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4CD722" w14:textId="7385673E" w:rsidR="00B13A68" w:rsidRPr="00B13A68" w:rsidRDefault="00B13A68" w:rsidP="00B13A68">
      <w:pPr>
        <w:rPr>
          <w:b/>
          <w:bCs/>
        </w:rPr>
      </w:pPr>
      <w:r w:rsidRPr="00B13A68">
        <w:rPr>
          <w:b/>
          <w:bCs/>
        </w:rPr>
        <w:t xml:space="preserve">Title: </w:t>
      </w:r>
      <w:r w:rsidRPr="00B13A68">
        <w:t>Navigating</w:t>
      </w:r>
      <w:r w:rsidR="00F30D2C">
        <w:t xml:space="preserve"> </w:t>
      </w:r>
      <w:r w:rsidR="00242E1B">
        <w:t>romantic relationships and sexual i</w:t>
      </w:r>
      <w:r w:rsidRPr="00B13A68">
        <w:t xml:space="preserve">ntimacy: </w:t>
      </w:r>
      <w:r w:rsidR="008F1B9B">
        <w:t>c</w:t>
      </w:r>
      <w:r w:rsidRPr="00B13A68">
        <w:t xml:space="preserve">hallenges and </w:t>
      </w:r>
      <w:r w:rsidR="008F1B9B">
        <w:t>o</w:t>
      </w:r>
      <w:r w:rsidRPr="00B13A68">
        <w:t xml:space="preserve">pportunities for </w:t>
      </w:r>
      <w:r w:rsidR="008F1B9B">
        <w:t>adolescents and y</w:t>
      </w:r>
      <w:r w:rsidRPr="00B13A68">
        <w:t xml:space="preserve">oung </w:t>
      </w:r>
      <w:r w:rsidR="008F1B9B">
        <w:t>a</w:t>
      </w:r>
      <w:r w:rsidRPr="00B13A68">
        <w:t xml:space="preserve">dults with </w:t>
      </w:r>
      <w:r w:rsidR="008F1B9B">
        <w:t>c</w:t>
      </w:r>
      <w:r w:rsidRPr="00B13A68">
        <w:t xml:space="preserve">ancer - A </w:t>
      </w:r>
      <w:r w:rsidR="00851AB4">
        <w:t>literature review</w:t>
      </w:r>
      <w:r w:rsidR="00656F55">
        <w:t xml:space="preserve"> of qualitative studies</w:t>
      </w:r>
    </w:p>
    <w:p w14:paraId="170C1941" w14:textId="2E63AF4F" w:rsidR="00B13A68" w:rsidRPr="00B13A68" w:rsidRDefault="008F1B9B" w:rsidP="00B13A68">
      <w:r>
        <w:rPr>
          <w:b/>
          <w:bCs/>
        </w:rPr>
        <w:t>Short</w:t>
      </w:r>
      <w:r w:rsidR="00B13A68" w:rsidRPr="00B13A68">
        <w:rPr>
          <w:b/>
          <w:bCs/>
        </w:rPr>
        <w:t xml:space="preserve"> title: </w:t>
      </w:r>
      <w:r w:rsidR="00EF64BF">
        <w:t>Relationships</w:t>
      </w:r>
      <w:r w:rsidR="00B13A68" w:rsidRPr="00B13A68">
        <w:t xml:space="preserve"> </w:t>
      </w:r>
      <w:r>
        <w:t>and cancer: challenges and opportunities for AYAs</w:t>
      </w:r>
    </w:p>
    <w:p w14:paraId="463188B6" w14:textId="77777777" w:rsidR="00B13A68" w:rsidRPr="00B13A68" w:rsidRDefault="00B13A68" w:rsidP="00B13A68">
      <w:pPr>
        <w:rPr>
          <w:b/>
          <w:bCs/>
        </w:rPr>
      </w:pPr>
    </w:p>
    <w:p w14:paraId="75568D7F" w14:textId="1F0DEE53" w:rsidR="00B13A68" w:rsidRPr="00507334" w:rsidRDefault="00B13A68" w:rsidP="00B13A68">
      <w:r w:rsidRPr="00507334">
        <w:t>Nicole Collaço</w:t>
      </w:r>
      <w:r w:rsidRPr="00507334">
        <w:rPr>
          <w:vertAlign w:val="superscript"/>
        </w:rPr>
        <w:t>1</w:t>
      </w:r>
      <w:r w:rsidRPr="00507334">
        <w:t>, Celine Bolliger</w:t>
      </w:r>
      <w:r w:rsidR="003F3369">
        <w:rPr>
          <w:vertAlign w:val="superscript"/>
        </w:rPr>
        <w:t>2</w:t>
      </w:r>
      <w:r w:rsidRPr="00507334">
        <w:t>, Charlotte Cairns</w:t>
      </w:r>
      <w:r w:rsidRPr="00507334">
        <w:rPr>
          <w:vertAlign w:val="superscript"/>
        </w:rPr>
        <w:t>1</w:t>
      </w:r>
      <w:r w:rsidR="0097401D" w:rsidRPr="00507334">
        <w:t>, Samantha Sodergren</w:t>
      </w:r>
      <w:r w:rsidR="00A613C0" w:rsidRPr="00507334">
        <w:rPr>
          <w:vertAlign w:val="superscript"/>
        </w:rPr>
        <w:t>1</w:t>
      </w:r>
      <w:r w:rsidR="0097401D" w:rsidRPr="00507334">
        <w:t>,</w:t>
      </w:r>
      <w:r w:rsidRPr="00507334">
        <w:t xml:space="preserve"> </w:t>
      </w:r>
      <w:r w:rsidR="00DD56C8" w:rsidRPr="00507334">
        <w:t>Olga Husson</w:t>
      </w:r>
      <w:r w:rsidR="003F3369">
        <w:rPr>
          <w:vertAlign w:val="superscript"/>
        </w:rPr>
        <w:t>3</w:t>
      </w:r>
      <w:r w:rsidR="00E51989" w:rsidRPr="00507334">
        <w:rPr>
          <w:vertAlign w:val="superscript"/>
        </w:rPr>
        <w:t>,</w:t>
      </w:r>
      <w:r w:rsidR="003F3369">
        <w:rPr>
          <w:vertAlign w:val="superscript"/>
        </w:rPr>
        <w:t>56</w:t>
      </w:r>
      <w:r w:rsidR="00DD56C8" w:rsidRPr="00507334">
        <w:t xml:space="preserve">, </w:t>
      </w:r>
      <w:r w:rsidR="009D32F6" w:rsidRPr="00507334">
        <w:rPr>
          <w:rFonts w:cstheme="minorHAnsi"/>
          <w:lang w:val="en-US"/>
        </w:rPr>
        <w:t>Winette T.A. van der Graaf</w:t>
      </w:r>
      <w:r w:rsidR="009D32F6" w:rsidRPr="00507334">
        <w:rPr>
          <w:vertAlign w:val="superscript"/>
        </w:rPr>
        <w:t xml:space="preserve"> </w:t>
      </w:r>
      <w:r w:rsidR="002A2C0A">
        <w:rPr>
          <w:vertAlign w:val="superscript"/>
        </w:rPr>
        <w:t>3</w:t>
      </w:r>
      <w:r w:rsidR="00E51989" w:rsidRPr="00507334">
        <w:rPr>
          <w:vertAlign w:val="superscript"/>
        </w:rPr>
        <w:t>,</w:t>
      </w:r>
      <w:r w:rsidR="002A2C0A">
        <w:rPr>
          <w:vertAlign w:val="superscript"/>
        </w:rPr>
        <w:t>4</w:t>
      </w:r>
      <w:r w:rsidR="00DD56C8" w:rsidRPr="00507334">
        <w:t xml:space="preserve">, </w:t>
      </w:r>
      <w:r w:rsidR="00FD2FAA">
        <w:t>Maria Rothmund-Grenier</w:t>
      </w:r>
      <w:r w:rsidR="002A2C0A">
        <w:rPr>
          <w:vertAlign w:val="superscript"/>
        </w:rPr>
        <w:t>7</w:t>
      </w:r>
      <w:r w:rsidR="00FD2FAA">
        <w:t>,</w:t>
      </w:r>
      <w:r w:rsidR="00382301">
        <w:t xml:space="preserve"> </w:t>
      </w:r>
      <w:r w:rsidR="0071521F">
        <w:t>Milou J.P. Reuvers</w:t>
      </w:r>
      <w:r w:rsidR="002A2C0A">
        <w:rPr>
          <w:vertAlign w:val="superscript"/>
        </w:rPr>
        <w:t>3</w:t>
      </w:r>
      <w:r w:rsidR="0071521F">
        <w:rPr>
          <w:vertAlign w:val="superscript"/>
        </w:rPr>
        <w:t>,</w:t>
      </w:r>
      <w:r w:rsidR="002A2C0A">
        <w:rPr>
          <w:vertAlign w:val="superscript"/>
        </w:rPr>
        <w:t>4</w:t>
      </w:r>
      <w:r w:rsidR="0071521F">
        <w:t xml:space="preserve">, </w:t>
      </w:r>
      <w:r w:rsidR="00C44E77">
        <w:t xml:space="preserve">Gudrun </w:t>
      </w:r>
      <w:r w:rsidR="0019070D">
        <w:t xml:space="preserve">E. </w:t>
      </w:r>
      <w:r w:rsidR="00C44E77">
        <w:t>Rohde</w:t>
      </w:r>
      <w:r w:rsidR="002A2C0A">
        <w:rPr>
          <w:vertAlign w:val="superscript"/>
        </w:rPr>
        <w:t>8</w:t>
      </w:r>
      <w:r w:rsidR="00DE510C">
        <w:rPr>
          <w:vertAlign w:val="superscript"/>
        </w:rPr>
        <w:t>,</w:t>
      </w:r>
      <w:r w:rsidR="002A2C0A">
        <w:rPr>
          <w:vertAlign w:val="superscript"/>
        </w:rPr>
        <w:t>9</w:t>
      </w:r>
      <w:r w:rsidR="00DE510C">
        <w:rPr>
          <w:vertAlign w:val="superscript"/>
        </w:rPr>
        <w:t>,1</w:t>
      </w:r>
      <w:r w:rsidR="002A2C0A">
        <w:rPr>
          <w:vertAlign w:val="superscript"/>
        </w:rPr>
        <w:t>0</w:t>
      </w:r>
      <w:r w:rsidR="0074480C">
        <w:t xml:space="preserve">, </w:t>
      </w:r>
      <w:r w:rsidR="00755640">
        <w:t>Anna L. Hurley-Wallace</w:t>
      </w:r>
      <w:r w:rsidR="00755640">
        <w:rPr>
          <w:vertAlign w:val="superscript"/>
        </w:rPr>
        <w:t>1</w:t>
      </w:r>
      <w:r w:rsidR="00755640">
        <w:t>,</w:t>
      </w:r>
      <w:r w:rsidR="00E77FB1">
        <w:t xml:space="preserve"> </w:t>
      </w:r>
      <w:r w:rsidR="00FD2FAA">
        <w:t>Konstantinos Angoumis</w:t>
      </w:r>
      <w:r w:rsidR="002A2C0A" w:rsidRPr="002A2C0A">
        <w:rPr>
          <w:vertAlign w:val="superscript"/>
        </w:rPr>
        <w:t>3</w:t>
      </w:r>
      <w:r w:rsidR="00FD2FAA">
        <w:t xml:space="preserve">, </w:t>
      </w:r>
      <w:r w:rsidR="00E77FB1">
        <w:t>Emily I. Holthuis</w:t>
      </w:r>
      <w:r w:rsidR="002A2C0A">
        <w:rPr>
          <w:vertAlign w:val="superscript"/>
        </w:rPr>
        <w:t>3</w:t>
      </w:r>
      <w:r w:rsidR="003F3369">
        <w:rPr>
          <w:vertAlign w:val="superscript"/>
        </w:rPr>
        <w:t>,</w:t>
      </w:r>
      <w:r w:rsidR="002A2C0A">
        <w:rPr>
          <w:vertAlign w:val="superscript"/>
        </w:rPr>
        <w:t>4</w:t>
      </w:r>
      <w:r w:rsidR="00FD2FAA">
        <w:t xml:space="preserve">, </w:t>
      </w:r>
      <w:r w:rsidR="000971E8">
        <w:t>Lina H. Lankhorst</w:t>
      </w:r>
      <w:r w:rsidR="002A2C0A">
        <w:rPr>
          <w:vertAlign w:val="superscript"/>
        </w:rPr>
        <w:t>3</w:t>
      </w:r>
      <w:r w:rsidR="003F3369">
        <w:rPr>
          <w:vertAlign w:val="superscript"/>
        </w:rPr>
        <w:t>,</w:t>
      </w:r>
      <w:r w:rsidR="002A2C0A">
        <w:rPr>
          <w:vertAlign w:val="superscript"/>
        </w:rPr>
        <w:t>4</w:t>
      </w:r>
      <w:r w:rsidR="00FD2FAA">
        <w:t>, Ca</w:t>
      </w:r>
      <w:r w:rsidR="0019070D">
        <w:t>tarina S. Padilla</w:t>
      </w:r>
      <w:r w:rsidR="002A2C0A" w:rsidRPr="002A2C0A">
        <w:rPr>
          <w:vertAlign w:val="superscript"/>
        </w:rPr>
        <w:t>3</w:t>
      </w:r>
      <w:r w:rsidR="00DC395D" w:rsidRPr="00DC395D">
        <w:rPr>
          <w:vertAlign w:val="superscript"/>
        </w:rPr>
        <w:t>,</w:t>
      </w:r>
      <w:r w:rsidR="002A2C0A">
        <w:rPr>
          <w:vertAlign w:val="superscript"/>
        </w:rPr>
        <w:t>5</w:t>
      </w:r>
      <w:r w:rsidR="00FD2FAA">
        <w:t>, Simone</w:t>
      </w:r>
      <w:r w:rsidR="0019070D">
        <w:t xml:space="preserve"> Hanebaum</w:t>
      </w:r>
      <w:r w:rsidR="002A2C0A">
        <w:rPr>
          <w:vertAlign w:val="superscript"/>
        </w:rPr>
        <w:t>3</w:t>
      </w:r>
      <w:r w:rsidR="00FD2FAA">
        <w:t>, Connor</w:t>
      </w:r>
      <w:r w:rsidR="0019070D">
        <w:t xml:space="preserve"> J.</w:t>
      </w:r>
      <w:r w:rsidR="00FD2FAA">
        <w:t xml:space="preserve"> Tyler</w:t>
      </w:r>
      <w:r w:rsidR="000971E8">
        <w:rPr>
          <w:vertAlign w:val="superscript"/>
        </w:rPr>
        <w:t>1,</w:t>
      </w:r>
      <w:r w:rsidR="00DE510C">
        <w:rPr>
          <w:vertAlign w:val="superscript"/>
        </w:rPr>
        <w:t>1</w:t>
      </w:r>
      <w:r w:rsidR="002A2C0A">
        <w:rPr>
          <w:vertAlign w:val="superscript"/>
        </w:rPr>
        <w:t>1</w:t>
      </w:r>
      <w:r w:rsidR="00FD2FAA">
        <w:t>, Katherine</w:t>
      </w:r>
      <w:r w:rsidR="0019070D">
        <w:t xml:space="preserve"> J.</w:t>
      </w:r>
      <w:r w:rsidR="00FD2FAA">
        <w:t xml:space="preserve"> Hunt</w:t>
      </w:r>
      <w:r w:rsidR="00DE510C" w:rsidRPr="00507334">
        <w:rPr>
          <w:vertAlign w:val="superscript"/>
        </w:rPr>
        <w:t>1</w:t>
      </w:r>
      <w:r w:rsidR="00FD2FAA">
        <w:t>, Kirsty Way</w:t>
      </w:r>
      <w:r w:rsidR="00DE510C" w:rsidRPr="00507334">
        <w:rPr>
          <w:vertAlign w:val="superscript"/>
        </w:rPr>
        <w:t>1</w:t>
      </w:r>
      <w:r w:rsidR="00FD2FAA">
        <w:t>, Richard Wagland</w:t>
      </w:r>
      <w:r w:rsidR="00DE510C" w:rsidRPr="00507334">
        <w:rPr>
          <w:vertAlign w:val="superscript"/>
        </w:rPr>
        <w:t>1</w:t>
      </w:r>
      <w:r w:rsidR="00FD2FAA">
        <w:t xml:space="preserve">, Thomas </w:t>
      </w:r>
      <w:r w:rsidR="0019070D">
        <w:t xml:space="preserve">J. </w:t>
      </w:r>
      <w:r w:rsidR="000971E8">
        <w:t>Cartledge</w:t>
      </w:r>
      <w:r w:rsidR="00A90ECF" w:rsidRPr="00A90ECF">
        <w:rPr>
          <w:vertAlign w:val="superscript"/>
        </w:rPr>
        <w:t>1</w:t>
      </w:r>
      <w:r w:rsidR="002A2C0A">
        <w:rPr>
          <w:vertAlign w:val="superscript"/>
        </w:rPr>
        <w:t>2</w:t>
      </w:r>
      <w:r w:rsidR="00FD2FAA">
        <w:t>, Thom Legendal</w:t>
      </w:r>
      <w:r w:rsidR="002A2C0A">
        <w:rPr>
          <w:vertAlign w:val="superscript"/>
        </w:rPr>
        <w:t>3</w:t>
      </w:r>
      <w:r w:rsidR="00FD2FAA">
        <w:t xml:space="preserve">, </w:t>
      </w:r>
      <w:r w:rsidR="00507334" w:rsidRPr="00507334">
        <w:rPr>
          <w:rFonts w:cstheme="minorHAnsi"/>
          <w:lang w:val="en-US"/>
        </w:rPr>
        <w:t>Silvie H.M. Janssen</w:t>
      </w:r>
      <w:r w:rsidR="002A2C0A">
        <w:rPr>
          <w:vertAlign w:val="superscript"/>
        </w:rPr>
        <w:t>3</w:t>
      </w:r>
      <w:r w:rsidR="00507334" w:rsidRPr="00507334">
        <w:rPr>
          <w:vertAlign w:val="superscript"/>
        </w:rPr>
        <w:t>,</w:t>
      </w:r>
      <w:r w:rsidR="002A2C0A">
        <w:rPr>
          <w:vertAlign w:val="superscript"/>
        </w:rPr>
        <w:t>4</w:t>
      </w:r>
      <w:r w:rsidR="00507334" w:rsidRPr="00507334">
        <w:rPr>
          <w:vertAlign w:val="superscript"/>
        </w:rPr>
        <w:t>,</w:t>
      </w:r>
      <w:r w:rsidR="002A2C0A">
        <w:rPr>
          <w:vertAlign w:val="superscript"/>
        </w:rPr>
        <w:t>5</w:t>
      </w:r>
      <w:r w:rsidR="00507334" w:rsidRPr="00507334">
        <w:t xml:space="preserve">, </w:t>
      </w:r>
      <w:r w:rsidRPr="00507334">
        <w:t>Anne-Sophie Darlington</w:t>
      </w:r>
      <w:r w:rsidRPr="00507334">
        <w:rPr>
          <w:vertAlign w:val="superscript"/>
        </w:rPr>
        <w:t>1</w:t>
      </w:r>
    </w:p>
    <w:p w14:paraId="147F4A1C" w14:textId="77777777" w:rsidR="00B13A68" w:rsidRPr="00507334" w:rsidRDefault="00B13A68" w:rsidP="00B13A68"/>
    <w:p w14:paraId="724AC925" w14:textId="77777777" w:rsidR="00B13A68" w:rsidRPr="00507334" w:rsidRDefault="00B13A68" w:rsidP="00B13A68">
      <w:r w:rsidRPr="00507334">
        <w:rPr>
          <w:vertAlign w:val="superscript"/>
        </w:rPr>
        <w:t>1</w:t>
      </w:r>
      <w:r w:rsidRPr="00507334">
        <w:t xml:space="preserve"> School of Health Sciences, University of Southampton, S017 1BJ, England</w:t>
      </w:r>
    </w:p>
    <w:p w14:paraId="1E9E8C39" w14:textId="4554CA52" w:rsidR="00B13A68" w:rsidRPr="00507334" w:rsidRDefault="003F3369" w:rsidP="00B13A68">
      <w:pPr>
        <w:rPr>
          <w:sz w:val="32"/>
          <w:szCs w:val="32"/>
          <w:vertAlign w:val="superscript"/>
        </w:rPr>
      </w:pPr>
      <w:r>
        <w:rPr>
          <w:vertAlign w:val="superscript"/>
        </w:rPr>
        <w:t>2</w:t>
      </w:r>
      <w:r w:rsidR="00A649D3" w:rsidRPr="00507334">
        <w:t>Faculty of Health Sciences and Medicine, University of Lucerne, Lucerne, Switzerland</w:t>
      </w:r>
    </w:p>
    <w:p w14:paraId="00A40553" w14:textId="0CE5F668" w:rsidR="00E51989" w:rsidRPr="00507334" w:rsidRDefault="002A2C0A" w:rsidP="00E51989">
      <w:pPr>
        <w:rPr>
          <w:sz w:val="32"/>
          <w:szCs w:val="32"/>
          <w:vertAlign w:val="superscript"/>
        </w:rPr>
      </w:pPr>
      <w:r w:rsidRPr="002A2C0A">
        <w:rPr>
          <w:vertAlign w:val="superscript"/>
        </w:rPr>
        <w:t>3</w:t>
      </w:r>
      <w:r w:rsidR="00ED04AF" w:rsidRPr="00507334">
        <w:rPr>
          <w:sz w:val="32"/>
          <w:szCs w:val="32"/>
          <w:vertAlign w:val="superscript"/>
        </w:rPr>
        <w:t xml:space="preserve"> </w:t>
      </w:r>
      <w:r w:rsidR="00E51989" w:rsidRPr="00507334">
        <w:t xml:space="preserve">Department of Medical Oncology, Netherlands Cancer Institute, </w:t>
      </w:r>
      <w:proofErr w:type="spellStart"/>
      <w:r w:rsidR="00E51989" w:rsidRPr="00507334">
        <w:t>Plesmanlaan</w:t>
      </w:r>
      <w:proofErr w:type="spellEnd"/>
      <w:r w:rsidR="00E51989" w:rsidRPr="00507334">
        <w:t xml:space="preserve"> 121, 1066 CX Amsterdam, The Netherlands</w:t>
      </w:r>
    </w:p>
    <w:p w14:paraId="023C52CE" w14:textId="672D6058" w:rsidR="00E51989" w:rsidRPr="00507334" w:rsidRDefault="002A2C0A" w:rsidP="00E51989">
      <w:pPr>
        <w:rPr>
          <w:sz w:val="32"/>
          <w:szCs w:val="32"/>
          <w:vertAlign w:val="superscript"/>
        </w:rPr>
      </w:pPr>
      <w:r>
        <w:rPr>
          <w:vertAlign w:val="superscript"/>
        </w:rPr>
        <w:t>4</w:t>
      </w:r>
      <w:r w:rsidR="00E51989" w:rsidRPr="00507334">
        <w:rPr>
          <w:sz w:val="32"/>
          <w:szCs w:val="32"/>
          <w:vertAlign w:val="superscript"/>
        </w:rPr>
        <w:t xml:space="preserve"> </w:t>
      </w:r>
      <w:r w:rsidR="00E51989" w:rsidRPr="00507334">
        <w:t xml:space="preserve">Department of Medical Oncology, Erasmus MC Cancer Institute, Erasmus University Medical </w:t>
      </w:r>
      <w:proofErr w:type="spellStart"/>
      <w:r w:rsidR="00E51989" w:rsidRPr="00507334">
        <w:t>Center</w:t>
      </w:r>
      <w:proofErr w:type="spellEnd"/>
      <w:r w:rsidR="00E51989" w:rsidRPr="00507334">
        <w:t>, 3015 GD Rotterdam, The Netherlands</w:t>
      </w:r>
    </w:p>
    <w:p w14:paraId="66982C2A" w14:textId="77B60AFC" w:rsidR="00E51989" w:rsidRPr="00507334" w:rsidRDefault="002A2C0A" w:rsidP="00E51989">
      <w:pPr>
        <w:rPr>
          <w:sz w:val="32"/>
          <w:szCs w:val="32"/>
          <w:vertAlign w:val="superscript"/>
        </w:rPr>
      </w:pPr>
      <w:r>
        <w:rPr>
          <w:vertAlign w:val="superscript"/>
        </w:rPr>
        <w:t>5</w:t>
      </w:r>
      <w:r w:rsidR="00E51989" w:rsidRPr="00507334">
        <w:rPr>
          <w:vertAlign w:val="superscript"/>
        </w:rPr>
        <w:t xml:space="preserve"> </w:t>
      </w:r>
      <w:r w:rsidR="00E51989" w:rsidRPr="00507334">
        <w:t xml:space="preserve">Department of Public Health, Erasmus MC Cancer Institute, Erasmus University Medical </w:t>
      </w:r>
      <w:proofErr w:type="spellStart"/>
      <w:r w:rsidR="00E51989" w:rsidRPr="00507334">
        <w:t>Center</w:t>
      </w:r>
      <w:proofErr w:type="spellEnd"/>
      <w:r w:rsidR="00E51989" w:rsidRPr="00507334">
        <w:t xml:space="preserve">, Doctor </w:t>
      </w:r>
      <w:proofErr w:type="spellStart"/>
      <w:r w:rsidR="00E51989" w:rsidRPr="00507334">
        <w:t>Molewaterplein</w:t>
      </w:r>
      <w:proofErr w:type="spellEnd"/>
      <w:r w:rsidR="00E51989" w:rsidRPr="00507334">
        <w:t xml:space="preserve"> 40, 3015 GD Rotterdam, The Netherlands</w:t>
      </w:r>
    </w:p>
    <w:p w14:paraId="0F4E4BF4" w14:textId="5B4FF15D" w:rsidR="00ED04AF" w:rsidRDefault="002A2C0A" w:rsidP="00B13A68">
      <w:r w:rsidRPr="002A2C0A">
        <w:rPr>
          <w:vertAlign w:val="superscript"/>
        </w:rPr>
        <w:t>6</w:t>
      </w:r>
      <w:r w:rsidR="00E51989" w:rsidRPr="00507334">
        <w:rPr>
          <w:sz w:val="32"/>
          <w:szCs w:val="32"/>
          <w:vertAlign w:val="superscript"/>
        </w:rPr>
        <w:t xml:space="preserve"> </w:t>
      </w:r>
      <w:r w:rsidR="00E51989" w:rsidRPr="00507334">
        <w:t xml:space="preserve">Department of Surgical Oncology, Erasmus MC Cancer Institute, Erasmus University Medical </w:t>
      </w:r>
      <w:proofErr w:type="spellStart"/>
      <w:r w:rsidR="00E51989" w:rsidRPr="00507334">
        <w:t>Center</w:t>
      </w:r>
      <w:proofErr w:type="spellEnd"/>
      <w:r w:rsidR="00E51989" w:rsidRPr="00507334">
        <w:t xml:space="preserve">, Doctor </w:t>
      </w:r>
      <w:proofErr w:type="spellStart"/>
      <w:r w:rsidR="00E51989" w:rsidRPr="00507334">
        <w:t>Molewaterplein</w:t>
      </w:r>
      <w:proofErr w:type="spellEnd"/>
      <w:r w:rsidR="00E51989" w:rsidRPr="00507334">
        <w:t xml:space="preserve"> 40, 3015 GD Rotterdam, The Netherlands</w:t>
      </w:r>
    </w:p>
    <w:p w14:paraId="0D479BAF" w14:textId="52D94EC5" w:rsidR="005A3722" w:rsidRDefault="002A2C0A" w:rsidP="00B13A68">
      <w:r>
        <w:rPr>
          <w:vertAlign w:val="superscript"/>
        </w:rPr>
        <w:t>7</w:t>
      </w:r>
      <w:r w:rsidR="005A3722" w:rsidRPr="000971E8">
        <w:rPr>
          <w:vertAlign w:val="superscript"/>
        </w:rPr>
        <w:t xml:space="preserve"> </w:t>
      </w:r>
      <w:r w:rsidR="005A3722" w:rsidRPr="005A3722">
        <w:t xml:space="preserve">Department of Psychiatry, Psychotherapy, Psychosomatics, and Medical Psychology, University Clinic of Psychiatry II, Innsbruck Medical University, </w:t>
      </w:r>
      <w:proofErr w:type="spellStart"/>
      <w:r w:rsidR="005A3722" w:rsidRPr="005A3722">
        <w:t>Anichstraße</w:t>
      </w:r>
      <w:proofErr w:type="spellEnd"/>
      <w:r w:rsidR="005A3722" w:rsidRPr="005A3722">
        <w:t xml:space="preserve"> 35, A-6020 Innsbruck, Austria</w:t>
      </w:r>
    </w:p>
    <w:p w14:paraId="0A7ABA45" w14:textId="704AEE66" w:rsidR="00DE510C" w:rsidRDefault="002A2C0A" w:rsidP="000971E8">
      <w:r>
        <w:rPr>
          <w:vertAlign w:val="superscript"/>
        </w:rPr>
        <w:t>8</w:t>
      </w:r>
      <w:r w:rsidR="00DE510C">
        <w:t xml:space="preserve"> </w:t>
      </w:r>
      <w:r w:rsidR="00DE510C" w:rsidRPr="00DE510C">
        <w:t>Department of Health and Nursing Science, Faculty of Health and Sport Sciences, University in Agder, 4604 Kristiansand, Norway.</w:t>
      </w:r>
    </w:p>
    <w:p w14:paraId="4BC2EA1D" w14:textId="56E06D80" w:rsidR="00DE510C" w:rsidRPr="00DE510C" w:rsidRDefault="002A2C0A" w:rsidP="000971E8">
      <w:r>
        <w:rPr>
          <w:vertAlign w:val="superscript"/>
        </w:rPr>
        <w:t>9</w:t>
      </w:r>
      <w:r w:rsidR="00DE510C">
        <w:t xml:space="preserve"> </w:t>
      </w:r>
      <w:r w:rsidR="00DE510C" w:rsidRPr="00DE510C">
        <w:t xml:space="preserve">Department of Clinical Research, </w:t>
      </w:r>
      <w:proofErr w:type="spellStart"/>
      <w:r w:rsidR="00DE510C" w:rsidRPr="00DE510C">
        <w:t>Sorlandet</w:t>
      </w:r>
      <w:proofErr w:type="spellEnd"/>
      <w:r w:rsidR="00DE510C" w:rsidRPr="00DE510C">
        <w:t xml:space="preserve"> Hospital, Norway</w:t>
      </w:r>
    </w:p>
    <w:p w14:paraId="20FF5EAD" w14:textId="71FA087F" w:rsidR="00DE510C" w:rsidRPr="00DE510C" w:rsidRDefault="00DE510C" w:rsidP="000971E8">
      <w:r w:rsidRPr="00DE510C">
        <w:rPr>
          <w:vertAlign w:val="superscript"/>
        </w:rPr>
        <w:t>1</w:t>
      </w:r>
      <w:r w:rsidR="002A2C0A">
        <w:rPr>
          <w:vertAlign w:val="superscript"/>
        </w:rPr>
        <w:t>0</w:t>
      </w:r>
      <w:r>
        <w:rPr>
          <w:vertAlign w:val="superscript"/>
        </w:rPr>
        <w:t xml:space="preserve"> </w:t>
      </w:r>
      <w:r w:rsidRPr="00DE510C">
        <w:t>Marie Curie Palliative Care Research Department, Division of Psychiatry, University College London, London, UK</w:t>
      </w:r>
    </w:p>
    <w:p w14:paraId="05D17F87" w14:textId="4378931D" w:rsidR="000971E8" w:rsidRDefault="00DE510C" w:rsidP="000971E8">
      <w:r w:rsidRPr="00DE510C">
        <w:rPr>
          <w:vertAlign w:val="superscript"/>
        </w:rPr>
        <w:t>1</w:t>
      </w:r>
      <w:r w:rsidR="002A2C0A">
        <w:rPr>
          <w:vertAlign w:val="superscript"/>
        </w:rPr>
        <w:t>1</w:t>
      </w:r>
      <w:r>
        <w:t xml:space="preserve"> </w:t>
      </w:r>
      <w:r w:rsidR="000971E8">
        <w:t xml:space="preserve">Bioscience, Syngenta Crop Protection, </w:t>
      </w:r>
      <w:r w:rsidR="000971E8" w:rsidRPr="00744AEA">
        <w:t>RG42 6EY</w:t>
      </w:r>
      <w:r w:rsidR="000971E8">
        <w:t>, England</w:t>
      </w:r>
    </w:p>
    <w:p w14:paraId="696DDB0F" w14:textId="26C28307" w:rsidR="00DE510C" w:rsidRDefault="00DE510C" w:rsidP="000971E8">
      <w:r w:rsidRPr="00DE510C">
        <w:rPr>
          <w:vertAlign w:val="superscript"/>
        </w:rPr>
        <w:t>1</w:t>
      </w:r>
      <w:r w:rsidR="002A2C0A">
        <w:rPr>
          <w:vertAlign w:val="superscript"/>
        </w:rPr>
        <w:t>2</w:t>
      </w:r>
      <w:r>
        <w:t xml:space="preserve"> </w:t>
      </w:r>
      <w:r w:rsidRPr="00DE510C">
        <w:t>Faculty of Medicine, Academic Geriatric Medicine, University of Southampton, Southampton SO17 1BJ, UK</w:t>
      </w:r>
    </w:p>
    <w:p w14:paraId="0D19B417" w14:textId="378999B4" w:rsidR="00B13A68" w:rsidRDefault="00C607A5" w:rsidP="00B13A68">
      <w:pPr>
        <w:rPr>
          <w:b/>
          <w:bCs/>
        </w:rPr>
      </w:pPr>
      <w:r w:rsidRPr="00507334">
        <w:rPr>
          <w:b/>
          <w:bCs/>
        </w:rPr>
        <w:t xml:space="preserve">Funding: </w:t>
      </w:r>
    </w:p>
    <w:p w14:paraId="18645ECA" w14:textId="6F91CA45" w:rsidR="00507334" w:rsidRPr="00507334" w:rsidRDefault="00507334" w:rsidP="00507334">
      <w:r w:rsidRPr="00507334">
        <w:t>Funding for this research was EU Horizon Europe (HORIZON-HLTH-2021-CARE-05 grant no. 101057482 and by Innovate UK (UK Research and Innovation) grants 10038931, 10039273, 10041045, and 1004418 under the UK government’s Horizon Europe funding guarantee. The funders had no role in the study design, collection, analysis and interpretation of the data, in the writing of the report and in the decision to submit the paper for publication. The co-authors of this manuscript were not precluded from accessing the data in this study, and they accept responsibility to submit for publication.</w:t>
      </w:r>
    </w:p>
    <w:p w14:paraId="631393A3" w14:textId="77777777" w:rsidR="00B13A68" w:rsidRDefault="00B13A68" w:rsidP="00B13A68">
      <w:pPr>
        <w:rPr>
          <w:b/>
          <w:bCs/>
        </w:rPr>
      </w:pPr>
      <w:r w:rsidRPr="00B13A68">
        <w:rPr>
          <w:b/>
          <w:bCs/>
        </w:rPr>
        <w:lastRenderedPageBreak/>
        <w:t>Corresponding author</w:t>
      </w:r>
    </w:p>
    <w:p w14:paraId="22247C28" w14:textId="77777777" w:rsidR="00EF64BF" w:rsidRDefault="00DB3236" w:rsidP="00EF64BF">
      <w:pPr>
        <w:spacing w:after="0"/>
      </w:pPr>
      <w:r w:rsidRPr="00DB3236">
        <w:t>Anne-Sophie</w:t>
      </w:r>
      <w:r>
        <w:t xml:space="preserve"> Darlington</w:t>
      </w:r>
    </w:p>
    <w:p w14:paraId="28651E69" w14:textId="07F6CD09" w:rsidR="00B13A68" w:rsidRPr="00B13A68" w:rsidRDefault="00B13A68" w:rsidP="00EF64BF">
      <w:pPr>
        <w:spacing w:after="0"/>
      </w:pPr>
      <w:r w:rsidRPr="00B13A68">
        <w:t xml:space="preserve">School of Health Sciences, </w:t>
      </w:r>
    </w:p>
    <w:p w14:paraId="4A4C7B89" w14:textId="77777777" w:rsidR="00B13A68" w:rsidRPr="00B13A68" w:rsidRDefault="00B13A68" w:rsidP="00EF64BF">
      <w:pPr>
        <w:spacing w:after="0"/>
      </w:pPr>
      <w:r w:rsidRPr="00B13A68">
        <w:t xml:space="preserve">University of Southampton, </w:t>
      </w:r>
    </w:p>
    <w:p w14:paraId="732C04FE" w14:textId="77777777" w:rsidR="00B13A68" w:rsidRPr="00B13A68" w:rsidRDefault="00B13A68" w:rsidP="00EF64BF">
      <w:pPr>
        <w:spacing w:after="0"/>
      </w:pPr>
      <w:r w:rsidRPr="00B13A68">
        <w:t>SO17 1BJ</w:t>
      </w:r>
    </w:p>
    <w:p w14:paraId="14BC00D8" w14:textId="44A93589" w:rsidR="00B13A68" w:rsidRDefault="00B13A68" w:rsidP="00B13A68">
      <w:pPr>
        <w:spacing w:after="0"/>
      </w:pPr>
      <w:r w:rsidRPr="00B13A68">
        <w:t xml:space="preserve">Email: </w:t>
      </w:r>
      <w:r w:rsidR="00507334" w:rsidRPr="00507334">
        <w:t> </w:t>
      </w:r>
      <w:r w:rsidR="0022427B" w:rsidRPr="00727BCF">
        <w:t>a.darlington@soton.ac.uk</w:t>
      </w:r>
      <w:r w:rsidR="00507334" w:rsidRPr="00507334">
        <w:t> </w:t>
      </w:r>
    </w:p>
    <w:p w14:paraId="5076DF71" w14:textId="77777777" w:rsidR="0022427B" w:rsidRDefault="0022427B" w:rsidP="00B13A68">
      <w:pPr>
        <w:spacing w:after="0"/>
      </w:pPr>
    </w:p>
    <w:p w14:paraId="435C7955" w14:textId="77777777" w:rsidR="0022427B" w:rsidRDefault="0022427B" w:rsidP="00B13A68">
      <w:pPr>
        <w:spacing w:after="0"/>
      </w:pPr>
    </w:p>
    <w:p w14:paraId="2DE1B7F3" w14:textId="77777777" w:rsidR="0022427B" w:rsidRDefault="0022427B" w:rsidP="00B13A68">
      <w:pPr>
        <w:spacing w:after="0"/>
      </w:pPr>
    </w:p>
    <w:p w14:paraId="7F293627" w14:textId="77777777" w:rsidR="0022427B" w:rsidRDefault="0022427B" w:rsidP="00B13A68">
      <w:pPr>
        <w:spacing w:after="0"/>
      </w:pPr>
    </w:p>
    <w:p w14:paraId="4C062335" w14:textId="77777777" w:rsidR="0022427B" w:rsidRDefault="0022427B" w:rsidP="00B13A68">
      <w:pPr>
        <w:spacing w:after="0"/>
      </w:pPr>
    </w:p>
    <w:p w14:paraId="5B68FB69" w14:textId="77777777" w:rsidR="0022427B" w:rsidRDefault="0022427B" w:rsidP="00B13A68">
      <w:pPr>
        <w:spacing w:after="0"/>
      </w:pPr>
    </w:p>
    <w:p w14:paraId="3F0FC1FA" w14:textId="77777777" w:rsidR="0022427B" w:rsidRDefault="0022427B" w:rsidP="00B13A68">
      <w:pPr>
        <w:spacing w:after="0"/>
      </w:pPr>
    </w:p>
    <w:p w14:paraId="18007FE1" w14:textId="77777777" w:rsidR="0022427B" w:rsidRDefault="0022427B" w:rsidP="00B13A68">
      <w:pPr>
        <w:spacing w:after="0"/>
      </w:pPr>
    </w:p>
    <w:p w14:paraId="58CF0510" w14:textId="77777777" w:rsidR="0022427B" w:rsidRDefault="0022427B" w:rsidP="00B13A68">
      <w:pPr>
        <w:spacing w:after="0"/>
      </w:pPr>
    </w:p>
    <w:p w14:paraId="7ECCEDC5" w14:textId="77777777" w:rsidR="0022427B" w:rsidRDefault="0022427B" w:rsidP="00B13A68">
      <w:pPr>
        <w:spacing w:after="0"/>
      </w:pPr>
    </w:p>
    <w:p w14:paraId="7359DE6B" w14:textId="77777777" w:rsidR="0022427B" w:rsidRDefault="0022427B" w:rsidP="00B13A68">
      <w:pPr>
        <w:spacing w:after="0"/>
      </w:pPr>
    </w:p>
    <w:p w14:paraId="4E817394" w14:textId="77777777" w:rsidR="0022427B" w:rsidRDefault="0022427B" w:rsidP="00B13A68">
      <w:pPr>
        <w:spacing w:after="0"/>
      </w:pPr>
    </w:p>
    <w:p w14:paraId="2F5A607D" w14:textId="77777777" w:rsidR="0022427B" w:rsidRDefault="0022427B" w:rsidP="00B13A68">
      <w:pPr>
        <w:spacing w:after="0"/>
      </w:pPr>
    </w:p>
    <w:p w14:paraId="27B78125" w14:textId="77777777" w:rsidR="0022427B" w:rsidRDefault="0022427B" w:rsidP="00B13A68">
      <w:pPr>
        <w:spacing w:after="0"/>
      </w:pPr>
    </w:p>
    <w:p w14:paraId="1343BF46" w14:textId="77777777" w:rsidR="0022427B" w:rsidRDefault="0022427B" w:rsidP="00B13A68">
      <w:pPr>
        <w:spacing w:after="0"/>
      </w:pPr>
    </w:p>
    <w:p w14:paraId="07F5E835" w14:textId="77777777" w:rsidR="0022427B" w:rsidRDefault="0022427B" w:rsidP="00B13A68">
      <w:pPr>
        <w:spacing w:after="0"/>
      </w:pPr>
    </w:p>
    <w:p w14:paraId="68471D7D" w14:textId="77777777" w:rsidR="0022427B" w:rsidRDefault="0022427B" w:rsidP="00B13A68">
      <w:pPr>
        <w:spacing w:after="0"/>
      </w:pPr>
    </w:p>
    <w:p w14:paraId="2C7E65CC" w14:textId="77777777" w:rsidR="0022427B" w:rsidRDefault="0022427B" w:rsidP="00B13A68">
      <w:pPr>
        <w:spacing w:after="0"/>
      </w:pPr>
    </w:p>
    <w:p w14:paraId="05AA7355" w14:textId="77777777" w:rsidR="0022427B" w:rsidRDefault="0022427B" w:rsidP="00B13A68">
      <w:pPr>
        <w:spacing w:after="0"/>
      </w:pPr>
    </w:p>
    <w:p w14:paraId="533D1280" w14:textId="77777777" w:rsidR="0022427B" w:rsidRDefault="0022427B" w:rsidP="00B13A68">
      <w:pPr>
        <w:spacing w:after="0"/>
      </w:pPr>
    </w:p>
    <w:p w14:paraId="1A403635" w14:textId="77777777" w:rsidR="0022427B" w:rsidRDefault="0022427B" w:rsidP="00B13A68">
      <w:pPr>
        <w:spacing w:after="0"/>
      </w:pPr>
    </w:p>
    <w:p w14:paraId="4FA2191B" w14:textId="77777777" w:rsidR="0022427B" w:rsidRDefault="0022427B" w:rsidP="00B13A68">
      <w:pPr>
        <w:spacing w:after="0"/>
      </w:pPr>
    </w:p>
    <w:p w14:paraId="4D43757E" w14:textId="77777777" w:rsidR="0022427B" w:rsidRDefault="0022427B" w:rsidP="00B13A68">
      <w:pPr>
        <w:spacing w:after="0"/>
      </w:pPr>
    </w:p>
    <w:p w14:paraId="6D85E78D" w14:textId="77777777" w:rsidR="0022427B" w:rsidRDefault="0022427B" w:rsidP="00B13A68">
      <w:pPr>
        <w:spacing w:after="0"/>
      </w:pPr>
    </w:p>
    <w:p w14:paraId="47B4EE3A" w14:textId="77777777" w:rsidR="00727BCF" w:rsidRDefault="00727BCF" w:rsidP="00B13A68">
      <w:pPr>
        <w:spacing w:after="0"/>
      </w:pPr>
    </w:p>
    <w:p w14:paraId="18073386" w14:textId="77777777" w:rsidR="00727BCF" w:rsidRDefault="00727BCF" w:rsidP="00B13A68">
      <w:pPr>
        <w:spacing w:after="0"/>
      </w:pPr>
    </w:p>
    <w:p w14:paraId="12E7ACF2" w14:textId="77777777" w:rsidR="00727BCF" w:rsidRDefault="00727BCF" w:rsidP="00B13A68">
      <w:pPr>
        <w:spacing w:after="0"/>
      </w:pPr>
    </w:p>
    <w:p w14:paraId="7754AAC8" w14:textId="77777777" w:rsidR="00727BCF" w:rsidRDefault="00727BCF" w:rsidP="00B13A68">
      <w:pPr>
        <w:spacing w:after="0"/>
      </w:pPr>
    </w:p>
    <w:p w14:paraId="60B85C92" w14:textId="77777777" w:rsidR="00727BCF" w:rsidRDefault="00727BCF" w:rsidP="00B13A68">
      <w:pPr>
        <w:spacing w:after="0"/>
      </w:pPr>
    </w:p>
    <w:p w14:paraId="5144DE31" w14:textId="77777777" w:rsidR="00727BCF" w:rsidRDefault="00727BCF" w:rsidP="00B13A68">
      <w:pPr>
        <w:spacing w:after="0"/>
      </w:pPr>
    </w:p>
    <w:p w14:paraId="39F5DD89" w14:textId="77777777" w:rsidR="00727BCF" w:rsidRDefault="00727BCF" w:rsidP="00B13A68">
      <w:pPr>
        <w:spacing w:after="0"/>
      </w:pPr>
    </w:p>
    <w:p w14:paraId="365C2E48" w14:textId="77777777" w:rsidR="0022427B" w:rsidRDefault="0022427B" w:rsidP="00B13A68">
      <w:pPr>
        <w:spacing w:after="0"/>
      </w:pPr>
    </w:p>
    <w:p w14:paraId="025D084E" w14:textId="77777777" w:rsidR="0022427B" w:rsidRDefault="0022427B" w:rsidP="00B13A68">
      <w:pPr>
        <w:spacing w:after="0"/>
      </w:pPr>
    </w:p>
    <w:p w14:paraId="145C945A" w14:textId="77777777" w:rsidR="0022427B" w:rsidRDefault="0022427B" w:rsidP="00B13A68">
      <w:pPr>
        <w:spacing w:after="0"/>
      </w:pPr>
    </w:p>
    <w:p w14:paraId="18DECB55" w14:textId="77777777" w:rsidR="0022427B" w:rsidRDefault="0022427B" w:rsidP="00B13A68">
      <w:pPr>
        <w:spacing w:after="0"/>
      </w:pPr>
    </w:p>
    <w:p w14:paraId="3215041C" w14:textId="77777777" w:rsidR="0022427B" w:rsidRDefault="0022427B" w:rsidP="00B13A68">
      <w:pPr>
        <w:spacing w:after="0"/>
      </w:pPr>
    </w:p>
    <w:p w14:paraId="52542610" w14:textId="77777777" w:rsidR="00727BCF" w:rsidRDefault="00727BCF" w:rsidP="00B13A68">
      <w:pPr>
        <w:spacing w:after="0"/>
      </w:pPr>
    </w:p>
    <w:p w14:paraId="4F7784DE" w14:textId="77777777" w:rsidR="00727BCF" w:rsidRDefault="00727BCF" w:rsidP="00B13A68">
      <w:pPr>
        <w:spacing w:after="0"/>
      </w:pPr>
    </w:p>
    <w:p w14:paraId="71D2B4B5" w14:textId="77777777" w:rsidR="00727BCF" w:rsidRDefault="00727BCF" w:rsidP="00B13A68">
      <w:pPr>
        <w:spacing w:after="0"/>
      </w:pPr>
    </w:p>
    <w:p w14:paraId="22960F16" w14:textId="77777777" w:rsidR="00727BCF" w:rsidRPr="00B13A68" w:rsidRDefault="00727BCF" w:rsidP="00B13A68">
      <w:pPr>
        <w:spacing w:after="0"/>
      </w:pPr>
    </w:p>
    <w:p w14:paraId="42781722" w14:textId="77777777" w:rsidR="00B13A68" w:rsidRDefault="00B13A68">
      <w:pPr>
        <w:rPr>
          <w:b/>
          <w:bCs/>
        </w:rPr>
      </w:pPr>
    </w:p>
    <w:p w14:paraId="291832FE" w14:textId="65C8B132" w:rsidR="00BB059A" w:rsidRPr="00BB059A" w:rsidRDefault="00B13A68" w:rsidP="00BB059A">
      <w:pPr>
        <w:rPr>
          <w:b/>
          <w:bCs/>
        </w:rPr>
      </w:pPr>
      <w:r>
        <w:rPr>
          <w:b/>
          <w:bCs/>
        </w:rPr>
        <w:lastRenderedPageBreak/>
        <w:t>Abstract</w:t>
      </w:r>
    </w:p>
    <w:p w14:paraId="5CCF37AD" w14:textId="01DF2705" w:rsidR="00BB059A" w:rsidRDefault="006D302D" w:rsidP="00BB059A">
      <w:pPr>
        <w:rPr>
          <w:b/>
          <w:bCs/>
        </w:rPr>
      </w:pPr>
      <w:r>
        <w:rPr>
          <w:b/>
          <w:bCs/>
        </w:rPr>
        <w:t>Objective</w:t>
      </w:r>
    </w:p>
    <w:p w14:paraId="790CD55F" w14:textId="1892B52E" w:rsidR="007132A4" w:rsidRPr="006D302D" w:rsidRDefault="007132A4" w:rsidP="007132A4">
      <w:r w:rsidRPr="00BB059A">
        <w:t xml:space="preserve">This </w:t>
      </w:r>
      <w:r>
        <w:t>review</w:t>
      </w:r>
      <w:r w:rsidRPr="00BB059A">
        <w:t xml:space="preserve"> explores the impact of cancer on </w:t>
      </w:r>
      <w:r>
        <w:t>adolescent</w:t>
      </w:r>
      <w:r w:rsidR="005A3722">
        <w:t>s’</w:t>
      </w:r>
      <w:r>
        <w:t xml:space="preserve"> and </w:t>
      </w:r>
      <w:r w:rsidRPr="00BB059A">
        <w:t xml:space="preserve">young adults' </w:t>
      </w:r>
      <w:r>
        <w:t xml:space="preserve">(AYAs) </w:t>
      </w:r>
      <w:r w:rsidRPr="00BB059A">
        <w:t xml:space="preserve">romantic </w:t>
      </w:r>
      <w:r w:rsidR="005176D5">
        <w:t xml:space="preserve">and </w:t>
      </w:r>
      <w:r w:rsidR="00DA0CE7">
        <w:t>sexual relationships</w:t>
      </w:r>
      <w:r w:rsidRPr="00BB059A">
        <w:t>, examining both challenges and opportunities.</w:t>
      </w:r>
    </w:p>
    <w:p w14:paraId="1B4FFA58" w14:textId="77777777" w:rsidR="00BB059A" w:rsidRDefault="00BB059A" w:rsidP="00BB059A">
      <w:pPr>
        <w:rPr>
          <w:b/>
          <w:bCs/>
        </w:rPr>
      </w:pPr>
      <w:r w:rsidRPr="00BB059A">
        <w:rPr>
          <w:b/>
          <w:bCs/>
        </w:rPr>
        <w:t>Methods</w:t>
      </w:r>
    </w:p>
    <w:p w14:paraId="424C1026" w14:textId="05A768D7" w:rsidR="00BB059A" w:rsidRPr="000A50E5" w:rsidRDefault="000A50E5" w:rsidP="00BB059A">
      <w:r w:rsidRPr="003D0408">
        <w:t xml:space="preserve">Qualitative studies </w:t>
      </w:r>
      <w:r w:rsidR="003D0408">
        <w:t>on</w:t>
      </w:r>
      <w:r w:rsidRPr="003D0408">
        <w:t xml:space="preserve"> AYA</w:t>
      </w:r>
      <w:r w:rsidR="00DA0CE7">
        <w:t xml:space="preserve">s with cancer </w:t>
      </w:r>
      <w:r w:rsidRPr="003D0408">
        <w:t xml:space="preserve">and/or their partners were searched, based on a sub-set of studies identified in a previous </w:t>
      </w:r>
      <w:r w:rsidR="003D0408">
        <w:t xml:space="preserve">literature </w:t>
      </w:r>
      <w:r w:rsidRPr="003D0408">
        <w:t xml:space="preserve">review within the EU Horizon STRONG-AYA </w:t>
      </w:r>
      <w:r>
        <w:t xml:space="preserve">project </w:t>
      </w:r>
      <w:r w:rsidRPr="003D0408">
        <w:t xml:space="preserve">and </w:t>
      </w:r>
      <w:r w:rsidR="003D0408">
        <w:t xml:space="preserve">supplemented with </w:t>
      </w:r>
      <w:r w:rsidRPr="003D0408">
        <w:t>an additional search</w:t>
      </w:r>
      <w:r w:rsidR="003D0408">
        <w:t xml:space="preserve"> o</w:t>
      </w:r>
      <w:r w:rsidR="00507334" w:rsidRPr="000A50E5">
        <w:t>n romantic</w:t>
      </w:r>
      <w:r w:rsidR="005176D5" w:rsidRPr="000A50E5">
        <w:t>/sexual relationships</w:t>
      </w:r>
      <w:r w:rsidR="00EB2393" w:rsidRPr="000A50E5">
        <w:t xml:space="preserve">. </w:t>
      </w:r>
      <w:r w:rsidR="00BB059A" w:rsidRPr="000A50E5">
        <w:t xml:space="preserve">Articles were </w:t>
      </w:r>
      <w:r w:rsidR="00EB2393" w:rsidRPr="000A50E5">
        <w:t>screened</w:t>
      </w:r>
      <w:r w:rsidR="005176D5" w:rsidRPr="000A50E5">
        <w:t>,</w:t>
      </w:r>
      <w:r w:rsidR="00EB2393" w:rsidRPr="000A50E5">
        <w:t xml:space="preserve"> reviewed in Rayyan </w:t>
      </w:r>
      <w:r w:rsidR="003B534E" w:rsidRPr="000A50E5">
        <w:t xml:space="preserve">and data extracted using a structured framework. </w:t>
      </w:r>
      <w:r w:rsidR="006D302D" w:rsidRPr="000A50E5">
        <w:t xml:space="preserve">Study quality was </w:t>
      </w:r>
      <w:r w:rsidR="00727BCF" w:rsidRPr="000A50E5">
        <w:t>appraised,</w:t>
      </w:r>
      <w:r w:rsidR="006D302D" w:rsidRPr="000A50E5">
        <w:t xml:space="preserve"> and findings</w:t>
      </w:r>
      <w:r w:rsidR="00B25835">
        <w:t xml:space="preserve"> were</w:t>
      </w:r>
      <w:r w:rsidR="006D302D" w:rsidRPr="000A50E5">
        <w:t xml:space="preserve"> synthesised thematically.</w:t>
      </w:r>
    </w:p>
    <w:p w14:paraId="3F5E836C" w14:textId="77777777" w:rsidR="00BB059A" w:rsidRDefault="00BB059A" w:rsidP="00BB059A">
      <w:pPr>
        <w:rPr>
          <w:b/>
          <w:bCs/>
        </w:rPr>
      </w:pPr>
      <w:r w:rsidRPr="00BB059A">
        <w:rPr>
          <w:b/>
          <w:bCs/>
        </w:rPr>
        <w:t>Results</w:t>
      </w:r>
    </w:p>
    <w:p w14:paraId="66C64C72" w14:textId="0615CDED" w:rsidR="00BB059A" w:rsidRPr="0016318F" w:rsidRDefault="00E20072" w:rsidP="00BB059A">
      <w:pPr>
        <w:rPr>
          <w:rFonts w:cstheme="minorHAnsi"/>
          <w:b/>
          <w:bCs/>
          <w:kern w:val="0"/>
        </w:rPr>
      </w:pPr>
      <w:r w:rsidRPr="00CC0EE6">
        <w:t>Twenty</w:t>
      </w:r>
      <w:r>
        <w:t xml:space="preserve"> studies were included. </w:t>
      </w:r>
      <w:r w:rsidR="00BB059A" w:rsidRPr="00EC00A9">
        <w:t xml:space="preserve">Findings revealed </w:t>
      </w:r>
      <w:r w:rsidR="00975C67" w:rsidRPr="00EC00A9">
        <w:t>how cancer</w:t>
      </w:r>
      <w:r w:rsidR="00975C67" w:rsidRPr="00975C67">
        <w:rPr>
          <w:b/>
          <w:bCs/>
          <w:i/>
          <w:iCs/>
        </w:rPr>
        <w:t xml:space="preserve"> </w:t>
      </w:r>
      <w:r w:rsidR="00975C67" w:rsidRPr="003D0408">
        <w:t xml:space="preserve">altered </w:t>
      </w:r>
      <w:r w:rsidR="00C23F8E" w:rsidRPr="003D0408">
        <w:t>AYAs</w:t>
      </w:r>
      <w:r w:rsidR="003D0408">
        <w:t>’</w:t>
      </w:r>
      <w:r w:rsidR="00C23F8E" w:rsidRPr="003D0408">
        <w:t xml:space="preserve"> </w:t>
      </w:r>
      <w:r w:rsidR="00975C67" w:rsidRPr="003D0408">
        <w:t>sense of self</w:t>
      </w:r>
      <w:r w:rsidR="00975C67" w:rsidRPr="00220171">
        <w:t xml:space="preserve">, </w:t>
      </w:r>
      <w:r w:rsidR="00C23F8E" w:rsidRPr="00220171">
        <w:t xml:space="preserve">affecting </w:t>
      </w:r>
      <w:r w:rsidR="00DA0CE7">
        <w:t xml:space="preserve">the </w:t>
      </w:r>
      <w:r w:rsidR="00B95BF2">
        <w:t>navigation of</w:t>
      </w:r>
      <w:r w:rsidR="00975C67" w:rsidRPr="00220171">
        <w:t xml:space="preserve"> </w:t>
      </w:r>
      <w:r w:rsidR="001A16EB">
        <w:t>romantic</w:t>
      </w:r>
      <w:r w:rsidR="00975C67" w:rsidRPr="00220171">
        <w:t xml:space="preserve"> relationships</w:t>
      </w:r>
      <w:r w:rsidR="000C1E50" w:rsidRPr="00220171">
        <w:t xml:space="preserve"> </w:t>
      </w:r>
      <w:r w:rsidR="00727BCF">
        <w:t xml:space="preserve">and sexual intimacy </w:t>
      </w:r>
      <w:r w:rsidR="00BB059A" w:rsidRPr="00220171">
        <w:t xml:space="preserve">across four themes: </w:t>
      </w:r>
      <w:r w:rsidR="001379A4" w:rsidRPr="00220171">
        <w:rPr>
          <w:i/>
          <w:iCs/>
        </w:rPr>
        <w:t>1)</w:t>
      </w:r>
      <w:r w:rsidR="000C1E50" w:rsidRPr="00220171">
        <w:rPr>
          <w:i/>
          <w:iCs/>
        </w:rPr>
        <w:t xml:space="preserve"> </w:t>
      </w:r>
      <w:r w:rsidR="0016318F" w:rsidRPr="00220171">
        <w:rPr>
          <w:rFonts w:cstheme="minorHAnsi"/>
          <w:i/>
          <w:iCs/>
          <w:kern w:val="0"/>
        </w:rPr>
        <w:t>Romantic relationship development</w:t>
      </w:r>
      <w:r w:rsidR="007C5712">
        <w:rPr>
          <w:rFonts w:cstheme="minorHAnsi"/>
          <w:i/>
          <w:iCs/>
          <w:kern w:val="0"/>
        </w:rPr>
        <w:t xml:space="preserve">- </w:t>
      </w:r>
      <w:r w:rsidR="0016318F" w:rsidRPr="00220171">
        <w:rPr>
          <w:rFonts w:cstheme="minorHAnsi"/>
          <w:i/>
          <w:iCs/>
          <w:kern w:val="0"/>
        </w:rPr>
        <w:t>connection, isolation and changing priorities</w:t>
      </w:r>
      <w:r w:rsidR="000C1E50" w:rsidRPr="00220171">
        <w:rPr>
          <w:i/>
          <w:iCs/>
        </w:rPr>
        <w:t xml:space="preserve">: </w:t>
      </w:r>
      <w:r w:rsidR="000C1E50" w:rsidRPr="00220171">
        <w:t>disrupted romantic trajectories and fears of being undesirable hindered relationship formation, though some re-evaluated priorities, deepening emotional connections,</w:t>
      </w:r>
      <w:r w:rsidR="001379A4" w:rsidRPr="00220171">
        <w:t xml:space="preserve"> </w:t>
      </w:r>
      <w:r w:rsidR="007F782A">
        <w:rPr>
          <w:i/>
          <w:iCs/>
        </w:rPr>
        <w:t>2</w:t>
      </w:r>
      <w:r w:rsidR="00BB059A" w:rsidRPr="00220171">
        <w:rPr>
          <w:i/>
          <w:iCs/>
        </w:rPr>
        <w:t>)</w:t>
      </w:r>
      <w:r w:rsidR="00BB059A" w:rsidRPr="00220171">
        <w:t xml:space="preserve"> </w:t>
      </w:r>
      <w:r w:rsidR="00AF122F" w:rsidRPr="00220171">
        <w:rPr>
          <w:rFonts w:cstheme="minorHAnsi"/>
          <w:i/>
          <w:iCs/>
          <w:kern w:val="0"/>
        </w:rPr>
        <w:t>The disclosure dance: finding the right time and way</w:t>
      </w:r>
      <w:r w:rsidR="00BB059A" w:rsidRPr="00220171">
        <w:t xml:space="preserve">: </w:t>
      </w:r>
      <w:r w:rsidR="00AF122F" w:rsidRPr="00220171">
        <w:t>AYAs</w:t>
      </w:r>
      <w:r w:rsidR="00BB059A" w:rsidRPr="00220171">
        <w:t xml:space="preserve"> </w:t>
      </w:r>
      <w:r w:rsidR="003B534E" w:rsidRPr="00220171">
        <w:t>struggled with when and how to disclose their diagnosis</w:t>
      </w:r>
      <w:r w:rsidR="001A16EB">
        <w:t>, with a</w:t>
      </w:r>
      <w:r w:rsidR="006A7718" w:rsidRPr="00220171">
        <w:t>n</w:t>
      </w:r>
      <w:r w:rsidR="00C23F8E" w:rsidRPr="00220171">
        <w:t xml:space="preserve">xiety about burdening partners or </w:t>
      </w:r>
      <w:r w:rsidR="001A16EB">
        <w:t>altering dynamics</w:t>
      </w:r>
      <w:r w:rsidR="00BB059A" w:rsidRPr="00220171">
        <w:t xml:space="preserve">. </w:t>
      </w:r>
      <w:r w:rsidR="00EC00A9" w:rsidRPr="00220171">
        <w:t>O</w:t>
      </w:r>
      <w:r w:rsidR="00BB059A" w:rsidRPr="00220171">
        <w:t xml:space="preserve">pen </w:t>
      </w:r>
      <w:r w:rsidR="00DA0CE7">
        <w:t>and honest communication</w:t>
      </w:r>
      <w:r w:rsidR="00EC00A9" w:rsidRPr="00220171">
        <w:t xml:space="preserve"> </w:t>
      </w:r>
      <w:r w:rsidR="00C23F8E" w:rsidRPr="00220171">
        <w:t xml:space="preserve">fostered </w:t>
      </w:r>
      <w:r w:rsidR="00BB059A" w:rsidRPr="00220171">
        <w:t>intimacy</w:t>
      </w:r>
      <w:r w:rsidR="00CB5E3F" w:rsidRPr="00220171">
        <w:t>,</w:t>
      </w:r>
      <w:r w:rsidR="00BB059A" w:rsidRPr="00220171">
        <w:t xml:space="preserve"> </w:t>
      </w:r>
      <w:r w:rsidR="007F782A">
        <w:rPr>
          <w:i/>
          <w:iCs/>
        </w:rPr>
        <w:t>3</w:t>
      </w:r>
      <w:r w:rsidR="00BB059A" w:rsidRPr="00220171">
        <w:rPr>
          <w:i/>
          <w:iCs/>
        </w:rPr>
        <w:t>) Body image, sexuality, intimacy, and fertility</w:t>
      </w:r>
      <w:r w:rsidR="00BB059A" w:rsidRPr="00220171">
        <w:t xml:space="preserve">: </w:t>
      </w:r>
      <w:r w:rsidR="00CB5E3F" w:rsidRPr="00220171">
        <w:t>c</w:t>
      </w:r>
      <w:r w:rsidR="00BB059A" w:rsidRPr="00220171">
        <w:t xml:space="preserve">hallenges </w:t>
      </w:r>
      <w:r w:rsidR="00EC00A9" w:rsidRPr="00220171">
        <w:t xml:space="preserve">in these areas </w:t>
      </w:r>
      <w:r w:rsidR="001A16EB">
        <w:t xml:space="preserve">impacted </w:t>
      </w:r>
      <w:r w:rsidR="00B95BF2">
        <w:t>self-worth</w:t>
      </w:r>
      <w:r w:rsidR="00BB059A" w:rsidRPr="00220171">
        <w:t xml:space="preserve">, </w:t>
      </w:r>
      <w:r w:rsidR="00C23F8E" w:rsidRPr="00220171">
        <w:t>but also led to</w:t>
      </w:r>
      <w:r w:rsidR="00BB059A" w:rsidRPr="00220171">
        <w:t xml:space="preserve"> sexual empowerment </w:t>
      </w:r>
      <w:r w:rsidR="001A16EB">
        <w:t>and</w:t>
      </w:r>
      <w:r w:rsidR="00BB059A" w:rsidRPr="00220171">
        <w:t xml:space="preserve"> adapted intimacy</w:t>
      </w:r>
      <w:r w:rsidR="00CB5E3F" w:rsidRPr="00220171">
        <w:t>,</w:t>
      </w:r>
      <w:r w:rsidR="00BB059A" w:rsidRPr="00220171">
        <w:t xml:space="preserve"> </w:t>
      </w:r>
      <w:r w:rsidR="007F782A">
        <w:rPr>
          <w:i/>
          <w:iCs/>
        </w:rPr>
        <w:t>4</w:t>
      </w:r>
      <w:r w:rsidR="00BB059A" w:rsidRPr="00220171">
        <w:rPr>
          <w:i/>
          <w:iCs/>
        </w:rPr>
        <w:t>)</w:t>
      </w:r>
      <w:r w:rsidR="00BB059A" w:rsidRPr="00220171">
        <w:t xml:space="preserve"> </w:t>
      </w:r>
      <w:r w:rsidR="00AF122F" w:rsidRPr="00220171">
        <w:rPr>
          <w:rFonts w:cstheme="minorHAnsi"/>
          <w:i/>
          <w:iCs/>
          <w:kern w:val="0"/>
        </w:rPr>
        <w:t>Partnerships and social support during cancer</w:t>
      </w:r>
      <w:r w:rsidR="00BB059A" w:rsidRPr="00220171">
        <w:t>:</w:t>
      </w:r>
      <w:r w:rsidR="00BB059A" w:rsidRPr="00EC00A9">
        <w:t xml:space="preserve"> </w:t>
      </w:r>
      <w:r w:rsidR="00CB5E3F">
        <w:t>u</w:t>
      </w:r>
      <w:r w:rsidR="00BB059A" w:rsidRPr="00EC00A9">
        <w:t>nsupportive partners</w:t>
      </w:r>
      <w:r w:rsidR="00DA0CE7">
        <w:t xml:space="preserve"> </w:t>
      </w:r>
      <w:r w:rsidR="00C23F8E">
        <w:t>heightened</w:t>
      </w:r>
      <w:r w:rsidR="00BB059A" w:rsidRPr="00EC00A9">
        <w:t xml:space="preserve"> isolation</w:t>
      </w:r>
      <w:r w:rsidR="00C23F8E">
        <w:t xml:space="preserve">, while supportive partners reinforced self-worth. Many </w:t>
      </w:r>
      <w:r w:rsidR="00DA0CE7">
        <w:t xml:space="preserve">AYAs </w:t>
      </w:r>
      <w:r w:rsidR="00C23F8E">
        <w:t>experienced growth, resilience an</w:t>
      </w:r>
      <w:r w:rsidR="00B95BF2">
        <w:t xml:space="preserve">d a </w:t>
      </w:r>
      <w:r w:rsidR="00C23F8E">
        <w:t>deeper understanding of themselves</w:t>
      </w:r>
      <w:r w:rsidR="00B95BF2">
        <w:t>/th</w:t>
      </w:r>
      <w:r w:rsidR="00C23F8E">
        <w:t>eir relationships.</w:t>
      </w:r>
    </w:p>
    <w:p w14:paraId="34411B22" w14:textId="77777777" w:rsidR="00BB059A" w:rsidRDefault="00BB059A" w:rsidP="00BB059A">
      <w:pPr>
        <w:rPr>
          <w:b/>
          <w:bCs/>
        </w:rPr>
      </w:pPr>
      <w:r w:rsidRPr="00BB059A">
        <w:rPr>
          <w:b/>
          <w:bCs/>
        </w:rPr>
        <w:t>Conclusion</w:t>
      </w:r>
    </w:p>
    <w:p w14:paraId="0AEF7CF9" w14:textId="66B62BB0" w:rsidR="00B13A68" w:rsidRDefault="005A3722" w:rsidP="00BB059A">
      <w:pPr>
        <w:rPr>
          <w:b/>
          <w:bCs/>
        </w:rPr>
      </w:pPr>
      <w:r>
        <w:t>Results may inform</w:t>
      </w:r>
      <w:r w:rsidR="001A16EB">
        <w:t xml:space="preserve"> age</w:t>
      </w:r>
      <w:r w:rsidR="006B2800">
        <w:t>-</w:t>
      </w:r>
      <w:r w:rsidR="001A16EB">
        <w:t xml:space="preserve">appropriate interventions </w:t>
      </w:r>
      <w:r>
        <w:t xml:space="preserve">to adequately </w:t>
      </w:r>
      <w:r w:rsidR="001A16EB">
        <w:t xml:space="preserve">address the unique challenges AYAs with cancer face in navigating romantic relationships and sexual intimacy. </w:t>
      </w:r>
    </w:p>
    <w:p w14:paraId="2BF8AC8E" w14:textId="22067C73" w:rsidR="00B13A68" w:rsidRDefault="00B13A68">
      <w:pPr>
        <w:rPr>
          <w:b/>
          <w:bCs/>
        </w:rPr>
      </w:pPr>
      <w:r>
        <w:rPr>
          <w:b/>
          <w:bCs/>
        </w:rPr>
        <w:t>Keywords</w:t>
      </w:r>
    </w:p>
    <w:p w14:paraId="322C4A3B" w14:textId="5D885200" w:rsidR="00EC00A9" w:rsidRPr="00EC00A9" w:rsidRDefault="00EC00A9">
      <w:r w:rsidRPr="00EC00A9">
        <w:t>Cancer, young adult, intimacy, romantic relationships, psychosocial, qualitative</w:t>
      </w:r>
      <w:r w:rsidR="001A16EB">
        <w:t>, STRONG AYA</w:t>
      </w:r>
    </w:p>
    <w:p w14:paraId="32A954EE" w14:textId="77777777" w:rsidR="003B534E" w:rsidRDefault="003B534E">
      <w:pPr>
        <w:rPr>
          <w:b/>
          <w:bCs/>
        </w:rPr>
      </w:pPr>
    </w:p>
    <w:p w14:paraId="02B5FDB4" w14:textId="77777777" w:rsidR="00EF64BF" w:rsidRDefault="00EF64BF">
      <w:pPr>
        <w:rPr>
          <w:b/>
          <w:bCs/>
        </w:rPr>
      </w:pPr>
    </w:p>
    <w:p w14:paraId="0D81AD94" w14:textId="77777777" w:rsidR="001A16EB" w:rsidRDefault="001A16EB">
      <w:pPr>
        <w:rPr>
          <w:b/>
          <w:bCs/>
        </w:rPr>
      </w:pPr>
    </w:p>
    <w:p w14:paraId="0CFCC1DB" w14:textId="77777777" w:rsidR="001A16EB" w:rsidRDefault="001A16EB">
      <w:pPr>
        <w:rPr>
          <w:b/>
          <w:bCs/>
        </w:rPr>
      </w:pPr>
    </w:p>
    <w:p w14:paraId="2951A1CF" w14:textId="77777777" w:rsidR="0089383A" w:rsidRDefault="0089383A">
      <w:pPr>
        <w:rPr>
          <w:b/>
          <w:bCs/>
        </w:rPr>
      </w:pPr>
    </w:p>
    <w:p w14:paraId="4E8E9A04" w14:textId="77777777" w:rsidR="0089383A" w:rsidRDefault="0089383A">
      <w:pPr>
        <w:rPr>
          <w:b/>
          <w:bCs/>
        </w:rPr>
      </w:pPr>
    </w:p>
    <w:p w14:paraId="42078CC0" w14:textId="77777777" w:rsidR="00943E04" w:rsidRDefault="00943E04">
      <w:pPr>
        <w:rPr>
          <w:b/>
          <w:bCs/>
        </w:rPr>
      </w:pPr>
    </w:p>
    <w:p w14:paraId="2087A46E" w14:textId="77777777" w:rsidR="00DA0CE7" w:rsidRDefault="00DA0CE7">
      <w:pPr>
        <w:rPr>
          <w:b/>
          <w:bCs/>
        </w:rPr>
      </w:pPr>
    </w:p>
    <w:p w14:paraId="4A5E060E" w14:textId="77777777" w:rsidR="0022427B" w:rsidRDefault="0022427B">
      <w:pPr>
        <w:rPr>
          <w:b/>
          <w:bCs/>
        </w:rPr>
      </w:pPr>
    </w:p>
    <w:p w14:paraId="15968D35" w14:textId="77777777" w:rsidR="007F782A" w:rsidRDefault="007F782A">
      <w:pPr>
        <w:rPr>
          <w:b/>
          <w:bCs/>
        </w:rPr>
      </w:pPr>
    </w:p>
    <w:p w14:paraId="14E0D3A7" w14:textId="21BA4A02" w:rsidR="00B43D38" w:rsidRDefault="00B13A68">
      <w:pPr>
        <w:rPr>
          <w:b/>
          <w:bCs/>
        </w:rPr>
      </w:pPr>
      <w:r>
        <w:rPr>
          <w:b/>
          <w:bCs/>
        </w:rPr>
        <w:lastRenderedPageBreak/>
        <w:t>Introduction</w:t>
      </w:r>
      <w:r w:rsidR="00AF095C">
        <w:rPr>
          <w:b/>
          <w:bCs/>
        </w:rPr>
        <w:t xml:space="preserve"> </w:t>
      </w:r>
    </w:p>
    <w:p w14:paraId="071BD443" w14:textId="12563947" w:rsidR="005705C4" w:rsidRDefault="000E6DD2">
      <w:r w:rsidRPr="003821AB">
        <w:t>Ado</w:t>
      </w:r>
      <w:r>
        <w:t>lescen</w:t>
      </w:r>
      <w:r w:rsidR="00EF64BF">
        <w:t>ts</w:t>
      </w:r>
      <w:r>
        <w:t xml:space="preserve"> and young adult</w:t>
      </w:r>
      <w:r w:rsidR="00693567">
        <w:t>s</w:t>
      </w:r>
      <w:r w:rsidR="00DA0CE7">
        <w:t xml:space="preserve"> (AYAs)</w:t>
      </w:r>
      <w:r w:rsidR="003D0408">
        <w:t xml:space="preserve">, </w:t>
      </w:r>
      <w:r w:rsidR="00693567">
        <w:t xml:space="preserve">typically </w:t>
      </w:r>
      <w:r w:rsidR="005A3722">
        <w:t xml:space="preserve">defined as </w:t>
      </w:r>
      <w:r w:rsidR="00693567">
        <w:t>15 to 39</w:t>
      </w:r>
      <w:r w:rsidR="005A3722">
        <w:t xml:space="preserve"> year-olds</w:t>
      </w:r>
      <w:r w:rsidR="00C658FA">
        <w:fldChar w:fldCharType="begin"/>
      </w:r>
      <w:r w:rsidR="00435834">
        <w:instrText xml:space="preserve"> ADDIN EN.CITE &lt;EndNote&gt;&lt;Cite&gt;&lt;Author&gt;Barr&lt;/Author&gt;&lt;Year&gt;2019&lt;/Year&gt;&lt;RecNum&gt;47&lt;/RecNum&gt;&lt;DisplayText&gt;[1]&lt;/DisplayText&gt;&lt;record&gt;&lt;rec-number&gt;47&lt;/rec-number&gt;&lt;foreign-keys&gt;&lt;key app="EN" db-id="ese222vrz905xaee0t5xzpwrrvepe9vxw09s" timestamp="1727259051"&gt;47&lt;/key&gt;&lt;/foreign-keys&gt;&lt;ref-type name="Journal Article"&gt;17&lt;/ref-type&gt;&lt;contributors&gt;&lt;authors&gt;&lt;author&gt;Barr, Ronald D&lt;/author&gt;&lt;author&gt;Ries, Lynn AG&lt;/author&gt;&lt;author&gt;Trama, Annalisa&lt;/author&gt;&lt;author&gt;Gatta, Gemma&lt;/author&gt;&lt;author&gt;Steliarova-Foucher, Eva&lt;/author&gt;&lt;author&gt;Stiller, Charles A&lt;/author&gt;&lt;author&gt;Bleyer, W Archie&lt;/author&gt;&lt;/authors&gt;&lt;/contributors&gt;&lt;titles&gt;&lt;title&gt;A system for classifying cancers diagnosed in adolescents and young adults&lt;/title&gt;&lt;secondary-title&gt;Available at SSRN 3502376&lt;/secondary-title&gt;&lt;/titles&gt;&lt;periodical&gt;&lt;full-title&gt;Available at SSRN 3502376&lt;/full-title&gt;&lt;/periodical&gt;&lt;dates&gt;&lt;year&gt;2019&lt;/year&gt;&lt;/dates&gt;&lt;urls&gt;&lt;/urls&gt;&lt;/record&gt;&lt;/Cite&gt;&lt;/EndNote&gt;</w:instrText>
      </w:r>
      <w:r w:rsidR="00C658FA">
        <w:fldChar w:fldCharType="separate"/>
      </w:r>
      <w:r w:rsidR="00435834">
        <w:rPr>
          <w:noProof/>
        </w:rPr>
        <w:t>[1]</w:t>
      </w:r>
      <w:r w:rsidR="00C658FA">
        <w:fldChar w:fldCharType="end"/>
      </w:r>
      <w:r w:rsidR="00693567">
        <w:t xml:space="preserve">, </w:t>
      </w:r>
      <w:r w:rsidR="00491A99">
        <w:t xml:space="preserve">are at a stage of life where they </w:t>
      </w:r>
      <w:r w:rsidR="00693567">
        <w:t>undergo si</w:t>
      </w:r>
      <w:r w:rsidR="005705C4">
        <w:t xml:space="preserve">gnificant </w:t>
      </w:r>
      <w:r w:rsidR="00C11F3E">
        <w:t>physical, cognitive, social and emotional changes</w:t>
      </w:r>
      <w:r w:rsidR="00D422D5">
        <w:fldChar w:fldCharType="begin"/>
      </w:r>
      <w:r w:rsidR="00435834">
        <w:instrText xml:space="preserve"> ADDIN EN.CITE &lt;EndNote&gt;&lt;Cite&gt;&lt;Author&gt;Lenz&lt;/Author&gt;&lt;Year&gt;2001&lt;/Year&gt;&lt;RecNum&gt;18&lt;/RecNum&gt;&lt;DisplayText&gt;[2]&lt;/DisplayText&gt;&lt;record&gt;&lt;rec-number&gt;18&lt;/rec-number&gt;&lt;foreign-keys&gt;&lt;key app="EN" db-id="ese222vrz905xaee0t5xzpwrrvepe9vxw09s" timestamp="1720259067"&gt;18&lt;/key&gt;&lt;/foreign-keys&gt;&lt;ref-type name="Journal Article"&gt;17&lt;/ref-type&gt;&lt;contributors&gt;&lt;authors&gt;&lt;author&gt;Lenz, Brenda&lt;/author&gt;&lt;/authors&gt;&lt;/contributors&gt;&lt;titles&gt;&lt;title&gt;The transition from adolescence to young adulthood: a theoretical perspective&lt;/title&gt;&lt;secondary-title&gt;The Journal of School Nursing&lt;/secondary-title&gt;&lt;/titles&gt;&lt;periodical&gt;&lt;full-title&gt;The Journal of School Nursing&lt;/full-title&gt;&lt;/periodical&gt;&lt;pages&gt;300-306&lt;/pages&gt;&lt;volume&gt;17&lt;/volume&gt;&lt;number&gt;6&lt;/number&gt;&lt;dates&gt;&lt;year&gt;2001&lt;/year&gt;&lt;/dates&gt;&lt;isbn&gt;1059-8405&lt;/isbn&gt;&lt;urls&gt;&lt;/urls&gt;&lt;/record&gt;&lt;/Cite&gt;&lt;/EndNote&gt;</w:instrText>
      </w:r>
      <w:r w:rsidR="00D422D5">
        <w:fldChar w:fldCharType="separate"/>
      </w:r>
      <w:r w:rsidR="00435834">
        <w:rPr>
          <w:noProof/>
        </w:rPr>
        <w:t>[2]</w:t>
      </w:r>
      <w:r w:rsidR="00D422D5">
        <w:fldChar w:fldCharType="end"/>
      </w:r>
      <w:r w:rsidR="00693567">
        <w:t>.</w:t>
      </w:r>
      <w:r w:rsidR="009A7AF7">
        <w:t xml:space="preserve"> </w:t>
      </w:r>
      <w:r w:rsidR="005705C4">
        <w:t>According to</w:t>
      </w:r>
      <w:r>
        <w:t xml:space="preserve"> Erikson’s psychosocial development theory</w:t>
      </w:r>
      <w:r w:rsidR="00727BCF">
        <w:fldChar w:fldCharType="begin"/>
      </w:r>
      <w:r w:rsidR="00727BCF">
        <w:instrText xml:space="preserve"> ADDIN EN.CITE &lt;EndNote&gt;&lt;Cite&gt;&lt;Author&gt;Erikson&lt;/Author&gt;&lt;Year&gt;1968&lt;/Year&gt;&lt;RecNum&gt;30&lt;/RecNum&gt;&lt;DisplayText&gt;[3]&lt;/DisplayText&gt;&lt;record&gt;&lt;rec-number&gt;30&lt;/rec-number&gt;&lt;foreign-keys&gt;&lt;key app="EN" db-id="ese222vrz905xaee0t5xzpwrrvepe9vxw09s" timestamp="1720262837"&gt;30&lt;/key&gt;&lt;/foreign-keys&gt;&lt;ref-type name="Book"&gt;6&lt;/ref-type&gt;&lt;contributors&gt;&lt;authors&gt;&lt;author&gt;Erikson, Erik H&lt;/author&gt;&lt;/authors&gt;&lt;/contributors&gt;&lt;titles&gt;&lt;title&gt;Identity youth and crisis&lt;/title&gt;&lt;/titles&gt;&lt;number&gt;7&lt;/number&gt;&lt;dates&gt;&lt;year&gt;1968&lt;/year&gt;&lt;/dates&gt;&lt;publisher&gt;WW Norton &amp;amp; company&lt;/publisher&gt;&lt;isbn&gt;0393311449&lt;/isbn&gt;&lt;urls&gt;&lt;/urls&gt;&lt;/record&gt;&lt;/Cite&gt;&lt;/EndNote&gt;</w:instrText>
      </w:r>
      <w:r w:rsidR="00727BCF">
        <w:fldChar w:fldCharType="separate"/>
      </w:r>
      <w:r w:rsidR="00727BCF">
        <w:rPr>
          <w:noProof/>
        </w:rPr>
        <w:t>[3]</w:t>
      </w:r>
      <w:r w:rsidR="00727BCF">
        <w:fldChar w:fldCharType="end"/>
      </w:r>
      <w:r w:rsidR="00ED04AF">
        <w:t>,</w:t>
      </w:r>
      <w:r w:rsidR="005705C4">
        <w:t xml:space="preserve"> </w:t>
      </w:r>
      <w:r w:rsidR="00EA2394">
        <w:t xml:space="preserve">AYAs </w:t>
      </w:r>
      <w:r w:rsidR="00637CF5">
        <w:t xml:space="preserve">go through </w:t>
      </w:r>
      <w:r w:rsidR="00EA2394">
        <w:t>the</w:t>
      </w:r>
      <w:r w:rsidR="00B25835">
        <w:t xml:space="preserve"> </w:t>
      </w:r>
      <w:r w:rsidR="005705C4">
        <w:t>stage</w:t>
      </w:r>
      <w:r w:rsidR="009A7AF7">
        <w:t xml:space="preserve">s </w:t>
      </w:r>
      <w:r w:rsidR="00DA0CE7">
        <w:t xml:space="preserve">of </w:t>
      </w:r>
      <w:r w:rsidR="009A7AF7">
        <w:rPr>
          <w:i/>
          <w:iCs/>
        </w:rPr>
        <w:t xml:space="preserve">Identity vs. Confusion </w:t>
      </w:r>
      <w:r w:rsidR="009A7AF7">
        <w:t>and</w:t>
      </w:r>
      <w:r>
        <w:t xml:space="preserve"> </w:t>
      </w:r>
      <w:r>
        <w:rPr>
          <w:i/>
          <w:iCs/>
        </w:rPr>
        <w:t>Intimacy vs. Isolation</w:t>
      </w:r>
      <w:r w:rsidR="00DA0CE7">
        <w:rPr>
          <w:i/>
          <w:iCs/>
        </w:rPr>
        <w:t xml:space="preserve"> </w:t>
      </w:r>
      <w:r w:rsidR="00DA0CE7">
        <w:t>which shape their sense of self and connection to others</w:t>
      </w:r>
      <w:r w:rsidR="00B25835">
        <w:rPr>
          <w:i/>
          <w:iCs/>
        </w:rPr>
        <w:t xml:space="preserve">. </w:t>
      </w:r>
      <w:r w:rsidR="00FD6AD8">
        <w:t>A</w:t>
      </w:r>
      <w:r>
        <w:t xml:space="preserve"> cancer diagnosis during th</w:t>
      </w:r>
      <w:r w:rsidR="00693567">
        <w:t>is</w:t>
      </w:r>
      <w:r>
        <w:t xml:space="preserve"> formative </w:t>
      </w:r>
      <w:r w:rsidR="00693567">
        <w:t>period can significantly disrupt these</w:t>
      </w:r>
      <w:r w:rsidR="003821AB">
        <w:t xml:space="preserve"> </w:t>
      </w:r>
      <w:r>
        <w:t>developmental processes</w:t>
      </w:r>
      <w:r w:rsidR="00693567">
        <w:t xml:space="preserve">, </w:t>
      </w:r>
      <w:r w:rsidR="00DA0CE7">
        <w:t>potentially affecting</w:t>
      </w:r>
      <w:r w:rsidR="003821AB">
        <w:t xml:space="preserve"> AYAs</w:t>
      </w:r>
      <w:r w:rsidR="00C11F3E">
        <w:t xml:space="preserve"> </w:t>
      </w:r>
      <w:r w:rsidR="00AF095C">
        <w:t xml:space="preserve">current </w:t>
      </w:r>
      <w:r w:rsidR="00DA0CE7">
        <w:t xml:space="preserve">and future </w:t>
      </w:r>
      <w:r w:rsidR="00C11F3E">
        <w:t>relationships,</w:t>
      </w:r>
      <w:r w:rsidR="00E66A9D">
        <w:t xml:space="preserve"> </w:t>
      </w:r>
      <w:r w:rsidR="00DA0CE7">
        <w:t>and in turn,</w:t>
      </w:r>
      <w:r w:rsidR="00C11F3E">
        <w:t xml:space="preserve"> their </w:t>
      </w:r>
      <w:r w:rsidR="00755640">
        <w:t xml:space="preserve">long-term </w:t>
      </w:r>
      <w:r w:rsidR="00F217B3">
        <w:t xml:space="preserve">mental </w:t>
      </w:r>
      <w:r w:rsidR="00C11F3E">
        <w:t>wellbeing and quality of life</w:t>
      </w:r>
      <w:r w:rsidR="001070C8">
        <w:fldChar w:fldCharType="begin"/>
      </w:r>
      <w:r w:rsidR="00727BCF">
        <w:instrText xml:space="preserve"> ADDIN EN.CITE &lt;EndNote&gt;&lt;Cite&gt;&lt;Author&gt;Michael&lt;/Author&gt;&lt;Year&gt;2021&lt;/Year&gt;&lt;RecNum&gt;19&lt;/RecNum&gt;&lt;DisplayText&gt;[4]&lt;/DisplayText&gt;&lt;record&gt;&lt;rec-number&gt;19&lt;/rec-number&gt;&lt;foreign-keys&gt;&lt;key app="EN" db-id="ese222vrz905xaee0t5xzpwrrvepe9vxw09s" timestamp="1720259567"&gt;19&lt;/key&gt;&lt;/foreign-keys&gt;&lt;ref-type name="Journal Article"&gt;17&lt;/ref-type&gt;&lt;contributors&gt;&lt;authors&gt;&lt;author&gt;Michael, Sarah&lt;/author&gt;&lt;author&gt;Skaczkowski, Gemma&lt;/author&gt;&lt;author&gt;Wilson, Carlene&lt;/author&gt;&lt;/authors&gt;&lt;/contributors&gt;&lt;titles&gt;&lt;title&gt;Sexual satisfaction and sexual distress after cancer: The role of body image disruption, self‐compassion, sexual pain and relationship satisfaction&lt;/title&gt;&lt;secondary-title&gt;Psycho‐Oncology&lt;/secondary-title&gt;&lt;/titles&gt;&lt;periodical&gt;&lt;full-title&gt;Psycho‐Oncology&lt;/full-title&gt;&lt;/periodical&gt;&lt;pages&gt;1902-1909&lt;/pages&gt;&lt;volume&gt;30&lt;/volume&gt;&lt;number&gt;11&lt;/number&gt;&lt;dates&gt;&lt;year&gt;2021&lt;/year&gt;&lt;/dates&gt;&lt;isbn&gt;1057-9249&lt;/isbn&gt;&lt;urls&gt;&lt;/urls&gt;&lt;/record&gt;&lt;/Cite&gt;&lt;/EndNote&gt;</w:instrText>
      </w:r>
      <w:r w:rsidR="001070C8">
        <w:fldChar w:fldCharType="separate"/>
      </w:r>
      <w:r w:rsidR="00727BCF">
        <w:rPr>
          <w:noProof/>
        </w:rPr>
        <w:t>[4]</w:t>
      </w:r>
      <w:r w:rsidR="001070C8">
        <w:fldChar w:fldCharType="end"/>
      </w:r>
      <w:r w:rsidR="001070C8">
        <w:t>.</w:t>
      </w:r>
      <w:r w:rsidR="00C11F3E">
        <w:t xml:space="preserve"> </w:t>
      </w:r>
    </w:p>
    <w:p w14:paraId="78242057" w14:textId="2AE922CB" w:rsidR="004D3346" w:rsidRDefault="00A010B5" w:rsidP="00435834">
      <w:r w:rsidRPr="00FF5E7F">
        <w:t xml:space="preserve">Research </w:t>
      </w:r>
      <w:r w:rsidR="005C1598" w:rsidRPr="00FF5E7F">
        <w:t xml:space="preserve">indicates </w:t>
      </w:r>
      <w:r w:rsidRPr="00FF5E7F">
        <w:t>that</w:t>
      </w:r>
      <w:r w:rsidR="00216387" w:rsidRPr="00FF5E7F">
        <w:t xml:space="preserve"> </w:t>
      </w:r>
      <w:r w:rsidR="00E03005" w:rsidRPr="00FF5E7F">
        <w:t xml:space="preserve">compared with </w:t>
      </w:r>
      <w:r w:rsidR="00216387" w:rsidRPr="00FF5E7F">
        <w:t>AYAs</w:t>
      </w:r>
      <w:r w:rsidR="00E03005" w:rsidRPr="00FF5E7F">
        <w:t xml:space="preserve"> with no lived experience of cancer</w:t>
      </w:r>
      <w:r w:rsidR="00637CF5">
        <w:t xml:space="preserve">, </w:t>
      </w:r>
      <w:r w:rsidR="00491A99">
        <w:t>AYA</w:t>
      </w:r>
      <w:r w:rsidR="00491A99" w:rsidRPr="00FF5E7F">
        <w:t xml:space="preserve"> </w:t>
      </w:r>
      <w:r w:rsidRPr="00FF5E7F">
        <w:t xml:space="preserve">cancer survivors experience fewer meaningful romantic relationships and face greater difficulties within those relationships, including lower </w:t>
      </w:r>
      <w:r w:rsidR="003D0408">
        <w:t xml:space="preserve">relationship </w:t>
      </w:r>
      <w:r w:rsidRPr="00FF5E7F">
        <w:t>satisfaction and increased distress</w:t>
      </w:r>
      <w:r w:rsidR="00444F6D" w:rsidRPr="00FF5E7F">
        <w:fldChar w:fldCharType="begin"/>
      </w:r>
      <w:r w:rsidR="00727BCF">
        <w:instrText xml:space="preserve"> ADDIN EN.CITE &lt;EndNote&gt;&lt;Cite&gt;&lt;Author&gt;Dietz&lt;/Author&gt;&lt;Year&gt;2011&lt;/Year&gt;&lt;RecNum&gt;25&lt;/RecNum&gt;&lt;DisplayText&gt;[5, 6]&lt;/DisplayText&gt;&lt;record&gt;&lt;rec-number&gt;25&lt;/rec-number&gt;&lt;foreign-keys&gt;&lt;key app="EN" db-id="ese222vrz905xaee0t5xzpwrrvepe9vxw09s" timestamp="1720261499"&gt;25&lt;/key&gt;&lt;/foreign-keys&gt;&lt;ref-type name="Journal Article"&gt;17&lt;/ref-type&gt;&lt;contributors&gt;&lt;authors&gt;&lt;author&gt;Dietz, Andrew C&lt;/author&gt;&lt;author&gt;Mulrooney, Daniel A&lt;/author&gt;&lt;/authors&gt;&lt;/contributors&gt;&lt;titles&gt;&lt;title&gt;Life beyond the disease: relationships, parenting, and quality of life among survivors of childhood cancer&lt;/title&gt;&lt;secondary-title&gt;Haematologica&lt;/secondary-title&gt;&lt;/titles&gt;&lt;periodical&gt;&lt;full-title&gt;Haematologica&lt;/full-title&gt;&lt;/periodical&gt;&lt;pages&gt;643&lt;/pages&gt;&lt;volume&gt;96&lt;/volume&gt;&lt;number&gt;5&lt;/number&gt;&lt;dates&gt;&lt;year&gt;2011&lt;/year&gt;&lt;/dates&gt;&lt;urls&gt;&lt;/urls&gt;&lt;/record&gt;&lt;/Cite&gt;&lt;Cite&gt;&lt;Author&gt;Thompson&lt;/Author&gt;&lt;Year&gt;2009&lt;/Year&gt;&lt;RecNum&gt;26&lt;/RecNum&gt;&lt;record&gt;&lt;rec-number&gt;26&lt;/rec-number&gt;&lt;foreign-keys&gt;&lt;key app="EN" db-id="ese222vrz905xaee0t5xzpwrrvepe9vxw09s" timestamp="1720261559"&gt;26&lt;/key&gt;&lt;/foreign-keys&gt;&lt;ref-type name="Journal Article"&gt;17&lt;/ref-type&gt;&lt;contributors&gt;&lt;authors&gt;&lt;author&gt;Thompson, Amanda L&lt;/author&gt;&lt;author&gt;Marsland, Anna L&lt;/author&gt;&lt;author&gt;Marshal, Michael P&lt;/author&gt;&lt;author&gt;Tersak, Jean M&lt;/author&gt;&lt;/authors&gt;&lt;/contributors&gt;&lt;titles&gt;&lt;title&gt;Romantic relationships of emerging adult survivors of childhood cancer&lt;/title&gt;&lt;secondary-title&gt;Psycho‐Oncology: Journal of the Psychological, Social and Behavioral Dimensions of Cancer&lt;/secondary-title&gt;&lt;/titles&gt;&lt;periodical&gt;&lt;full-title&gt;Psycho‐Oncology: Journal of the Psychological, Social and Behavioral Dimensions of Cancer&lt;/full-title&gt;&lt;/periodical&gt;&lt;pages&gt;767-774&lt;/pages&gt;&lt;volume&gt;18&lt;/volume&gt;&lt;number&gt;7&lt;/number&gt;&lt;dates&gt;&lt;year&gt;2009&lt;/year&gt;&lt;/dates&gt;&lt;isbn&gt;1057-9249&lt;/isbn&gt;&lt;urls&gt;&lt;/urls&gt;&lt;/record&gt;&lt;/Cite&gt;&lt;/EndNote&gt;</w:instrText>
      </w:r>
      <w:r w:rsidR="00444F6D" w:rsidRPr="00FF5E7F">
        <w:fldChar w:fldCharType="separate"/>
      </w:r>
      <w:r w:rsidR="00727BCF">
        <w:rPr>
          <w:noProof/>
        </w:rPr>
        <w:t>[5, 6]</w:t>
      </w:r>
      <w:r w:rsidR="00444F6D" w:rsidRPr="00FF5E7F">
        <w:fldChar w:fldCharType="end"/>
      </w:r>
      <w:r w:rsidRPr="00FF5E7F">
        <w:t xml:space="preserve">. </w:t>
      </w:r>
      <w:r w:rsidR="00693567" w:rsidRPr="00FF5E7F">
        <w:t>This disparity is a consequence of the impact of c</w:t>
      </w:r>
      <w:r w:rsidR="00890F8E" w:rsidRPr="00FF5E7F">
        <w:t xml:space="preserve">ancer and its treatment </w:t>
      </w:r>
      <w:r w:rsidR="00693567" w:rsidRPr="00FF5E7F">
        <w:t xml:space="preserve">on </w:t>
      </w:r>
      <w:r w:rsidR="00C658FA">
        <w:t xml:space="preserve">a </w:t>
      </w:r>
      <w:r w:rsidR="007E3122" w:rsidRPr="00FF5E7F">
        <w:t>young person’s body image and sexual identity</w:t>
      </w:r>
      <w:r w:rsidR="00435834">
        <w:fldChar w:fldCharType="begin">
          <w:fldData xml:space="preserve">PEVuZE5vdGU+PENpdGU+PEF1dGhvcj5EaWV0ejwvQXV0aG9yPjxZZWFyPjIwMTE8L1llYXI+PFJl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</w:fldData>
        </w:fldChar>
      </w:r>
      <w:r w:rsidR="00727BCF">
        <w:instrText xml:space="preserve"> ADDIN EN.CITE </w:instrText>
      </w:r>
      <w:r w:rsidR="00727BCF">
        <w:fldChar w:fldCharType="begin">
          <w:fldData xml:space="preserve">PEVuZE5vdGU+PENpdGU+PEF1dGhvcj5EaWV0ejwvQXV0aG9yPjxZZWFyPjIwMTE8L1llYXI+PFJl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</w:fldData>
        </w:fldChar>
      </w:r>
      <w:r w:rsidR="00727BCF">
        <w:instrText xml:space="preserve"> ADDIN EN.CITE.DATA </w:instrText>
      </w:r>
      <w:r w:rsidR="00727BCF">
        <w:fldChar w:fldCharType="end"/>
      </w:r>
      <w:r w:rsidR="00435834">
        <w:fldChar w:fldCharType="separate"/>
      </w:r>
      <w:r w:rsidR="00727BCF">
        <w:rPr>
          <w:noProof/>
        </w:rPr>
        <w:t>[5, 7, 8]</w:t>
      </w:r>
      <w:r w:rsidR="00435834">
        <w:fldChar w:fldCharType="end"/>
      </w:r>
      <w:r w:rsidR="00655357">
        <w:t xml:space="preserve"> in terms of </w:t>
      </w:r>
      <w:r w:rsidR="00AF095C" w:rsidRPr="00FF5E7F">
        <w:rPr>
          <w:rFonts w:cstheme="minorHAnsi"/>
          <w:kern w:val="0"/>
        </w:rPr>
        <w:t>both physical (e.g., decreases in sexual desire and functioning, infertility) and psycho</w:t>
      </w:r>
      <w:r w:rsidR="007F782A">
        <w:rPr>
          <w:rFonts w:cstheme="minorHAnsi"/>
          <w:kern w:val="0"/>
        </w:rPr>
        <w:t>social</w:t>
      </w:r>
      <w:r w:rsidR="00AF095C" w:rsidRPr="00FF5E7F">
        <w:rPr>
          <w:rFonts w:cstheme="minorHAnsi"/>
          <w:kern w:val="0"/>
        </w:rPr>
        <w:t xml:space="preserve"> </w:t>
      </w:r>
      <w:r w:rsidR="00655357">
        <w:rPr>
          <w:rFonts w:cstheme="minorHAnsi"/>
          <w:kern w:val="0"/>
        </w:rPr>
        <w:t>changes</w:t>
      </w:r>
      <w:r w:rsidR="00655357" w:rsidRPr="00FF5E7F">
        <w:rPr>
          <w:rFonts w:cstheme="minorHAnsi"/>
          <w:kern w:val="0"/>
        </w:rPr>
        <w:t xml:space="preserve"> </w:t>
      </w:r>
      <w:r w:rsidR="00AF095C" w:rsidRPr="00FF5E7F">
        <w:rPr>
          <w:rFonts w:cstheme="minorHAnsi"/>
          <w:kern w:val="0"/>
        </w:rPr>
        <w:t xml:space="preserve">(e.g., </w:t>
      </w:r>
      <w:r w:rsidR="00173040">
        <w:rPr>
          <w:rFonts w:cstheme="minorHAnsi"/>
          <w:kern w:val="0"/>
        </w:rPr>
        <w:t xml:space="preserve"> feeling </w:t>
      </w:r>
      <w:r w:rsidR="00AF095C" w:rsidRPr="00FF5E7F">
        <w:rPr>
          <w:rFonts w:cstheme="minorHAnsi"/>
          <w:kern w:val="0"/>
        </w:rPr>
        <w:t xml:space="preserve"> sexually undesirable, fear of rejection by their current or future partner</w:t>
      </w:r>
      <w:r w:rsidR="00940CE3">
        <w:rPr>
          <w:rFonts w:cstheme="minorHAnsi"/>
          <w:kern w:val="0"/>
        </w:rPr>
        <w:t>)</w:t>
      </w:r>
      <w:r w:rsidR="001070C8" w:rsidRPr="00FF5E7F">
        <w:rPr>
          <w:rFonts w:cstheme="minorHAnsi"/>
          <w:kern w:val="0"/>
        </w:rPr>
        <w:fldChar w:fldCharType="begin"/>
      </w:r>
      <w:r w:rsidR="00727BCF">
        <w:rPr>
          <w:rFonts w:cstheme="minorHAnsi"/>
          <w:kern w:val="0"/>
        </w:rPr>
        <w:instrText xml:space="preserve"> ADDIN EN.CITE &lt;EndNote&gt;&lt;Cite&gt;&lt;Author&gt;Michael&lt;/Author&gt;&lt;Year&gt;2021&lt;/Year&gt;&lt;RecNum&gt;19&lt;/RecNum&gt;&lt;DisplayText&gt;[4]&lt;/DisplayText&gt;&lt;record&gt;&lt;rec-number&gt;19&lt;/rec-number&gt;&lt;foreign-keys&gt;&lt;key app="EN" db-id="ese222vrz905xaee0t5xzpwrrvepe9vxw09s" timestamp="1720259567"&gt;19&lt;/key&gt;&lt;/foreign-keys&gt;&lt;ref-type name="Journal Article"&gt;17&lt;/ref-type&gt;&lt;contributors&gt;&lt;authors&gt;&lt;author&gt;Michael, Sarah&lt;/author&gt;&lt;author&gt;Skaczkowski, Gemma&lt;/author&gt;&lt;author&gt;Wilson, Carlene&lt;/author&gt;&lt;/authors&gt;&lt;/contributors&gt;&lt;titles&gt;&lt;title&gt;Sexual satisfaction and sexual distress after cancer: The role of body image disruption, self‐compassion, sexual pain and relationship satisfaction&lt;/title&gt;&lt;secondary-title&gt;Psycho‐Oncology&lt;/secondary-title&gt;&lt;/titles&gt;&lt;periodical&gt;&lt;full-title&gt;Psycho‐Oncology&lt;/full-title&gt;&lt;/periodical&gt;&lt;pages&gt;1902-1909&lt;/pages&gt;&lt;volume&gt;30&lt;/volume&gt;&lt;number&gt;11&lt;/number&gt;&lt;dates&gt;&lt;year&gt;2021&lt;/year&gt;&lt;/dates&gt;&lt;isbn&gt;1057-9249&lt;/isbn&gt;&lt;urls&gt;&lt;/urls&gt;&lt;/record&gt;&lt;/Cite&gt;&lt;/EndNote&gt;</w:instrText>
      </w:r>
      <w:r w:rsidR="001070C8" w:rsidRPr="00FF5E7F">
        <w:rPr>
          <w:rFonts w:cstheme="minorHAnsi"/>
          <w:kern w:val="0"/>
        </w:rPr>
        <w:fldChar w:fldCharType="separate"/>
      </w:r>
      <w:r w:rsidR="00727BCF">
        <w:rPr>
          <w:rFonts w:cstheme="minorHAnsi"/>
          <w:noProof/>
          <w:kern w:val="0"/>
        </w:rPr>
        <w:t>[4]</w:t>
      </w:r>
      <w:r w:rsidR="001070C8" w:rsidRPr="00FF5E7F">
        <w:rPr>
          <w:rFonts w:cstheme="minorHAnsi"/>
          <w:kern w:val="0"/>
        </w:rPr>
        <w:fldChar w:fldCharType="end"/>
      </w:r>
      <w:r w:rsidR="00216387" w:rsidRPr="00FF5E7F">
        <w:t xml:space="preserve">. These </w:t>
      </w:r>
      <w:r w:rsidR="004D3346" w:rsidRPr="00FF5E7F">
        <w:t>vulnerabilities</w:t>
      </w:r>
      <w:r w:rsidR="00216387" w:rsidRPr="00FF5E7F">
        <w:t>, while common among all AYAs, are particularly intensified by cancer and its treatment impact</w:t>
      </w:r>
      <w:r w:rsidR="001070C8" w:rsidRPr="00FF5E7F">
        <w:fldChar w:fldCharType="begin"/>
      </w:r>
      <w:r w:rsidR="00727BCF">
        <w:instrText xml:space="preserve"> ADDIN EN.CITE &lt;EndNote&gt;&lt;Cite&gt;&lt;Author&gt;Rabin&lt;/Author&gt;&lt;Year&gt;2019&lt;/Year&gt;&lt;RecNum&gt;20&lt;/RecNum&gt;&lt;DisplayText&gt;[9]&lt;/DisplayText&gt;&lt;record&gt;&lt;rec-number&gt;20&lt;/rec-number&gt;&lt;foreign-keys&gt;&lt;key app="EN" db-id="ese222vrz905xaee0t5xzpwrrvepe9vxw09s" timestamp="1720259745"&gt;20&lt;/key&gt;&lt;/foreign-keys&gt;&lt;ref-type name="Journal Article"&gt;17&lt;/ref-type&gt;&lt;contributors&gt;&lt;authors&gt;&lt;author&gt;Rabin, Carolyn&lt;/author&gt;&lt;/authors&gt;&lt;/contributors&gt;&lt;titles&gt;&lt;title&gt;Impact of cancer on romantic relationships among young adults: a systematic review&lt;/title&gt;&lt;secondary-title&gt;Journal of clinical psychology in medical settings&lt;/secondary-title&gt;&lt;/titles&gt;&lt;periodical&gt;&lt;full-title&gt;Journal of clinical psychology in medical settings&lt;/full-title&gt;&lt;/periodical&gt;&lt;pages&gt;1-12&lt;/pages&gt;&lt;volume&gt;26&lt;/volume&gt;&lt;number&gt;1&lt;/number&gt;&lt;dates&gt;&lt;year&gt;2019&lt;/year&gt;&lt;/dates&gt;&lt;isbn&gt;1068-9583&lt;/isbn&gt;&lt;urls&gt;&lt;/urls&gt;&lt;/record&gt;&lt;/Cite&gt;&lt;/EndNote&gt;</w:instrText>
      </w:r>
      <w:r w:rsidR="001070C8" w:rsidRPr="00FF5E7F">
        <w:fldChar w:fldCharType="separate"/>
      </w:r>
      <w:r w:rsidR="00727BCF">
        <w:rPr>
          <w:noProof/>
        </w:rPr>
        <w:t>[9]</w:t>
      </w:r>
      <w:r w:rsidR="001070C8" w:rsidRPr="00FF5E7F">
        <w:fldChar w:fldCharType="end"/>
      </w:r>
      <w:r w:rsidR="001070C8" w:rsidRPr="00FF5E7F">
        <w:t xml:space="preserve">. </w:t>
      </w:r>
      <w:r w:rsidR="00FF5E7F" w:rsidRPr="00FF5E7F">
        <w:t>Physical c</w:t>
      </w:r>
      <w:r w:rsidR="004D3346" w:rsidRPr="00FF5E7F">
        <w:t xml:space="preserve">hanges </w:t>
      </w:r>
      <w:r w:rsidR="00940CE3">
        <w:t>such as</w:t>
      </w:r>
      <w:r w:rsidR="004D3346" w:rsidRPr="00FF5E7F">
        <w:t xml:space="preserve"> scarring, hair loss, </w:t>
      </w:r>
      <w:r w:rsidR="00367E87">
        <w:t xml:space="preserve">and </w:t>
      </w:r>
      <w:r w:rsidR="004D3346" w:rsidRPr="00FF5E7F">
        <w:t>infertility can lead to feelings of anxiety, uncertainty about the future and</w:t>
      </w:r>
      <w:r w:rsidR="00FF5E7F" w:rsidRPr="00FF5E7F">
        <w:t xml:space="preserve"> </w:t>
      </w:r>
      <w:r w:rsidR="004D3346" w:rsidRPr="00FF5E7F">
        <w:t xml:space="preserve">isolation, </w:t>
      </w:r>
      <w:r w:rsidR="00173040">
        <w:t>making</w:t>
      </w:r>
      <w:r w:rsidR="004D3346" w:rsidRPr="00FF5E7F">
        <w:t xml:space="preserve"> intimacy more challenging</w:t>
      </w:r>
      <w:r w:rsidR="00435834">
        <w:fldChar w:fldCharType="begin">
          <w:fldData xml:space="preserve">PEVuZE5vdGU+PENpdGU+PEF1dGhvcj5KYW5zb248L0F1dGhvcj48WWVhcj4yMDA5PC9ZZWFyPjxS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</w:fldData>
        </w:fldChar>
      </w:r>
      <w:r w:rsidR="00727BCF">
        <w:instrText xml:space="preserve"> ADDIN EN.CITE </w:instrText>
      </w:r>
      <w:r w:rsidR="00727BCF">
        <w:fldChar w:fldCharType="begin">
          <w:fldData xml:space="preserve">PEVuZE5vdGU+PENpdGU+PEF1dGhvcj5KYW5zb248L0F1dGhvcj48WWVhcj4yMDA5PC9ZZWFyPjxS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</w:fldData>
        </w:fldChar>
      </w:r>
      <w:r w:rsidR="00727BCF">
        <w:instrText xml:space="preserve"> ADDIN EN.CITE.DATA </w:instrText>
      </w:r>
      <w:r w:rsidR="00727BCF">
        <w:fldChar w:fldCharType="end"/>
      </w:r>
      <w:r w:rsidR="00435834">
        <w:fldChar w:fldCharType="separate"/>
      </w:r>
      <w:r w:rsidR="00727BCF">
        <w:rPr>
          <w:noProof/>
        </w:rPr>
        <w:t>[10, 11]</w:t>
      </w:r>
      <w:r w:rsidR="00435834">
        <w:fldChar w:fldCharType="end"/>
      </w:r>
      <w:r w:rsidR="00435834">
        <w:t>.</w:t>
      </w:r>
      <w:r w:rsidR="004D3346">
        <w:t xml:space="preserve"> </w:t>
      </w:r>
    </w:p>
    <w:p w14:paraId="6C93E1D7" w14:textId="10EF10BC" w:rsidR="00890F8E" w:rsidRDefault="0059225C" w:rsidP="00890F8E">
      <w:r>
        <w:rPr>
          <w:rFonts w:cstheme="minorHAnsi"/>
          <w:kern w:val="0"/>
        </w:rPr>
        <w:t>The r</w:t>
      </w:r>
      <w:r w:rsidR="00876BBD">
        <w:t>elationship status</w:t>
      </w:r>
      <w:r>
        <w:t xml:space="preserve"> of </w:t>
      </w:r>
      <w:r w:rsidR="007532C6">
        <w:t>the AYA</w:t>
      </w:r>
      <w:r w:rsidR="003D0408">
        <w:t>s</w:t>
      </w:r>
      <w:r w:rsidR="00876BBD">
        <w:t xml:space="preserve"> at time of diagnosis can significantly </w:t>
      </w:r>
      <w:r>
        <w:t>shape their</w:t>
      </w:r>
      <w:r w:rsidR="00876BBD">
        <w:t xml:space="preserve"> experience</w:t>
      </w:r>
      <w:r w:rsidR="00CD5577">
        <w:t xml:space="preserve"> of cancer and survivorship</w:t>
      </w:r>
      <w:r>
        <w:t xml:space="preserve">. </w:t>
      </w:r>
      <w:r w:rsidR="00C12515">
        <w:t>U</w:t>
      </w:r>
      <w:r w:rsidR="00876BBD">
        <w:t xml:space="preserve">npartnered </w:t>
      </w:r>
      <w:r w:rsidR="00C12515">
        <w:t xml:space="preserve">individuals </w:t>
      </w:r>
      <w:r w:rsidR="00876BBD">
        <w:t xml:space="preserve">during treatment often </w:t>
      </w:r>
      <w:r>
        <w:t xml:space="preserve">encounter </w:t>
      </w:r>
      <w:r w:rsidR="00876BBD">
        <w:t>greater challenges in their romantic lives and overall wellbeing</w:t>
      </w:r>
      <w:r w:rsidR="00D41D82">
        <w:fldChar w:fldCharType="begin"/>
      </w:r>
      <w:r w:rsidR="00727BCF">
        <w:instrText xml:space="preserve"> ADDIN EN.CITE &lt;EndNote&gt;&lt;Cite&gt;&lt;Author&gt;Goodwin&lt;/Author&gt;&lt;Year&gt;1987&lt;/Year&gt;&lt;RecNum&gt;22&lt;/RecNum&gt;&lt;DisplayText&gt;[12, 13]&lt;/DisplayText&gt;&lt;record&gt;&lt;rec-number&gt;22&lt;/rec-number&gt;&lt;foreign-keys&gt;&lt;key app="EN" db-id="ese222vrz905xaee0t5xzpwrrvepe9vxw09s" timestamp="1720261003"&gt;22&lt;/key&gt;&lt;/foreign-keys&gt;&lt;ref-type name="Journal Article"&gt;17&lt;/ref-type&gt;&lt;contributors&gt;&lt;authors&gt;&lt;author&gt;Goodwin, James S&lt;/author&gt;&lt;author&gt;Hunt, William C&lt;/author&gt;&lt;author&gt;Key, Charles R&lt;/author&gt;&lt;author&gt;Samet, Jonathan M&lt;/author&gt;&lt;/authors&gt;&lt;/contributors&gt;&lt;titles&gt;&lt;title&gt;The effect of marital status on stage, treatment, and survival of cancer patients&lt;/title&gt;&lt;secondary-title&gt;Jama&lt;/secondary-title&gt;&lt;/titles&gt;&lt;periodical&gt;&lt;full-title&gt;Jama&lt;/full-title&gt;&lt;/periodical&gt;&lt;pages&gt;3125-3130&lt;/pages&gt;&lt;volume&gt;258&lt;/volume&gt;&lt;number&gt;21&lt;/number&gt;&lt;dates&gt;&lt;year&gt;1987&lt;/year&gt;&lt;/dates&gt;&lt;isbn&gt;0098-7484&lt;/isbn&gt;&lt;urls&gt;&lt;/urls&gt;&lt;/record&gt;&lt;/Cite&gt;&lt;Cite&gt;&lt;Author&gt;Smith&lt;/Author&gt;&lt;Year&gt;2013&lt;/Year&gt;&lt;RecNum&gt;50&lt;/RecNum&gt;&lt;record&gt;&lt;rec-number&gt;50&lt;/rec-number&gt;&lt;foreign-keys&gt;&lt;key app="EN" db-id="ese222vrz905xaee0t5xzpwrrvepe9vxw09s" timestamp="1727521534"&gt;50&lt;/key&gt;&lt;/foreign-keys&gt;&lt;ref-type name="Journal Article"&gt;17&lt;/ref-type&gt;&lt;contributors&gt;&lt;authors&gt;&lt;author&gt;Smith, Ashley Wilder&lt;/author&gt;&lt;author&gt;Bellizzi, Keith M&lt;/author&gt;&lt;author&gt;Keegan, Theresa HM&lt;/author&gt;&lt;author&gt;Zebrack, Brad&lt;/author&gt;&lt;author&gt;Chen, Vivien W&lt;/author&gt;&lt;author&gt;Neale, Anne Victoria&lt;/author&gt;&lt;author&gt;Hamilton, Ann S&lt;/author&gt;&lt;author&gt;Shnorhavorian, Margarett&lt;/author&gt;&lt;author&gt;Lynch, Charles F&lt;/author&gt;&lt;/authors&gt;&lt;/contributors&gt;&lt;titles&gt;&lt;title&gt;Health-related quality of life of adolescent and young adult patients with cancer in the United States: the Adolescent and Young Adult Health Outcomes and Patient Experience study&lt;/title&gt;&lt;secondary-title&gt;Journal of clinical oncology&lt;/secondary-title&gt;&lt;/titles&gt;&lt;periodical&gt;&lt;full-title&gt;Journal of Clinical Oncology&lt;/full-title&gt;&lt;/periodical&gt;&lt;pages&gt;2136-2145&lt;/pages&gt;&lt;volume&gt;31&lt;/volume&gt;&lt;number&gt;17&lt;/number&gt;&lt;dates&gt;&lt;year&gt;2013&lt;/year&gt;&lt;/dates&gt;&lt;isbn&gt;0732-183X&lt;/isbn&gt;&lt;urls&gt;&lt;/urls&gt;&lt;/record&gt;&lt;/Cite&gt;&lt;/EndNote&gt;</w:instrText>
      </w:r>
      <w:r w:rsidR="00D41D82">
        <w:fldChar w:fldCharType="separate"/>
      </w:r>
      <w:r w:rsidR="00727BCF">
        <w:rPr>
          <w:noProof/>
        </w:rPr>
        <w:t>[12, 13]</w:t>
      </w:r>
      <w:r w:rsidR="00D41D82">
        <w:fldChar w:fldCharType="end"/>
      </w:r>
      <w:r w:rsidR="00C12515">
        <w:t>, while s</w:t>
      </w:r>
      <w:r w:rsidR="000C1E50">
        <w:t xml:space="preserve">upportive relationships </w:t>
      </w:r>
      <w:r w:rsidR="00C12515">
        <w:t>can</w:t>
      </w:r>
      <w:r w:rsidR="000C1E50">
        <w:t xml:space="preserve"> mitigate the emotional and psychological stress of a cancer diagnosis, treatment and survivorship</w:t>
      </w:r>
      <w:r w:rsidR="000C1E50">
        <w:fldChar w:fldCharType="begin">
          <w:fldData xml:space="preserve">PEVuZE5vdGU+PENpdGU+PEF1dGhvcj5Cb3JzdGVsbWFubjwvQXV0aG9yPjxZZWFyPjIwMTU8L1ll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</w:fldData>
        </w:fldChar>
      </w:r>
      <w:r w:rsidR="00727BCF">
        <w:instrText xml:space="preserve"> ADDIN EN.CITE </w:instrText>
      </w:r>
      <w:r w:rsidR="00727BCF">
        <w:fldChar w:fldCharType="begin">
          <w:fldData xml:space="preserve">PEVuZE5vdGU+PENpdGU+PEF1dGhvcj5Cb3JzdGVsbWFubjwvQXV0aG9yPjxZZWFyPjIwMTU8L1ll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</w:fldData>
        </w:fldChar>
      </w:r>
      <w:r w:rsidR="00727BCF">
        <w:instrText xml:space="preserve"> ADDIN EN.CITE.DATA </w:instrText>
      </w:r>
      <w:r w:rsidR="00727BCF">
        <w:fldChar w:fldCharType="end"/>
      </w:r>
      <w:r w:rsidR="000C1E50">
        <w:fldChar w:fldCharType="separate"/>
      </w:r>
      <w:r w:rsidR="00727BCF">
        <w:rPr>
          <w:noProof/>
        </w:rPr>
        <w:t>[14, 15]</w:t>
      </w:r>
      <w:r w:rsidR="000C1E50">
        <w:fldChar w:fldCharType="end"/>
      </w:r>
      <w:r w:rsidR="000C1E50">
        <w:t>.</w:t>
      </w:r>
      <w:r w:rsidR="00877060">
        <w:t xml:space="preserve"> </w:t>
      </w:r>
      <w:r w:rsidR="00C12515">
        <w:t>Partnered individuals also face challenges</w:t>
      </w:r>
      <w:r w:rsidR="00FF53F6">
        <w:t>, including</w:t>
      </w:r>
      <w:r w:rsidR="00C12515">
        <w:t xml:space="preserve"> </w:t>
      </w:r>
      <w:r>
        <w:t>changes in</w:t>
      </w:r>
      <w:r w:rsidR="00877060">
        <w:t xml:space="preserve"> intimacy, shifting </w:t>
      </w:r>
      <w:r w:rsidR="00FF53F6">
        <w:t xml:space="preserve">caregiver </w:t>
      </w:r>
      <w:r w:rsidR="00877060">
        <w:t>roles</w:t>
      </w:r>
      <w:r w:rsidR="00FF5E7F">
        <w:t xml:space="preserve">, and </w:t>
      </w:r>
      <w:r w:rsidR="00FF53F6">
        <w:t xml:space="preserve">future-related </w:t>
      </w:r>
      <w:r w:rsidR="00FF5E7F">
        <w:t xml:space="preserve">anxieties </w:t>
      </w:r>
      <w:r w:rsidR="00C12515">
        <w:t>(e.g.</w:t>
      </w:r>
      <w:r w:rsidR="00877060">
        <w:t xml:space="preserve"> family planning</w:t>
      </w:r>
      <w:r w:rsidR="00C12515">
        <w:t>)</w:t>
      </w:r>
      <w:r w:rsidR="007D5D97">
        <w:fldChar w:fldCharType="begin">
          <w:fldData xml:space="preserve">PEVuZE5vdGU+PENpdGU+PEF1dGhvcj5DYXJwZW50aWVyPC9BdXRob3I+PFllYXI+MjAxMTwvWWVh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==
</w:fldData>
        </w:fldChar>
      </w:r>
      <w:r w:rsidR="00727BCF">
        <w:instrText xml:space="preserve"> ADDIN EN.CITE </w:instrText>
      </w:r>
      <w:r w:rsidR="00727BCF">
        <w:fldChar w:fldCharType="begin">
          <w:fldData xml:space="preserve">PEVuZE5vdGU+PENpdGU+PEF1dGhvcj5DYXJwZW50aWVyPC9BdXRob3I+PFllYXI+MjAxMTwvWWVh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==
</w:fldData>
        </w:fldChar>
      </w:r>
      <w:r w:rsidR="00727BCF">
        <w:instrText xml:space="preserve"> ADDIN EN.CITE.DATA </w:instrText>
      </w:r>
      <w:r w:rsidR="00727BCF">
        <w:fldChar w:fldCharType="end"/>
      </w:r>
      <w:r w:rsidR="007D5D97">
        <w:fldChar w:fldCharType="separate"/>
      </w:r>
      <w:r w:rsidR="00727BCF">
        <w:rPr>
          <w:noProof/>
        </w:rPr>
        <w:t>[16-18]</w:t>
      </w:r>
      <w:r w:rsidR="007D5D97">
        <w:fldChar w:fldCharType="end"/>
      </w:r>
      <w:r>
        <w:t xml:space="preserve">. These </w:t>
      </w:r>
      <w:r w:rsidR="00FF5E7F">
        <w:t>stressors</w:t>
      </w:r>
      <w:r>
        <w:t>, intertwined with the individual’s developmental transitions and emerging identity</w:t>
      </w:r>
      <w:r w:rsidR="00367E87">
        <w:t>,</w:t>
      </w:r>
      <w:r w:rsidR="002E215C">
        <w:t xml:space="preserve"> can </w:t>
      </w:r>
      <w:r>
        <w:t xml:space="preserve">further intensify feelings of isolation and </w:t>
      </w:r>
      <w:r w:rsidR="00367E87">
        <w:t xml:space="preserve">feel </w:t>
      </w:r>
      <w:r>
        <w:t>overwhelm</w:t>
      </w:r>
      <w:r w:rsidR="00367E87">
        <w:t>ing</w:t>
      </w:r>
      <w:r w:rsidR="00D774A9">
        <w:fldChar w:fldCharType="begin"/>
      </w:r>
      <w:r w:rsidR="00727BCF">
        <w:instrText xml:space="preserve"> ADDIN EN.CITE &lt;EndNote&gt;&lt;Cite&gt;&lt;Author&gt;Sansom-Daly&lt;/Author&gt;&lt;Year&gt;2013&lt;/Year&gt;&lt;RecNum&gt;21&lt;/RecNum&gt;&lt;DisplayText&gt;[19]&lt;/DisplayText&gt;&lt;record&gt;&lt;rec-number&gt;21&lt;/rec-number&gt;&lt;foreign-keys&gt;&lt;key app="EN" db-id="ese222vrz905xaee0t5xzpwrrvepe9vxw09s" timestamp="1720259988"&gt;21&lt;/key&gt;&lt;/foreign-keys&gt;&lt;ref-type name="Journal Article"&gt;17&lt;/ref-type&gt;&lt;contributors&gt;&lt;authors&gt;&lt;author&gt;Sansom-Daly, Ursula M&lt;/author&gt;&lt;author&gt;Wakefield, Claire E&lt;/author&gt;&lt;/authors&gt;&lt;/contributors&gt;&lt;titles&gt;&lt;title&gt;Distress and adjustment among adolescents and young adults with cancer: an empirical and conceptual review&lt;/title&gt;&lt;secondary-title&gt;Translational pediatrics&lt;/secondary-title&gt;&lt;/titles&gt;&lt;periodical&gt;&lt;full-title&gt;Translational pediatrics&lt;/full-title&gt;&lt;/periodical&gt;&lt;pages&gt;167&lt;/pages&gt;&lt;volume&gt;2&lt;/volume&gt;&lt;number&gt;4&lt;/number&gt;&lt;dates&gt;&lt;year&gt;2013&lt;/year&gt;&lt;/dates&gt;&lt;urls&gt;&lt;/urls&gt;&lt;/record&gt;&lt;/Cite&gt;&lt;/EndNote&gt;</w:instrText>
      </w:r>
      <w:r w:rsidR="00D774A9">
        <w:fldChar w:fldCharType="separate"/>
      </w:r>
      <w:r w:rsidR="00727BCF">
        <w:rPr>
          <w:noProof/>
        </w:rPr>
        <w:t>[19]</w:t>
      </w:r>
      <w:r w:rsidR="00D774A9">
        <w:fldChar w:fldCharType="end"/>
      </w:r>
      <w:r w:rsidR="00D774A9">
        <w:t>.</w:t>
      </w:r>
    </w:p>
    <w:p w14:paraId="00FA1955" w14:textId="6F38509C" w:rsidR="000E6DD2" w:rsidRDefault="000E6DD2">
      <w:r>
        <w:t xml:space="preserve">While medical advancements have </w:t>
      </w:r>
      <w:r w:rsidR="00C12515">
        <w:t>improved</w:t>
      </w:r>
      <w:r>
        <w:t xml:space="preserve"> survival rates, the long</w:t>
      </w:r>
      <w:r w:rsidR="00527990">
        <w:t>-</w:t>
      </w:r>
      <w:r>
        <w:t>term impact of cancer</w:t>
      </w:r>
      <w:r w:rsidR="00CB0553">
        <w:t xml:space="preserve"> and </w:t>
      </w:r>
      <w:r w:rsidR="00C12515">
        <w:t>t</w:t>
      </w:r>
      <w:r>
        <w:t xml:space="preserve">reatment on romantic relationships </w:t>
      </w:r>
      <w:r w:rsidR="00124CC1">
        <w:t xml:space="preserve">and sexual intimacy </w:t>
      </w:r>
      <w:r>
        <w:t>remains a significant, yet often overlooked concern, with precedence</w:t>
      </w:r>
      <w:r w:rsidR="00DC7439">
        <w:t xml:space="preserve"> on survival outcomes</w:t>
      </w:r>
      <w:r>
        <w:t xml:space="preserve">. </w:t>
      </w:r>
      <w:r w:rsidR="00C12515">
        <w:t>Unlike older adults, AYAs may lack</w:t>
      </w:r>
      <w:r w:rsidR="004D6961">
        <w:t xml:space="preserve"> </w:t>
      </w:r>
      <w:r w:rsidR="003F2DEB">
        <w:t>established families</w:t>
      </w:r>
      <w:r w:rsidR="00C12515">
        <w:t xml:space="preserve">, </w:t>
      </w:r>
      <w:r w:rsidR="003F2DEB">
        <w:t>social support</w:t>
      </w:r>
      <w:r w:rsidR="009D08D6">
        <w:t xml:space="preserve"> </w:t>
      </w:r>
      <w:r w:rsidR="0061290F">
        <w:t>and coping mechanisms</w:t>
      </w:r>
      <w:r w:rsidR="00C12515">
        <w:t>, making these challenges more distinct.</w:t>
      </w:r>
    </w:p>
    <w:p w14:paraId="5517CC25" w14:textId="52E6067A" w:rsidR="003F2DEB" w:rsidRDefault="00E76BE0">
      <w:r w:rsidRPr="000A50E5">
        <w:t>A</w:t>
      </w:r>
      <w:r w:rsidR="008515F6" w:rsidRPr="000A50E5">
        <w:t xml:space="preserve"> previous</w:t>
      </w:r>
      <w:r w:rsidR="00A72E47" w:rsidRPr="000A50E5">
        <w:t xml:space="preserve"> review</w:t>
      </w:r>
      <w:r w:rsidR="00A72E47" w:rsidRPr="000A50E5">
        <w:fldChar w:fldCharType="begin"/>
      </w:r>
      <w:r w:rsidR="00727BCF">
        <w:instrText xml:space="preserve"> ADDIN EN.CITE &lt;EndNote&gt;&lt;Cite&gt;&lt;Author&gt;Rabin&lt;/Author&gt;&lt;Year&gt;2019&lt;/Year&gt;&lt;RecNum&gt;20&lt;/RecNum&gt;&lt;DisplayText&gt;[9]&lt;/DisplayText&gt;&lt;record&gt;&lt;rec-number&gt;20&lt;/rec-number&gt;&lt;foreign-keys&gt;&lt;key app="EN" db-id="ese222vrz905xaee0t5xzpwrrvepe9vxw09s" timestamp="1720259745"&gt;20&lt;/key&gt;&lt;/foreign-keys&gt;&lt;ref-type name="Journal Article"&gt;17&lt;/ref-type&gt;&lt;contributors&gt;&lt;authors&gt;&lt;author&gt;Rabin, Carolyn&lt;/author&gt;&lt;/authors&gt;&lt;/contributors&gt;&lt;titles&gt;&lt;title&gt;Impact of cancer on romantic relationships among young adults: a systematic review&lt;/title&gt;&lt;secondary-title&gt;Journal of clinical psychology in medical settings&lt;/secondary-title&gt;&lt;/titles&gt;&lt;periodical&gt;&lt;full-title&gt;Journal of clinical psychology in medical settings&lt;/full-title&gt;&lt;/periodical&gt;&lt;pages&gt;1-12&lt;/pages&gt;&lt;volume&gt;26&lt;/volume&gt;&lt;number&gt;1&lt;/number&gt;&lt;dates&gt;&lt;year&gt;2019&lt;/year&gt;&lt;/dates&gt;&lt;isbn&gt;1068-9583&lt;/isbn&gt;&lt;urls&gt;&lt;/urls&gt;&lt;/record&gt;&lt;/Cite&gt;&lt;/EndNote&gt;</w:instrText>
      </w:r>
      <w:r w:rsidR="00A72E47" w:rsidRPr="000A50E5">
        <w:fldChar w:fldCharType="separate"/>
      </w:r>
      <w:r w:rsidR="00727BCF">
        <w:rPr>
          <w:noProof/>
        </w:rPr>
        <w:t>[9]</w:t>
      </w:r>
      <w:r w:rsidR="00A72E47" w:rsidRPr="000A50E5">
        <w:fldChar w:fldCharType="end"/>
      </w:r>
      <w:r w:rsidR="00EE7479" w:rsidRPr="000A50E5">
        <w:t>, which predominantly focused on quantitative studies</w:t>
      </w:r>
      <w:r w:rsidR="00A72E47" w:rsidRPr="000A50E5">
        <w:t xml:space="preserve"> and </w:t>
      </w:r>
      <w:r w:rsidR="00C90B91" w:rsidRPr="000A50E5">
        <w:t xml:space="preserve">a </w:t>
      </w:r>
      <w:r w:rsidR="00A72E47" w:rsidRPr="000A50E5">
        <w:t>thesis</w:t>
      </w:r>
      <w:r w:rsidR="00A72E47" w:rsidRPr="000A50E5">
        <w:fldChar w:fldCharType="begin"/>
      </w:r>
      <w:r w:rsidR="00727BCF">
        <w:instrText xml:space="preserve"> ADDIN EN.CITE &lt;EndNote&gt;&lt;Cite&gt;&lt;Author&gt;Rowe&lt;/Author&gt;&lt;Year&gt;2018&lt;/Year&gt;&lt;RecNum&gt;51&lt;/RecNum&gt;&lt;DisplayText&gt;[20]&lt;/DisplayText&gt;&lt;record&gt;&lt;rec-number&gt;51&lt;/rec-number&gt;&lt;foreign-keys&gt;&lt;key app="EN" db-id="ese222vrz905xaee0t5xzpwrrvepe9vxw09s" timestamp="1727522448"&gt;51&lt;/key&gt;&lt;/foreign-keys&gt;&lt;ref-type name="Thesis"&gt;32&lt;/ref-type&gt;&lt;contributors&gt;&lt;authors&gt;&lt;author&gt;Rowe&lt;/author&gt;&lt;/authors&gt;&lt;/contributors&gt;&lt;titles&gt;&lt;title&gt;The Effects of Cancer on Romantic and Sexual Relationships for Young People Entering Adulthood&lt;/title&gt;&lt;/titles&gt;&lt;dates&gt;&lt;year&gt;2018&lt;/year&gt;&lt;/dates&gt;&lt;pub-location&gt;UEL Research Depository&lt;/pub-location&gt;&lt;publisher&gt;East London&lt;/publisher&gt;&lt;urls&gt;&lt;related-urls&gt;&lt;url&gt;https://repository.uel.ac.uk/download/ac0bfb081a78b23cfc1e2c45e0f847fa61f646ce4d0ab4245b4652aadeeb3164/1306138/2018_ClinPsyD_Rowe.pdf&lt;/url&gt;&lt;/related-urls&gt;&lt;/urls&gt;&lt;/record&gt;&lt;/Cite&gt;&lt;/EndNote&gt;</w:instrText>
      </w:r>
      <w:r w:rsidR="00A72E47" w:rsidRPr="000A50E5">
        <w:fldChar w:fldCharType="separate"/>
      </w:r>
      <w:r w:rsidR="00727BCF">
        <w:rPr>
          <w:noProof/>
        </w:rPr>
        <w:t>[20]</w:t>
      </w:r>
      <w:r w:rsidR="00A72E47" w:rsidRPr="000A50E5">
        <w:fldChar w:fldCharType="end"/>
      </w:r>
      <w:r w:rsidR="00EE7479" w:rsidRPr="000A50E5">
        <w:t xml:space="preserve"> of a qualitative study</w:t>
      </w:r>
      <w:r w:rsidR="002942E9" w:rsidRPr="000A50E5">
        <w:t xml:space="preserve"> offer valuable insights into </w:t>
      </w:r>
      <w:r w:rsidR="00E36458" w:rsidRPr="000A50E5">
        <w:t xml:space="preserve">the impact of </w:t>
      </w:r>
      <w:r w:rsidR="008515F6" w:rsidRPr="000A50E5">
        <w:t xml:space="preserve">specific </w:t>
      </w:r>
      <w:r w:rsidR="002942E9" w:rsidRPr="000A50E5">
        <w:t>aspects of romantic relationships</w:t>
      </w:r>
      <w:r w:rsidR="007F65C1" w:rsidRPr="000A50E5">
        <w:t xml:space="preserve"> for </w:t>
      </w:r>
      <w:r w:rsidR="00C12515" w:rsidRPr="000A50E5">
        <w:t>young adults</w:t>
      </w:r>
      <w:r w:rsidR="007F65C1" w:rsidRPr="000A50E5">
        <w:t xml:space="preserve"> with </w:t>
      </w:r>
      <w:r w:rsidR="00E677B8" w:rsidRPr="000A50E5">
        <w:t>cancer</w:t>
      </w:r>
      <w:r w:rsidR="00720C1C" w:rsidRPr="000A50E5">
        <w:t xml:space="preserve"> </w:t>
      </w:r>
      <w:r w:rsidR="00E677B8" w:rsidRPr="000A50E5">
        <w:t>(</w:t>
      </w:r>
      <w:r w:rsidR="007F65C1" w:rsidRPr="000A50E5">
        <w:t>such as</w:t>
      </w:r>
      <w:r w:rsidR="00040963" w:rsidRPr="000A50E5">
        <w:t xml:space="preserve"> sexual intimacy, </w:t>
      </w:r>
      <w:r w:rsidR="007F65C1" w:rsidRPr="000A50E5">
        <w:t xml:space="preserve">fertility, </w:t>
      </w:r>
      <w:r w:rsidR="00040963" w:rsidRPr="000A50E5">
        <w:t>romantic relationships in general)</w:t>
      </w:r>
      <w:r w:rsidR="00816E8B" w:rsidRPr="000A50E5">
        <w:t xml:space="preserve">, </w:t>
      </w:r>
      <w:r w:rsidR="00A72E47" w:rsidRPr="000A50E5">
        <w:t xml:space="preserve">and serve as an important foundation </w:t>
      </w:r>
      <w:r w:rsidR="008515F6" w:rsidRPr="000A50E5">
        <w:t xml:space="preserve">to </w:t>
      </w:r>
      <w:r w:rsidR="00A72E47" w:rsidRPr="000A50E5">
        <w:t>which our review will build upo</w:t>
      </w:r>
      <w:r w:rsidR="003906B2" w:rsidRPr="000A50E5">
        <w:t>n</w:t>
      </w:r>
      <w:r w:rsidR="00A72E47" w:rsidRPr="000A50E5">
        <w:t>.</w:t>
      </w:r>
      <w:r w:rsidR="00AE57CB" w:rsidRPr="000A50E5">
        <w:t xml:space="preserve"> To date, no review has synthesised the qualitative literature to </w:t>
      </w:r>
      <w:r w:rsidR="003F2DEB" w:rsidRPr="000A50E5">
        <w:t xml:space="preserve">provide a comprehensive understanding of </w:t>
      </w:r>
      <w:r w:rsidR="008515F6" w:rsidRPr="000A50E5">
        <w:t>the complex</w:t>
      </w:r>
      <w:r w:rsidR="0061290F" w:rsidRPr="000A50E5">
        <w:t xml:space="preserve">ities </w:t>
      </w:r>
      <w:r w:rsidR="008515F6" w:rsidRPr="000A50E5">
        <w:t xml:space="preserve">of </w:t>
      </w:r>
      <w:r w:rsidR="003F2DEB" w:rsidRPr="000A50E5">
        <w:t>how cancer and its treatment</w:t>
      </w:r>
      <w:r w:rsidR="00E677B8" w:rsidRPr="000A50E5">
        <w:t xml:space="preserve"> collectively</w:t>
      </w:r>
      <w:r w:rsidR="003F2DEB" w:rsidRPr="000A50E5">
        <w:t xml:space="preserve"> impact </w:t>
      </w:r>
      <w:r w:rsidR="004D16CC" w:rsidRPr="000A50E5">
        <w:t>and shape AYAs’</w:t>
      </w:r>
      <w:r w:rsidR="003F2DEB" w:rsidRPr="000A50E5">
        <w:t xml:space="preserve"> romantic</w:t>
      </w:r>
      <w:r w:rsidR="007F65C1" w:rsidRPr="000A50E5">
        <w:t xml:space="preserve"> and</w:t>
      </w:r>
      <w:r w:rsidR="00D56A62" w:rsidRPr="000A50E5">
        <w:t xml:space="preserve"> sexual</w:t>
      </w:r>
      <w:r w:rsidR="003F2DEB" w:rsidRPr="000A50E5">
        <w:t xml:space="preserve"> lives</w:t>
      </w:r>
      <w:r w:rsidR="00E677B8" w:rsidRPr="000A50E5">
        <w:t xml:space="preserve">, both for those </w:t>
      </w:r>
      <w:r w:rsidR="008515F6" w:rsidRPr="000A50E5">
        <w:t xml:space="preserve">who are </w:t>
      </w:r>
      <w:r w:rsidR="00E677B8" w:rsidRPr="000A50E5">
        <w:t xml:space="preserve">unpartnered, those </w:t>
      </w:r>
      <w:r w:rsidR="00124CC1" w:rsidRPr="000A50E5">
        <w:t>in established</w:t>
      </w:r>
      <w:r w:rsidR="00E677B8" w:rsidRPr="000A50E5">
        <w:t xml:space="preserve"> relationships, and additionally from the perspective of </w:t>
      </w:r>
      <w:r w:rsidR="00940CE3">
        <w:t xml:space="preserve">solely </w:t>
      </w:r>
      <w:r w:rsidR="008515F6" w:rsidRPr="000A50E5">
        <w:t xml:space="preserve">the </w:t>
      </w:r>
      <w:r w:rsidR="00E677B8" w:rsidRPr="000A50E5">
        <w:t>partners of AYAs with cancer</w:t>
      </w:r>
      <w:r w:rsidR="007F65C1" w:rsidRPr="000A50E5">
        <w:t>.</w:t>
      </w:r>
      <w:r w:rsidR="00AE57CB" w:rsidRPr="000A50E5">
        <w:t xml:space="preserve"> </w:t>
      </w:r>
      <w:r w:rsidR="00C90B91" w:rsidRPr="000A50E5">
        <w:t xml:space="preserve">By focusing on qualitative studies, this review ensures an in depth </w:t>
      </w:r>
      <w:r w:rsidR="00124CC1" w:rsidRPr="000A50E5">
        <w:t xml:space="preserve">and nuanced </w:t>
      </w:r>
      <w:r w:rsidR="00C90B91" w:rsidRPr="000A50E5">
        <w:t xml:space="preserve">understanding </w:t>
      </w:r>
      <w:r w:rsidR="00124CC1" w:rsidRPr="000A50E5">
        <w:t xml:space="preserve">of </w:t>
      </w:r>
      <w:r w:rsidR="00CD5577">
        <w:t xml:space="preserve">the romantic and sexual </w:t>
      </w:r>
      <w:r w:rsidR="00C90B91" w:rsidRPr="000A50E5">
        <w:t>experience</w:t>
      </w:r>
      <w:r w:rsidR="00CD5577">
        <w:t>s of AYAs with cancer</w:t>
      </w:r>
      <w:r w:rsidR="00C90B91" w:rsidRPr="000A50E5">
        <w:t xml:space="preserve">. </w:t>
      </w:r>
      <w:r w:rsidR="00C14AF5" w:rsidRPr="000A50E5">
        <w:t>The objective of this review is to</w:t>
      </w:r>
      <w:r w:rsidR="008515F6" w:rsidRPr="000A50E5">
        <w:t xml:space="preserve"> explore </w:t>
      </w:r>
      <w:r w:rsidR="00CD5577">
        <w:t>the impact of cancer on</w:t>
      </w:r>
      <w:r w:rsidR="004D16CC" w:rsidRPr="000A50E5">
        <w:t xml:space="preserve"> AYAs romantic and sexual relationships, </w:t>
      </w:r>
      <w:r w:rsidR="00CD5577">
        <w:t xml:space="preserve">examining both the challenges, </w:t>
      </w:r>
      <w:r w:rsidR="004D16CC" w:rsidRPr="000A50E5">
        <w:t>as well as the opportunities that may arise in these contexts,</w:t>
      </w:r>
      <w:r w:rsidR="008515F6" w:rsidRPr="000A50E5">
        <w:t xml:space="preserve"> to</w:t>
      </w:r>
      <w:r w:rsidR="00E677B8" w:rsidRPr="000A50E5">
        <w:t xml:space="preserve"> </w:t>
      </w:r>
      <w:r w:rsidR="00E93B2D" w:rsidRPr="000A50E5">
        <w:t>ultimately</w:t>
      </w:r>
      <w:r w:rsidR="00AF095C" w:rsidRPr="000A50E5">
        <w:t xml:space="preserve"> inform</w:t>
      </w:r>
      <w:r w:rsidR="00E93B2D" w:rsidRPr="000A50E5">
        <w:t xml:space="preserve"> </w:t>
      </w:r>
      <w:r w:rsidR="00E677B8" w:rsidRPr="000A50E5">
        <w:t>appropriate</w:t>
      </w:r>
      <w:r w:rsidR="00E93B2D" w:rsidRPr="000A50E5">
        <w:t xml:space="preserve"> interventions</w:t>
      </w:r>
      <w:r w:rsidR="00CD5577">
        <w:t xml:space="preserve"> to support AYAs in navigating these aspects of their lives</w:t>
      </w:r>
      <w:r w:rsidR="00E93B2D" w:rsidRPr="000A50E5">
        <w:t>.</w:t>
      </w:r>
    </w:p>
    <w:p w14:paraId="48C44AC8" w14:textId="77777777" w:rsidR="0089383A" w:rsidRPr="000E6DD2" w:rsidRDefault="0089383A"/>
    <w:p w14:paraId="53FE9E10" w14:textId="0488A796" w:rsidR="00B43D38" w:rsidRDefault="00890F8E">
      <w:pPr>
        <w:rPr>
          <w:b/>
          <w:bCs/>
        </w:rPr>
      </w:pPr>
      <w:r>
        <w:rPr>
          <w:b/>
          <w:bCs/>
        </w:rPr>
        <w:lastRenderedPageBreak/>
        <w:t>Methods</w:t>
      </w:r>
    </w:p>
    <w:p w14:paraId="04BAFEC4" w14:textId="6A77B150" w:rsidR="00975C67" w:rsidRDefault="00673A9E" w:rsidP="00975C67">
      <w:r>
        <w:t>This review is part of a wider project</w:t>
      </w:r>
      <w:r w:rsidR="00C61513">
        <w:t xml:space="preserve"> (STRONG AYA)</w:t>
      </w:r>
      <w:r>
        <w:fldChar w:fldCharType="begin"/>
      </w:r>
      <w:r w:rsidR="00727BCF">
        <w:instrText xml:space="preserve"> ADDIN EN.CITE &lt;EndNote&gt;&lt;Cite&gt;&lt;Author&gt;Husson&lt;/Author&gt;&lt;Year&gt;2024&lt;/Year&gt;&lt;RecNum&gt;54&lt;/RecNum&gt;&lt;DisplayText&gt;[21]&lt;/DisplayText&gt;&lt;record&gt;&lt;rec-number&gt;54&lt;/rec-number&gt;&lt;foreign-keys&gt;&lt;key app="EN" db-id="ese222vrz905xaee0t5xzpwrrvepe9vxw09s" timestamp="1727529610"&gt;54&lt;/key&gt;&lt;/foreign-keys&gt;&lt;ref-type name="Journal Article"&gt;17&lt;/ref-type&gt;&lt;contributors&gt;&lt;authors&gt;&lt;author&gt;Husson, Olga&lt;/author&gt;&lt;author&gt;Janssen, Silvie HM&lt;/author&gt;&lt;author&gt;Reeve, Bryce B&lt;/author&gt;&lt;author&gt;Sodergren, Samantha C&lt;/author&gt;&lt;author&gt;Cheung, Christabel K&lt;/author&gt;&lt;author&gt;McCabe, Martin G&lt;/author&gt;&lt;author&gt;Salsman, John M&lt;/author&gt;&lt;author&gt;van der Graaf, Winette TA&lt;/author&gt;&lt;author&gt;Darlington, Anne-Sophie&lt;/author&gt;&lt;/authors&gt;&lt;/contributors&gt;&lt;titles&gt;&lt;title&gt;Protocol for the development of a Core Outcome Set (COS) for Adolescents and Young Adults (AYAs) with cancer&lt;/title&gt;&lt;secondary-title&gt;BMC cancer&lt;/secondary-title&gt;&lt;/titles&gt;&lt;periodical&gt;&lt;full-title&gt;BMC cancer&lt;/full-title&gt;&lt;/periodical&gt;&lt;pages&gt;126&lt;/pages&gt;&lt;volume&gt;24&lt;/volume&gt;&lt;number&gt;1&lt;/number&gt;&lt;dates&gt;&lt;year&gt;2024&lt;/year&gt;&lt;/dates&gt;&lt;isbn&gt;1471-2407&lt;/isbn&gt;&lt;urls&gt;&lt;/urls&gt;&lt;/record&gt;&lt;/Cite&gt;&lt;/EndNote&gt;</w:instrText>
      </w:r>
      <w:r>
        <w:fldChar w:fldCharType="separate"/>
      </w:r>
      <w:r w:rsidR="00727BCF">
        <w:rPr>
          <w:noProof/>
        </w:rPr>
        <w:t>[21]</w:t>
      </w:r>
      <w:r>
        <w:fldChar w:fldCharType="end"/>
      </w:r>
      <w:r w:rsidR="00226081">
        <w:t>,</w:t>
      </w:r>
      <w:r>
        <w:t xml:space="preserve"> aimed at improving care for AYAs with cancer</w:t>
      </w:r>
      <w:r w:rsidR="00226081">
        <w:t>, in which a</w:t>
      </w:r>
      <w:r w:rsidR="00754919">
        <w:t xml:space="preserve"> comprehensive </w:t>
      </w:r>
      <w:r w:rsidR="000C438A">
        <w:t>literature review was conducted to examine outcomes relevant to AYAs with cancer, with its ful</w:t>
      </w:r>
      <w:r w:rsidR="00AA0EC5">
        <w:t>l method</w:t>
      </w:r>
      <w:r w:rsidR="000C438A">
        <w:t>ology</w:t>
      </w:r>
      <w:r w:rsidR="00975C67" w:rsidRPr="00975C67">
        <w:t xml:space="preserve"> </w:t>
      </w:r>
      <w:r w:rsidR="00754919">
        <w:t xml:space="preserve">and results </w:t>
      </w:r>
      <w:r w:rsidR="00975C67" w:rsidRPr="00975C67">
        <w:t>detailed elsewhere</w:t>
      </w:r>
      <w:r w:rsidR="001379A4">
        <w:fldChar w:fldCharType="begin"/>
      </w:r>
      <w:r w:rsidR="00727BCF">
        <w:instrText xml:space="preserve"> ADDIN EN.CITE &lt;EndNote&gt;&lt;Cite&gt;&lt;Author&gt;Janssen&lt;/Author&gt;&lt;Year&gt;2025&lt;/Year&gt;&lt;RecNum&gt;6&lt;/RecNum&gt;&lt;DisplayText&gt;[22]&lt;/DisplayText&gt;&lt;record&gt;&lt;rec-number&gt;6&lt;/rec-number&gt;&lt;foreign-keys&gt;&lt;key app="EN" db-id="se9awxed7rvwviet0d4p5r9hrfrvtdvvra5d" timestamp="1741192295"&gt;6&lt;/key&gt;&lt;/foreign-keys&gt;&lt;ref-type name="Journal Article"&gt;17&lt;/ref-type&gt;&lt;contributors&gt;&lt;authors&gt;&lt;author&gt;Janssen, Silvie HM&lt;/author&gt;&lt;author&gt;van der Graaf, Winette TA&lt;/author&gt;&lt;author&gt;Hurley-Wallace, Anna&lt;/author&gt;&lt;author&gt;Vlooswijk, Carla&lt;/author&gt;&lt;author&gt;Padilla, Catarina S&lt;/author&gt;&lt;author&gt;Cairns, Charlotte&lt;/author&gt;&lt;author&gt;Tyler, Connor J&lt;/author&gt;&lt;author&gt;Holthuis, Emily I&lt;/author&gt;&lt;author&gt;Rohde, Gudrun E&lt;/author&gt;&lt;author&gt;Hunt, Katherine J&lt;/author&gt;&lt;/authors&gt;&lt;/contributors&gt;&lt;titles&gt;&lt;title&gt;Core Patient-Centered Outcomes for Adolescents and Young Adults with Cancer: A Comprehensive Review of the Literature from the STRONG-AYA Project&lt;/title&gt;&lt;secondary-title&gt;Cancers&lt;/secondary-title&gt;&lt;/titles&gt;&lt;periodical&gt;&lt;full-title&gt;Cancers&lt;/full-title&gt;&lt;/periodical&gt;&lt;pages&gt;454&lt;/pages&gt;&lt;volume&gt;17&lt;/volume&gt;&lt;number&gt;3&lt;/number&gt;&lt;dates&gt;&lt;year&gt;2025&lt;/year&gt;&lt;/dates&gt;&lt;isbn&gt;2072-6694&lt;/isbn&gt;&lt;urls&gt;&lt;/urls&gt;&lt;/record&gt;&lt;/Cite&gt;&lt;/EndNote&gt;</w:instrText>
      </w:r>
      <w:r w:rsidR="001379A4">
        <w:fldChar w:fldCharType="separate"/>
      </w:r>
      <w:r w:rsidR="00727BCF">
        <w:rPr>
          <w:noProof/>
        </w:rPr>
        <w:t>[22]</w:t>
      </w:r>
      <w:r w:rsidR="001379A4">
        <w:fldChar w:fldCharType="end"/>
      </w:r>
      <w:r w:rsidR="00975C67" w:rsidRPr="00975C67">
        <w:t>.</w:t>
      </w:r>
      <w:r w:rsidR="00324DBA" w:rsidRPr="00324DBA">
        <w:t xml:space="preserve"> </w:t>
      </w:r>
      <w:r w:rsidR="00AA0EC5">
        <w:t>Herein, we report on the methods applicable to</w:t>
      </w:r>
      <w:r w:rsidR="00A82948">
        <w:t xml:space="preserve"> a sub-synthesis </w:t>
      </w:r>
      <w:r w:rsidR="00AA0EC5">
        <w:t>on the impact of cancer on AYA</w:t>
      </w:r>
      <w:r w:rsidR="00975C67" w:rsidRPr="00975C67">
        <w:t xml:space="preserve"> </w:t>
      </w:r>
      <w:r w:rsidR="00A82948">
        <w:t>r</w:t>
      </w:r>
      <w:r w:rsidR="00975C67">
        <w:t>omantic relationships</w:t>
      </w:r>
      <w:r w:rsidR="00975C67" w:rsidRPr="00975C67">
        <w:t xml:space="preserve"> </w:t>
      </w:r>
      <w:r w:rsidR="00FF10BD">
        <w:t>and sexual intimacy</w:t>
      </w:r>
      <w:r w:rsidR="00975C67" w:rsidRPr="00975C67">
        <w:t xml:space="preserve">. </w:t>
      </w:r>
      <w:r w:rsidR="00A5749D">
        <w:t xml:space="preserve">A </w:t>
      </w:r>
      <w:r w:rsidR="00EB419E">
        <w:t>literature review of qualitative studies</w:t>
      </w:r>
      <w:r w:rsidR="00A5749D">
        <w:t xml:space="preserve"> was chosen </w:t>
      </w:r>
      <w:r w:rsidR="00B843A2">
        <w:t>because it allows for a focused exploration of the nuanced and complex experiences in these areas.</w:t>
      </w:r>
    </w:p>
    <w:p w14:paraId="7FDFEC74" w14:textId="5D26F73C" w:rsidR="00975C67" w:rsidRPr="00975C67" w:rsidRDefault="00975C67" w:rsidP="00975C67">
      <w:pPr>
        <w:rPr>
          <w:b/>
          <w:bCs/>
        </w:rPr>
      </w:pPr>
      <w:r w:rsidRPr="00975C67">
        <w:rPr>
          <w:b/>
          <w:bCs/>
        </w:rPr>
        <w:t>Search</w:t>
      </w:r>
      <w:r w:rsidR="00C91F12">
        <w:rPr>
          <w:b/>
          <w:bCs/>
        </w:rPr>
        <w:t xml:space="preserve"> strategy</w:t>
      </w:r>
    </w:p>
    <w:p w14:paraId="32DA17E8" w14:textId="50173976" w:rsidR="00E16CE7" w:rsidRDefault="0089383A" w:rsidP="00975C67">
      <w:r w:rsidRPr="008B1577">
        <w:t xml:space="preserve">For this literature review, </w:t>
      </w:r>
      <w:r w:rsidR="007020A3" w:rsidRPr="008B1577">
        <w:t xml:space="preserve">we followed The </w:t>
      </w:r>
      <w:r w:rsidR="00940CE3">
        <w:t>E</w:t>
      </w:r>
      <w:r w:rsidR="007020A3" w:rsidRPr="008B1577">
        <w:t xml:space="preserve">nhancing </w:t>
      </w:r>
      <w:r w:rsidR="00940CE3">
        <w:t>T</w:t>
      </w:r>
      <w:r w:rsidR="007020A3" w:rsidRPr="008B1577">
        <w:t xml:space="preserve">ransparency in </w:t>
      </w:r>
      <w:r w:rsidR="00940CE3">
        <w:t>R</w:t>
      </w:r>
      <w:r w:rsidR="007020A3" w:rsidRPr="008B1577">
        <w:t xml:space="preserve">eporting the </w:t>
      </w:r>
      <w:r w:rsidR="00940CE3">
        <w:t>S</w:t>
      </w:r>
      <w:r w:rsidR="007020A3" w:rsidRPr="008B1577">
        <w:t xml:space="preserve">ynthesis of </w:t>
      </w:r>
      <w:r w:rsidR="00940CE3">
        <w:t>Q</w:t>
      </w:r>
      <w:r w:rsidR="007020A3" w:rsidRPr="008B1577">
        <w:t xml:space="preserve">ualitative </w:t>
      </w:r>
      <w:r w:rsidR="00940CE3">
        <w:t>R</w:t>
      </w:r>
      <w:r w:rsidR="007020A3" w:rsidRPr="008B1577">
        <w:t>esearch</w:t>
      </w:r>
      <w:r w:rsidR="008B1577" w:rsidRPr="008B1577">
        <w:t xml:space="preserve"> (ENTREQ) statement</w:t>
      </w:r>
      <w:r w:rsidR="008B1577" w:rsidRPr="008B1577">
        <w:fldChar w:fldCharType="begin"/>
      </w:r>
      <w:r w:rsidR="00727BCF">
        <w:instrText xml:space="preserve"> ADDIN EN.CITE &lt;EndNote&gt;&lt;Cite&gt;&lt;Author&gt;Tong&lt;/Author&gt;&lt;Year&gt;2012&lt;/Year&gt;&lt;RecNum&gt;49&lt;/RecNum&gt;&lt;DisplayText&gt;[23]&lt;/DisplayText&gt;&lt;record&gt;&lt;rec-number&gt;49&lt;/rec-number&gt;&lt;foreign-keys&gt;&lt;key app="EN" db-id="ese222vrz905xaee0t5xzpwrrvepe9vxw09s" timestamp="1727271774"&gt;49&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lt;/pages&gt;&lt;volume&gt;12&lt;/volume&gt;&lt;dates&gt;&lt;year&gt;2012&lt;/year&gt;&lt;/dates&gt;&lt;urls&gt;&lt;/urls&gt;&lt;/record&gt;&lt;/Cite&gt;&lt;/EndNote&gt;</w:instrText>
      </w:r>
      <w:r w:rsidR="008B1577" w:rsidRPr="008B1577">
        <w:fldChar w:fldCharType="separate"/>
      </w:r>
      <w:r w:rsidR="00727BCF">
        <w:rPr>
          <w:noProof/>
        </w:rPr>
        <w:t>[23]</w:t>
      </w:r>
      <w:r w:rsidR="008B1577" w:rsidRPr="008B1577">
        <w:fldChar w:fldCharType="end"/>
      </w:r>
      <w:r w:rsidRPr="008B1577">
        <w:t>.</w:t>
      </w:r>
      <w:r>
        <w:t xml:space="preserve"> </w:t>
      </w:r>
      <w:r w:rsidR="00975C67" w:rsidRPr="00975C67">
        <w:t xml:space="preserve">The search for the overarching </w:t>
      </w:r>
      <w:r w:rsidR="0016318F">
        <w:t xml:space="preserve">literature </w:t>
      </w:r>
      <w:r w:rsidR="00975C67">
        <w:t>review</w:t>
      </w:r>
      <w:r w:rsidR="00975C67" w:rsidRPr="00975C67">
        <w:t xml:space="preserve"> </w:t>
      </w:r>
      <w:r w:rsidR="00940CE3">
        <w:t>formed the basis for this sub-synthesis, with additional inclusion/exclusion criteria to meet this reviews aims</w:t>
      </w:r>
      <w:r w:rsidR="00363C6A">
        <w:t xml:space="preserve"> </w:t>
      </w:r>
      <w:r w:rsidR="00975C67" w:rsidRPr="00975C67">
        <w:t>(Box 1</w:t>
      </w:r>
      <w:r w:rsidR="004E5BAD">
        <w:t>)</w:t>
      </w:r>
      <w:r w:rsidR="00975C67" w:rsidRPr="00975C67">
        <w:t xml:space="preserve">. </w:t>
      </w:r>
      <w:r w:rsidR="00271A3E" w:rsidRPr="00271A3E">
        <w:t>The review protocol is registered with OSF Registries</w:t>
      </w:r>
      <w:r w:rsidR="00226081">
        <w:t xml:space="preserve"> (</w:t>
      </w:r>
      <w:r w:rsidR="00382301" w:rsidRPr="00382301">
        <w:t>https://osf.io/q49uk</w:t>
      </w:r>
      <w:r w:rsidR="00226081">
        <w:t>)</w:t>
      </w:r>
      <w:r w:rsidR="00271A3E">
        <w:t xml:space="preserve">. </w:t>
      </w:r>
      <w:r w:rsidR="008B2E5E">
        <w:t>A search string combined terms relat</w:t>
      </w:r>
      <w:r w:rsidR="00940CE3">
        <w:t>ed</w:t>
      </w:r>
      <w:r w:rsidR="008B2E5E">
        <w:t xml:space="preserve"> to oncology and adolescents and young adults (</w:t>
      </w:r>
      <w:r w:rsidR="00363C6A">
        <w:t>S</w:t>
      </w:r>
      <w:r w:rsidR="008B2E5E">
        <w:t xml:space="preserve">upplementary file 1). </w:t>
      </w:r>
      <w:r w:rsidR="00975C67" w:rsidRPr="00975C67">
        <w:t xml:space="preserve">A search was conducted of </w:t>
      </w:r>
      <w:r w:rsidR="008B2E5E">
        <w:t>five</w:t>
      </w:r>
      <w:r w:rsidR="00975C67" w:rsidRPr="00975C67">
        <w:t xml:space="preserve"> electronic databases</w:t>
      </w:r>
      <w:r w:rsidR="008B2E5E">
        <w:t xml:space="preserve">; </w:t>
      </w:r>
      <w:r w:rsidR="008B2E5E" w:rsidRPr="008B2E5E">
        <w:t xml:space="preserve">Embase, MEDLINE ALL, Web of Science Core Collection, Cochrane Central Register of Controlled Trials, and </w:t>
      </w:r>
      <w:r w:rsidR="008B2E5E" w:rsidRPr="00EB2393">
        <w:t>Google Scholar</w:t>
      </w:r>
      <w:r w:rsidR="00220171">
        <w:fldChar w:fldCharType="begin"/>
      </w:r>
      <w:r w:rsidR="00727BCF">
        <w:instrText xml:space="preserve"> ADDIN EN.CITE &lt;EndNote&gt;&lt;Cite&gt;&lt;Author&gt;Janssen&lt;/Author&gt;&lt;Year&gt;2025&lt;/Year&gt;&lt;RecNum&gt;3&lt;/RecNum&gt;&lt;DisplayText&gt;[22]&lt;/DisplayText&gt;&lt;record&gt;&lt;rec-number&gt;3&lt;/rec-number&gt;&lt;foreign-keys&gt;&lt;key app="EN" db-id="0xaevapxqp5r9hewxt4vw2rlaxvwrwvfze0t" timestamp="1741526616"&gt;3&lt;/key&gt;&lt;/foreign-keys&gt;&lt;ref-type name="Journal Article"&gt;17&lt;/ref-type&gt;&lt;contributors&gt;&lt;authors&gt;&lt;author&gt;Janssen, Silvie HM&lt;/author&gt;&lt;author&gt;van der Graaf, Winette TA&lt;/author&gt;&lt;author&gt;Hurley-Wallace, Anna&lt;/author&gt;&lt;author&gt;Vlooswijk, Carla&lt;/author&gt;&lt;author&gt;Padilla, Catarina S&lt;/author&gt;&lt;author&gt;Cairns, Charlotte&lt;/author&gt;&lt;author&gt;Tyler, Connor J&lt;/author&gt;&lt;author&gt;Holthuis, Emily I&lt;/author&gt;&lt;author&gt;Rohde, Gudrun E&lt;/author&gt;&lt;author&gt;Hunt, Katherine J&lt;/author&gt;&lt;/authors&gt;&lt;/contributors&gt;&lt;titles&gt;&lt;title&gt;Core Patient-Centered Outcomes for Adolescents and Young Adults with Cancer: A Comprehensive Review of the Literature from the STRONG-AYA Project&lt;/title&gt;&lt;secondary-title&gt;Cancers&lt;/secondary-title&gt;&lt;/titles&gt;&lt;pages&gt;454&lt;/pages&gt;&lt;volume&gt;17&lt;/volume&gt;&lt;number&gt;3&lt;/number&gt;&lt;dates&gt;&lt;year&gt;2025&lt;/year&gt;&lt;/dates&gt;&lt;isbn&gt;2072-6694&lt;/isbn&gt;&lt;urls&gt;&lt;/urls&gt;&lt;/record&gt;&lt;/Cite&gt;&lt;/EndNote&gt;</w:instrText>
      </w:r>
      <w:r w:rsidR="00220171">
        <w:fldChar w:fldCharType="separate"/>
      </w:r>
      <w:r w:rsidR="00727BCF">
        <w:rPr>
          <w:noProof/>
        </w:rPr>
        <w:t>[22]</w:t>
      </w:r>
      <w:r w:rsidR="00220171">
        <w:fldChar w:fldCharType="end"/>
      </w:r>
      <w:r w:rsidR="008B2E5E" w:rsidRPr="00EB2393">
        <w:t xml:space="preserve">. </w:t>
      </w:r>
      <w:r w:rsidR="005B308A" w:rsidRPr="005B308A">
        <w:t xml:space="preserve">The </w:t>
      </w:r>
      <w:r w:rsidR="005B308A">
        <w:t>overarching literature review</w:t>
      </w:r>
      <w:r w:rsidR="005B308A" w:rsidRPr="005B308A">
        <w:t xml:space="preserve"> search was conducted in October 2022</w:t>
      </w:r>
      <w:r w:rsidR="005B308A">
        <w:t xml:space="preserve"> and there were no date restrictions</w:t>
      </w:r>
      <w:r w:rsidR="005B308A" w:rsidRPr="005B308A">
        <w:t xml:space="preserve">. </w:t>
      </w:r>
      <w:r w:rsidR="00E16CE7" w:rsidRPr="00EB2393">
        <w:t xml:space="preserve">This also included backward and forward citation tracking of all included papers. </w:t>
      </w:r>
      <w:r w:rsidR="00B139CD">
        <w:t>Following receipt of the list of articles from the overarching review, a</w:t>
      </w:r>
      <w:r w:rsidR="00E16CE7" w:rsidRPr="00EB2393">
        <w:t xml:space="preserve">n additional </w:t>
      </w:r>
      <w:r w:rsidR="00B139CD">
        <w:t xml:space="preserve">targeted </w:t>
      </w:r>
      <w:r w:rsidR="00851AB4" w:rsidRPr="00EB2393">
        <w:t xml:space="preserve">Google Scholar </w:t>
      </w:r>
      <w:r w:rsidR="00E16CE7" w:rsidRPr="00EB2393">
        <w:t>search for the years 2024-2025 was carried out for the sub-synthesis by NC. Terms for cancer</w:t>
      </w:r>
      <w:r w:rsidR="007020A3">
        <w:t>, qualitative</w:t>
      </w:r>
      <w:r w:rsidR="00E16CE7" w:rsidRPr="00EB2393">
        <w:t xml:space="preserve"> </w:t>
      </w:r>
      <w:r w:rsidR="00BC41C3">
        <w:t>and</w:t>
      </w:r>
      <w:r w:rsidR="00E16CE7" w:rsidRPr="00EB2393">
        <w:t xml:space="preserve"> AYA romantic</w:t>
      </w:r>
      <w:r w:rsidR="00E16CE7">
        <w:t xml:space="preserve"> relationship</w:t>
      </w:r>
      <w:r w:rsidR="00BC41C3">
        <w:t xml:space="preserve">s, including key words and synonyms </w:t>
      </w:r>
      <w:r w:rsidR="00E16CE7" w:rsidRPr="00975C67">
        <w:t xml:space="preserve">such as </w:t>
      </w:r>
      <w:r w:rsidR="00E16CE7" w:rsidRPr="00FF10BD">
        <w:rPr>
          <w:i/>
          <w:iCs/>
        </w:rPr>
        <w:t>partner</w:t>
      </w:r>
      <w:r w:rsidR="00E16CE7" w:rsidRPr="00975C67">
        <w:t xml:space="preserve">, </w:t>
      </w:r>
      <w:r w:rsidR="00E16CE7" w:rsidRPr="00FF10BD">
        <w:rPr>
          <w:i/>
          <w:iCs/>
        </w:rPr>
        <w:t>spouse</w:t>
      </w:r>
      <w:r w:rsidR="00E16CE7" w:rsidRPr="00975C67">
        <w:t xml:space="preserve"> and </w:t>
      </w:r>
      <w:r w:rsidR="00E16CE7" w:rsidRPr="00FF10BD">
        <w:rPr>
          <w:i/>
          <w:iCs/>
        </w:rPr>
        <w:t>dyadic</w:t>
      </w:r>
      <w:r w:rsidR="00E16CE7">
        <w:t xml:space="preserve">, </w:t>
      </w:r>
      <w:r w:rsidR="00E16CE7" w:rsidRPr="00FF10BD">
        <w:rPr>
          <w:i/>
          <w:iCs/>
        </w:rPr>
        <w:t>sexual intimacy</w:t>
      </w:r>
      <w:r w:rsidR="00E16CE7" w:rsidRPr="00975C67">
        <w:t xml:space="preserve"> were </w:t>
      </w:r>
      <w:r w:rsidR="00EB2393">
        <w:t xml:space="preserve">used to </w:t>
      </w:r>
      <w:r w:rsidR="00BC41C3">
        <w:t xml:space="preserve">tailor the search for </w:t>
      </w:r>
      <w:r w:rsidR="00EB2393">
        <w:t>th</w:t>
      </w:r>
      <w:r w:rsidR="00AA0EC5">
        <w:t>is review</w:t>
      </w:r>
      <w:r w:rsidR="00226081">
        <w:t xml:space="preserve"> (Supplementary file 1)</w:t>
      </w:r>
      <w:r w:rsidR="00AA0EC5">
        <w:t>.</w:t>
      </w:r>
    </w:p>
    <w:p w14:paraId="26596850" w14:textId="77777777" w:rsidR="00E16CE7" w:rsidRDefault="00E16CE7" w:rsidP="00975C67"/>
    <w:tbl>
      <w:tblPr>
        <w:tblStyle w:val="TableGrid"/>
        <w:tblW w:w="0" w:type="auto"/>
        <w:tblLook w:val="04A0" w:firstRow="1" w:lastRow="0" w:firstColumn="1" w:lastColumn="0" w:noHBand="0" w:noVBand="1"/>
      </w:tblPr>
      <w:tblGrid>
        <w:gridCol w:w="9016"/>
      </w:tblGrid>
      <w:tr w:rsidR="00B139CD" w14:paraId="12B86DF5" w14:textId="77777777" w:rsidTr="00ED65E6">
        <w:tc>
          <w:tcPr>
            <w:tcW w:w="9016" w:type="dxa"/>
          </w:tcPr>
          <w:p w14:paraId="298FF50B" w14:textId="57E7974C" w:rsidR="00B139CD" w:rsidRPr="007A127B" w:rsidRDefault="00B139CD" w:rsidP="00975C67">
            <w:pPr>
              <w:rPr>
                <w:b/>
                <w:bCs/>
                <w:i/>
                <w:iCs/>
              </w:rPr>
            </w:pPr>
            <w:r w:rsidRPr="007A127B">
              <w:rPr>
                <w:b/>
                <w:bCs/>
              </w:rPr>
              <w:t>Box 1 Inclusion and exclusion criteria</w:t>
            </w:r>
          </w:p>
        </w:tc>
      </w:tr>
      <w:tr w:rsidR="00ED65E6" w14:paraId="1A4034C8" w14:textId="77777777" w:rsidTr="00ED65E6">
        <w:tc>
          <w:tcPr>
            <w:tcW w:w="9016" w:type="dxa"/>
          </w:tcPr>
          <w:p w14:paraId="25752604" w14:textId="405F300A" w:rsidR="00ED65E6" w:rsidRPr="007A127B" w:rsidRDefault="00ED65E6" w:rsidP="00975C67">
            <w:pPr>
              <w:rPr>
                <w:b/>
                <w:bCs/>
                <w:i/>
                <w:iCs/>
              </w:rPr>
            </w:pPr>
            <w:r w:rsidRPr="007A127B">
              <w:rPr>
                <w:b/>
                <w:bCs/>
                <w:i/>
                <w:iCs/>
              </w:rPr>
              <w:t>Primary inclusion criterion</w:t>
            </w:r>
            <w:r w:rsidR="0016318F">
              <w:rPr>
                <w:b/>
                <w:bCs/>
                <w:i/>
                <w:iCs/>
              </w:rPr>
              <w:t xml:space="preserve"> (for </w:t>
            </w:r>
            <w:r w:rsidR="00C14AF5">
              <w:rPr>
                <w:b/>
                <w:bCs/>
                <w:i/>
                <w:iCs/>
              </w:rPr>
              <w:t>the</w:t>
            </w:r>
            <w:r w:rsidR="001C6270">
              <w:rPr>
                <w:b/>
                <w:bCs/>
                <w:i/>
                <w:iCs/>
              </w:rPr>
              <w:t xml:space="preserve"> overarching</w:t>
            </w:r>
            <w:r w:rsidR="0016318F">
              <w:rPr>
                <w:b/>
                <w:bCs/>
                <w:i/>
                <w:iCs/>
              </w:rPr>
              <w:t xml:space="preserve"> literature review)</w:t>
            </w:r>
          </w:p>
        </w:tc>
      </w:tr>
      <w:tr w:rsidR="00ED65E6" w14:paraId="20821C06" w14:textId="77777777" w:rsidTr="00ED65E6">
        <w:tc>
          <w:tcPr>
            <w:tcW w:w="9016" w:type="dxa"/>
          </w:tcPr>
          <w:p w14:paraId="4896B016" w14:textId="3BF213DA" w:rsidR="003118EA" w:rsidRDefault="003118EA" w:rsidP="003118EA">
            <w:pPr>
              <w:pStyle w:val="ListParagraph"/>
              <w:numPr>
                <w:ilvl w:val="0"/>
                <w:numId w:val="20"/>
              </w:numPr>
            </w:pPr>
            <w:r>
              <w:t xml:space="preserve">Population: AYAs </w:t>
            </w:r>
            <w:r w:rsidR="00226081">
              <w:t>(aged 13-40 years inclusive at time of initial cancer diagnosis)</w:t>
            </w:r>
            <w:r>
              <w:t xml:space="preserve"> or a subset of this age range (e.g., adolescents OR young adults only). The AYA age range were flexibly applied, because lower and upper age limits for AYAs differ per country or per study</w:t>
            </w:r>
          </w:p>
          <w:p w14:paraId="57EE1E99" w14:textId="78DC1C02" w:rsidR="003118EA" w:rsidRDefault="003118EA" w:rsidP="003118EA">
            <w:pPr>
              <w:pStyle w:val="ListParagraph"/>
              <w:numPr>
                <w:ilvl w:val="0"/>
                <w:numId w:val="20"/>
              </w:numPr>
            </w:pPr>
            <w:r>
              <w:t xml:space="preserve">Mixed samples were included if age-stratified outcomes </w:t>
            </w:r>
            <w:r w:rsidR="00B25835">
              <w:t>wer</w:t>
            </w:r>
            <w:r>
              <w:t>e available for the target population (i.e., AYAs; adolescents; young adults)</w:t>
            </w:r>
          </w:p>
          <w:p w14:paraId="6518AEEB" w14:textId="61FBB038" w:rsidR="003118EA" w:rsidRDefault="003118EA" w:rsidP="003118EA">
            <w:pPr>
              <w:pStyle w:val="ListParagraph"/>
              <w:numPr>
                <w:ilvl w:val="0"/>
                <w:numId w:val="20"/>
              </w:numPr>
            </w:pPr>
            <w:r>
              <w:t>Studies conducted in other study populations, such as healthcare providers, friends, parents, or carers of AYAs, were included only if the participants provided information on the outcomes of AYAs</w:t>
            </w:r>
          </w:p>
          <w:p w14:paraId="7EFB5751" w14:textId="000A97C4" w:rsidR="003118EA" w:rsidRDefault="003118EA" w:rsidP="003118EA">
            <w:pPr>
              <w:pStyle w:val="ListParagraph"/>
              <w:numPr>
                <w:ilvl w:val="0"/>
                <w:numId w:val="20"/>
              </w:numPr>
            </w:pPr>
            <w:r>
              <w:t>Study population at study participation: on and/or off treatment, including at diagnosis, during treatment, or following treatment (patients and/or survivors). There was no limit for the time since diagnosis for AYA cancer survivors. Patients on maintenance treatment were included</w:t>
            </w:r>
          </w:p>
          <w:p w14:paraId="0B51B87D" w14:textId="642ECB4B" w:rsidR="003118EA" w:rsidRDefault="003118EA" w:rsidP="003118EA">
            <w:pPr>
              <w:pStyle w:val="ListParagraph"/>
              <w:numPr>
                <w:ilvl w:val="0"/>
                <w:numId w:val="20"/>
              </w:numPr>
            </w:pPr>
            <w:r>
              <w:t>Written in English language</w:t>
            </w:r>
          </w:p>
          <w:p w14:paraId="591F42D7" w14:textId="5DF7C19D" w:rsidR="003118EA" w:rsidRDefault="003118EA" w:rsidP="003118EA">
            <w:pPr>
              <w:pStyle w:val="ListParagraph"/>
              <w:numPr>
                <w:ilvl w:val="0"/>
                <w:numId w:val="20"/>
              </w:numPr>
            </w:pPr>
            <w:r>
              <w:t>Any type of malignant tumo</w:t>
            </w:r>
            <w:r w:rsidR="00C14AF5">
              <w:t>u</w:t>
            </w:r>
            <w:r>
              <w:t>r</w:t>
            </w:r>
          </w:p>
          <w:p w14:paraId="1F540B1F" w14:textId="7239D88E" w:rsidR="003118EA" w:rsidRDefault="003118EA" w:rsidP="003118EA">
            <w:pPr>
              <w:pStyle w:val="ListParagraph"/>
              <w:numPr>
                <w:ilvl w:val="0"/>
                <w:numId w:val="20"/>
              </w:numPr>
            </w:pPr>
            <w:r>
              <w:t>Study designs: prospective intervention studies, randomized controlled trials (RCTs), observational cohort studies, case–control studies, cross-sectional studies, qualitative studies, registry studies, mixed-methods studies (qualitative and quantitative methods)</w:t>
            </w:r>
          </w:p>
          <w:p w14:paraId="2C35A184" w14:textId="5404FA54" w:rsidR="0016318F" w:rsidRPr="007A127B" w:rsidRDefault="003118EA" w:rsidP="003118EA">
            <w:pPr>
              <w:pStyle w:val="ListParagraph"/>
              <w:numPr>
                <w:ilvl w:val="0"/>
                <w:numId w:val="20"/>
              </w:numPr>
            </w:pPr>
            <w:r>
              <w:t>Studies focusing on all types of biological, physical, psychological, or social outcomes</w:t>
            </w:r>
          </w:p>
        </w:tc>
      </w:tr>
      <w:tr w:rsidR="00ED65E6" w14:paraId="78D3A7D5" w14:textId="77777777" w:rsidTr="00ED65E6">
        <w:tc>
          <w:tcPr>
            <w:tcW w:w="9016" w:type="dxa"/>
          </w:tcPr>
          <w:p w14:paraId="190891F2" w14:textId="72C722B2" w:rsidR="007A127B" w:rsidRPr="007A127B" w:rsidRDefault="007A127B" w:rsidP="00975C67">
            <w:pPr>
              <w:rPr>
                <w:b/>
                <w:bCs/>
                <w:i/>
                <w:iCs/>
              </w:rPr>
            </w:pPr>
            <w:r w:rsidRPr="007A127B">
              <w:rPr>
                <w:b/>
                <w:bCs/>
                <w:i/>
                <w:iCs/>
              </w:rPr>
              <w:t>Exclusion criteria</w:t>
            </w:r>
          </w:p>
        </w:tc>
      </w:tr>
      <w:tr w:rsidR="007A127B" w14:paraId="503B2BB6" w14:textId="77777777" w:rsidTr="00ED65E6">
        <w:tc>
          <w:tcPr>
            <w:tcW w:w="9016" w:type="dxa"/>
          </w:tcPr>
          <w:p w14:paraId="290F6766" w14:textId="0EA2E9D6" w:rsidR="003118EA" w:rsidRDefault="003118EA" w:rsidP="003118EA">
            <w:pPr>
              <w:pStyle w:val="ListParagraph"/>
              <w:numPr>
                <w:ilvl w:val="0"/>
                <w:numId w:val="21"/>
              </w:numPr>
            </w:pPr>
            <w:r>
              <w:t>Conference abstracts or posters</w:t>
            </w:r>
          </w:p>
          <w:p w14:paraId="098232CA" w14:textId="584950BA" w:rsidR="003118EA" w:rsidRDefault="003118EA" w:rsidP="003118EA">
            <w:pPr>
              <w:pStyle w:val="ListParagraph"/>
              <w:numPr>
                <w:ilvl w:val="0"/>
                <w:numId w:val="21"/>
              </w:numPr>
            </w:pPr>
            <w:r>
              <w:lastRenderedPageBreak/>
              <w:t>Articles describing study protocols, case reports/series, reviews/meta-analyses, expert opinions, theoretical papers, policy documents/guidelines, consensus letters, editorials</w:t>
            </w:r>
          </w:p>
          <w:p w14:paraId="5AC8463B" w14:textId="03FD0FC0" w:rsidR="00CB0CB7" w:rsidRPr="007A127B" w:rsidRDefault="003118EA" w:rsidP="003118EA">
            <w:pPr>
              <w:pStyle w:val="ListParagraph"/>
              <w:numPr>
                <w:ilvl w:val="0"/>
                <w:numId w:val="21"/>
              </w:numPr>
              <w:rPr>
                <w:b/>
                <w:bCs/>
                <w:i/>
                <w:iCs/>
              </w:rPr>
            </w:pPr>
            <w:r>
              <w:t xml:space="preserve">Articles focusing on outcomes not of interest </w:t>
            </w:r>
          </w:p>
        </w:tc>
      </w:tr>
      <w:tr w:rsidR="007A127B" w14:paraId="7DB8C6B4" w14:textId="77777777" w:rsidTr="00ED65E6">
        <w:tc>
          <w:tcPr>
            <w:tcW w:w="9016" w:type="dxa"/>
          </w:tcPr>
          <w:p w14:paraId="591B0C6E" w14:textId="4E8DB92B" w:rsidR="007A127B" w:rsidRPr="007A127B" w:rsidRDefault="007A127B" w:rsidP="00975C67">
            <w:pPr>
              <w:rPr>
                <w:b/>
                <w:bCs/>
                <w:i/>
                <w:iCs/>
              </w:rPr>
            </w:pPr>
            <w:r w:rsidRPr="007A127B">
              <w:rPr>
                <w:b/>
                <w:bCs/>
                <w:i/>
                <w:iCs/>
              </w:rPr>
              <w:lastRenderedPageBreak/>
              <w:t xml:space="preserve">Additional inclusion criteria for the </w:t>
            </w:r>
            <w:r>
              <w:rPr>
                <w:b/>
                <w:bCs/>
                <w:i/>
                <w:iCs/>
              </w:rPr>
              <w:t>romantic relationships</w:t>
            </w:r>
            <w:r w:rsidRPr="007A127B">
              <w:rPr>
                <w:b/>
                <w:bCs/>
                <w:i/>
                <w:iCs/>
              </w:rPr>
              <w:t xml:space="preserve"> sub-synthesis</w:t>
            </w:r>
          </w:p>
        </w:tc>
      </w:tr>
      <w:tr w:rsidR="007A127B" w14:paraId="1783B78A" w14:textId="77777777" w:rsidTr="00ED65E6">
        <w:tc>
          <w:tcPr>
            <w:tcW w:w="9016" w:type="dxa"/>
          </w:tcPr>
          <w:p w14:paraId="2AC53296" w14:textId="7755D661" w:rsidR="00656F55" w:rsidRDefault="00656F55" w:rsidP="007A127B">
            <w:pPr>
              <w:pStyle w:val="ListParagraph"/>
              <w:numPr>
                <w:ilvl w:val="0"/>
                <w:numId w:val="21"/>
              </w:numPr>
            </w:pPr>
            <w:r>
              <w:t>Qualitative studies only</w:t>
            </w:r>
          </w:p>
          <w:p w14:paraId="3FC6C9DD" w14:textId="5E045349" w:rsidR="0023621F" w:rsidRDefault="007A127B" w:rsidP="0023621F">
            <w:pPr>
              <w:pStyle w:val="ListParagraph"/>
              <w:numPr>
                <w:ilvl w:val="0"/>
                <w:numId w:val="21"/>
              </w:numPr>
            </w:pPr>
            <w:r>
              <w:t>S</w:t>
            </w:r>
            <w:r w:rsidRPr="00C91F12">
              <w:t xml:space="preserve">tudies where a central focus or a core theme </w:t>
            </w:r>
            <w:r>
              <w:t xml:space="preserve">is </w:t>
            </w:r>
            <w:r w:rsidRPr="00C91F12">
              <w:t xml:space="preserve">on the impact of cancer on romantic relationships and/or sexual intimacy among </w:t>
            </w:r>
            <w:r>
              <w:t>AYAs</w:t>
            </w:r>
          </w:p>
          <w:p w14:paraId="1C25F3BF" w14:textId="3E8573AB" w:rsidR="007A127B" w:rsidRDefault="007A127B" w:rsidP="007A127B">
            <w:pPr>
              <w:pStyle w:val="ListParagraph"/>
              <w:numPr>
                <w:ilvl w:val="0"/>
                <w:numId w:val="21"/>
              </w:numPr>
            </w:pPr>
            <w:r>
              <w:t>Studies focusing on the dyad, i.e. AYA with cancer and partner. Partners are defined as someone in an intimate relationship with the individual and may be of any gender or sexual preference</w:t>
            </w:r>
            <w:r w:rsidR="00DB3236">
              <w:t>, even if they do not live together</w:t>
            </w:r>
            <w:r>
              <w:t>. This also includes the term ‘spouse’, or ‘wife/husband’</w:t>
            </w:r>
          </w:p>
          <w:p w14:paraId="3DC05B84" w14:textId="20B32D7B" w:rsidR="007A127B" w:rsidRDefault="007A127B" w:rsidP="007A127B">
            <w:pPr>
              <w:pStyle w:val="ListParagraph"/>
              <w:numPr>
                <w:ilvl w:val="0"/>
                <w:numId w:val="21"/>
              </w:numPr>
            </w:pPr>
            <w:r>
              <w:t xml:space="preserve">Studies considering partner-only interviews, however with a focus on the impact of </w:t>
            </w:r>
            <w:r w:rsidR="003118EA">
              <w:t>c</w:t>
            </w:r>
            <w:r>
              <w:t>a</w:t>
            </w:r>
            <w:r w:rsidR="00063B3A">
              <w:t>ncer</w:t>
            </w:r>
            <w:r>
              <w:t xml:space="preserve"> on the relationship </w:t>
            </w:r>
            <w:r w:rsidRPr="00C91F12">
              <w:t>and/or sexual intimacy</w:t>
            </w:r>
          </w:p>
        </w:tc>
      </w:tr>
      <w:tr w:rsidR="007A127B" w14:paraId="181DBB24" w14:textId="77777777" w:rsidTr="00ED65E6">
        <w:tc>
          <w:tcPr>
            <w:tcW w:w="9016" w:type="dxa"/>
          </w:tcPr>
          <w:p w14:paraId="05D6AFAA" w14:textId="0BC93B02" w:rsidR="007A127B" w:rsidRPr="007A127B" w:rsidRDefault="007A127B" w:rsidP="007A127B">
            <w:pPr>
              <w:rPr>
                <w:b/>
                <w:bCs/>
                <w:i/>
                <w:iCs/>
              </w:rPr>
            </w:pPr>
            <w:r w:rsidRPr="007A127B">
              <w:rPr>
                <w:b/>
                <w:bCs/>
                <w:i/>
                <w:iCs/>
              </w:rPr>
              <w:t>Additional exclusion criteria for romantic relationships sub</w:t>
            </w:r>
            <w:r>
              <w:rPr>
                <w:b/>
                <w:bCs/>
                <w:i/>
                <w:iCs/>
              </w:rPr>
              <w:t>-</w:t>
            </w:r>
            <w:r w:rsidRPr="007A127B">
              <w:rPr>
                <w:b/>
                <w:bCs/>
                <w:i/>
                <w:iCs/>
              </w:rPr>
              <w:t>synthesis</w:t>
            </w:r>
          </w:p>
        </w:tc>
      </w:tr>
      <w:tr w:rsidR="007A127B" w14:paraId="600F6EF4" w14:textId="77777777" w:rsidTr="00ED65E6">
        <w:tc>
          <w:tcPr>
            <w:tcW w:w="9016" w:type="dxa"/>
          </w:tcPr>
          <w:p w14:paraId="120B478F" w14:textId="7A7A3D0F" w:rsidR="007A127B" w:rsidRDefault="007A127B" w:rsidP="007A127B">
            <w:pPr>
              <w:pStyle w:val="ListParagraph"/>
              <w:numPr>
                <w:ilvl w:val="0"/>
                <w:numId w:val="22"/>
              </w:numPr>
            </w:pPr>
            <w:r w:rsidRPr="007A127B">
              <w:t xml:space="preserve">Studies </w:t>
            </w:r>
            <w:r>
              <w:t>wh</w:t>
            </w:r>
            <w:r w:rsidR="006F37B0">
              <w:t xml:space="preserve">ere romantic relationships and/or sexual intimacy are not a central theme but rather a minor or peripheral aspect of the broader AYA cancer experience </w:t>
            </w:r>
          </w:p>
          <w:p w14:paraId="523878FD" w14:textId="6A5D0613" w:rsidR="006F37B0" w:rsidRDefault="006F37B0" w:rsidP="007A127B">
            <w:pPr>
              <w:pStyle w:val="ListParagraph"/>
              <w:numPr>
                <w:ilvl w:val="0"/>
                <w:numId w:val="22"/>
              </w:numPr>
            </w:pPr>
            <w:r>
              <w:t>Studies reporting quantitative results only</w:t>
            </w:r>
          </w:p>
          <w:p w14:paraId="00F4EEBD" w14:textId="06140A24" w:rsidR="007A127B" w:rsidRDefault="0021421C" w:rsidP="007A127B">
            <w:pPr>
              <w:pStyle w:val="ListParagraph"/>
              <w:numPr>
                <w:ilvl w:val="0"/>
                <w:numId w:val="22"/>
              </w:numPr>
            </w:pPr>
            <w:r>
              <w:t>Studies of young adult survivors of childhood cancer</w:t>
            </w:r>
            <w:r w:rsidR="00226081">
              <w:t xml:space="preserve"> (aligned with overarching review)</w:t>
            </w:r>
          </w:p>
          <w:p w14:paraId="7104CBE8" w14:textId="71060C90" w:rsidR="0021421C" w:rsidRDefault="0021421C" w:rsidP="007A127B">
            <w:pPr>
              <w:pStyle w:val="ListParagraph"/>
              <w:numPr>
                <w:ilvl w:val="0"/>
                <w:numId w:val="22"/>
              </w:numPr>
            </w:pPr>
            <w:r>
              <w:t xml:space="preserve">Studies </w:t>
            </w:r>
            <w:r w:rsidR="00754919">
              <w:t xml:space="preserve">based </w:t>
            </w:r>
            <w:r w:rsidR="00BC41C3">
              <w:t>only on interviews with caregivers who were not</w:t>
            </w:r>
            <w:r w:rsidR="00754919">
              <w:t xml:space="preserve"> partners/spouses (e.g., </w:t>
            </w:r>
            <w:r>
              <w:t>the caregiver is a parent or friend etc)</w:t>
            </w:r>
          </w:p>
        </w:tc>
      </w:tr>
    </w:tbl>
    <w:p w14:paraId="36D9065E" w14:textId="353BBDF9" w:rsidR="00C22C59" w:rsidRDefault="00C22C59" w:rsidP="00975C67">
      <w:pPr>
        <w:rPr>
          <w:b/>
          <w:bCs/>
        </w:rPr>
      </w:pPr>
    </w:p>
    <w:p w14:paraId="058664DC" w14:textId="77777777" w:rsidR="00975C67" w:rsidRPr="00975C67" w:rsidRDefault="00975C67" w:rsidP="00975C67">
      <w:pPr>
        <w:rPr>
          <w:b/>
          <w:bCs/>
        </w:rPr>
      </w:pPr>
      <w:r w:rsidRPr="00975C67">
        <w:rPr>
          <w:b/>
          <w:bCs/>
        </w:rPr>
        <w:t>Screening</w:t>
      </w:r>
    </w:p>
    <w:p w14:paraId="3F7B3C58" w14:textId="3B6B138F" w:rsidR="00E16CE7" w:rsidRDefault="00975C67" w:rsidP="00E16CE7">
      <w:r w:rsidRPr="00975C67">
        <w:t xml:space="preserve">Initial screening of identified titles was undertaken by </w:t>
      </w:r>
      <w:r w:rsidR="008E7F03">
        <w:t>a</w:t>
      </w:r>
      <w:r w:rsidRPr="00975C67">
        <w:t xml:space="preserve"> </w:t>
      </w:r>
      <w:r w:rsidR="00607A61">
        <w:t xml:space="preserve">team </w:t>
      </w:r>
      <w:r w:rsidR="008E7F03">
        <w:t xml:space="preserve">of 15 </w:t>
      </w:r>
      <w:r w:rsidR="00B25835">
        <w:t xml:space="preserve">reviewers </w:t>
      </w:r>
      <w:r w:rsidR="00905358">
        <w:t xml:space="preserve">involved </w:t>
      </w:r>
      <w:r w:rsidR="00607A61">
        <w:t>in the overarching</w:t>
      </w:r>
      <w:r w:rsidR="003118EA">
        <w:t xml:space="preserve"> literature</w:t>
      </w:r>
      <w:r w:rsidR="00607A61">
        <w:t xml:space="preserve"> review</w:t>
      </w:r>
      <w:r w:rsidR="00E16CE7">
        <w:t>. The revised Williamson and Clarke taxonomy</w:t>
      </w:r>
      <w:r w:rsidR="00C607A5">
        <w:fldChar w:fldCharType="begin"/>
      </w:r>
      <w:r w:rsidR="00727BCF">
        <w:instrText xml:space="preserve"> ADDIN EN.CITE &lt;EndNote&gt;&lt;Cite&gt;&lt;Author&gt;Dodd&lt;/Author&gt;&lt;Year&gt;2018&lt;/Year&gt;&lt;RecNum&gt;62&lt;/RecNum&gt;&lt;DisplayText&gt;[24]&lt;/DisplayText&gt;&lt;record&gt;&lt;rec-number&gt;62&lt;/rec-number&gt;&lt;foreign-keys&gt;&lt;key app="EN" db-id="ese222vrz905xaee0t5xzpwrrvepe9vxw09s" timestamp="1741465404"&gt;62&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pages&gt;84-92&lt;/pages&gt;&lt;volume&gt;96&lt;/volume&gt;&lt;dates&gt;&lt;year&gt;2018&lt;/year&gt;&lt;/dates&gt;&lt;isbn&gt;0895-4356&lt;/isbn&gt;&lt;urls&gt;&lt;/urls&gt;&lt;/record&gt;&lt;/Cite&gt;&lt;/EndNote&gt;</w:instrText>
      </w:r>
      <w:r w:rsidR="00C607A5">
        <w:fldChar w:fldCharType="separate"/>
      </w:r>
      <w:r w:rsidR="00727BCF">
        <w:rPr>
          <w:noProof/>
        </w:rPr>
        <w:t>[24]</w:t>
      </w:r>
      <w:r w:rsidR="00C607A5">
        <w:fldChar w:fldCharType="end"/>
      </w:r>
      <w:r w:rsidR="00E16CE7">
        <w:t xml:space="preserve"> was used to categorise outcomes</w:t>
      </w:r>
      <w:r w:rsidR="008E7F03">
        <w:t xml:space="preserve"> of relevance to AYAs</w:t>
      </w:r>
      <w:r w:rsidR="00E16CE7">
        <w:t xml:space="preserve"> into pre-specified domains. The framework covered 39 outcome domains across 5 core areas: Epidemiology, Physiological/Clinical, Functioning, Resource use, and Adverse events</w:t>
      </w:r>
      <w:r w:rsidR="00343BF9">
        <w:t>,</w:t>
      </w:r>
      <w:r w:rsidR="00E16CE7">
        <w:t xml:space="preserve"> with relevant subdomains. The</w:t>
      </w:r>
      <w:r w:rsidR="008E7F03">
        <w:t xml:space="preserve"> lead</w:t>
      </w:r>
      <w:r w:rsidR="00E16CE7">
        <w:t xml:space="preserve"> </w:t>
      </w:r>
      <w:r w:rsidR="008E7F03">
        <w:t xml:space="preserve">reviewer of the </w:t>
      </w:r>
      <w:r w:rsidR="00AA0EC5">
        <w:t xml:space="preserve">overarching </w:t>
      </w:r>
      <w:r w:rsidR="008E7F03">
        <w:t>literature</w:t>
      </w:r>
      <w:r w:rsidR="00E16CE7">
        <w:t xml:space="preserve"> review (</w:t>
      </w:r>
      <w:r w:rsidR="00343BF9">
        <w:t>SHMJ</w:t>
      </w:r>
      <w:r w:rsidR="00E16CE7">
        <w:t>) provided all articles categorised under the outcome subdomain ‘social functioning’ and one article from ‘role functioning’</w:t>
      </w:r>
      <w:r w:rsidR="008E7F03">
        <w:t>.</w:t>
      </w:r>
      <w:r w:rsidR="00E16CE7">
        <w:t xml:space="preserve"> </w:t>
      </w:r>
      <w:r w:rsidR="001C6270">
        <w:t>These domains were selected because they encompassed articles aligned with the review’s aim.</w:t>
      </w:r>
    </w:p>
    <w:p w14:paraId="0FD7EEEB" w14:textId="7DB1E9CF" w:rsidR="00975C67" w:rsidRDefault="00E16CE7" w:rsidP="00E16CE7">
      <w:r>
        <w:t>NC</w:t>
      </w:r>
      <w:r w:rsidR="00AA0EC5">
        <w:t xml:space="preserve"> and CB</w:t>
      </w:r>
      <w:r>
        <w:t xml:space="preserve"> screened th</w:t>
      </w:r>
      <w:r w:rsidR="00220171">
        <w:t>is</w:t>
      </w:r>
      <w:r>
        <w:t xml:space="preserve"> list of papers under these domains and selected eligible articles</w:t>
      </w:r>
      <w:r w:rsidR="00AA0EC5">
        <w:t xml:space="preserve"> based on the additional inclusion criteria (Box 1)</w:t>
      </w:r>
      <w:r w:rsidR="00975C67" w:rsidRPr="00975C67">
        <w:t xml:space="preserve">. Disagreement of papers </w:t>
      </w:r>
      <w:r w:rsidR="00E36458">
        <w:t>for inclusion</w:t>
      </w:r>
      <w:r w:rsidR="00975C67" w:rsidRPr="00975C67">
        <w:t xml:space="preserve"> was resolved through discussion with </w:t>
      </w:r>
      <w:r w:rsidR="00AA0EC5">
        <w:t>CC</w:t>
      </w:r>
      <w:r w:rsidR="00975C67" w:rsidRPr="00975C67">
        <w:t xml:space="preserve">. </w:t>
      </w:r>
    </w:p>
    <w:p w14:paraId="74F4C5CA" w14:textId="77777777" w:rsidR="00975C67" w:rsidRPr="00975C67" w:rsidRDefault="00975C67" w:rsidP="00975C67">
      <w:pPr>
        <w:rPr>
          <w:b/>
          <w:bCs/>
        </w:rPr>
      </w:pPr>
      <w:r w:rsidRPr="00975C67">
        <w:rPr>
          <w:b/>
          <w:bCs/>
        </w:rPr>
        <w:t>Data extraction and management</w:t>
      </w:r>
    </w:p>
    <w:p w14:paraId="6996B760" w14:textId="56D5C1AF" w:rsidR="00975C67" w:rsidRPr="00935601" w:rsidRDefault="00975C67" w:rsidP="00975C67">
      <w:r w:rsidRPr="00975C67">
        <w:t xml:space="preserve">A data extraction </w:t>
      </w:r>
      <w:r w:rsidR="00E36458">
        <w:t>document</w:t>
      </w:r>
      <w:r w:rsidRPr="00975C67">
        <w:t xml:space="preserve"> was used to record publication details, study design, as well as demographic and treatment information.</w:t>
      </w:r>
      <w:r w:rsidR="00916231">
        <w:t xml:space="preserve"> </w:t>
      </w:r>
      <w:r w:rsidR="00935601">
        <w:t xml:space="preserve">This review extracted data on </w:t>
      </w:r>
      <w:r w:rsidR="00935601">
        <w:rPr>
          <w:i/>
          <w:iCs/>
        </w:rPr>
        <w:t xml:space="preserve">challenges </w:t>
      </w:r>
      <w:r w:rsidR="00935601">
        <w:t xml:space="preserve">and </w:t>
      </w:r>
      <w:r w:rsidR="00935601">
        <w:rPr>
          <w:i/>
          <w:iCs/>
        </w:rPr>
        <w:t>opportunities</w:t>
      </w:r>
      <w:r w:rsidR="00E36458">
        <w:rPr>
          <w:i/>
          <w:iCs/>
        </w:rPr>
        <w:t xml:space="preserve"> </w:t>
      </w:r>
      <w:r w:rsidR="00E36458">
        <w:t>(Box 2 for definition</w:t>
      </w:r>
      <w:r w:rsidR="007D70A6">
        <w:t>s</w:t>
      </w:r>
      <w:r w:rsidR="00E36458">
        <w:t>)</w:t>
      </w:r>
      <w:r w:rsidR="00952E9D">
        <w:t xml:space="preserve">, </w:t>
      </w:r>
      <w:r w:rsidR="00935601">
        <w:t xml:space="preserve">to capture a </w:t>
      </w:r>
      <w:r w:rsidR="00952E9D">
        <w:t>nuanced and balanced understanding of how cancer shapes AYAs’</w:t>
      </w:r>
      <w:r w:rsidR="00935601">
        <w:t xml:space="preserve"> romantic</w:t>
      </w:r>
      <w:r w:rsidR="007D70A6">
        <w:t xml:space="preserve"> and </w:t>
      </w:r>
      <w:r w:rsidR="00FF10BD">
        <w:t xml:space="preserve">sexual </w:t>
      </w:r>
      <w:r w:rsidR="00952E9D">
        <w:t>relationships</w:t>
      </w:r>
      <w:r w:rsidR="00FF10BD">
        <w:t>.</w:t>
      </w:r>
    </w:p>
    <w:p w14:paraId="6AA3B65E" w14:textId="3C6D1E6D" w:rsidR="00975C67" w:rsidRDefault="00975C67" w:rsidP="00975C67">
      <w:r w:rsidRPr="00975C67">
        <w:t>Extraction of the study data</w:t>
      </w:r>
      <w:r w:rsidR="00935601">
        <w:t xml:space="preserve"> </w:t>
      </w:r>
      <w:r w:rsidRPr="00975C67">
        <w:t>was carried out by NC</w:t>
      </w:r>
      <w:r w:rsidR="00BB4AF8">
        <w:t>, CB and CC</w:t>
      </w:r>
      <w:r w:rsidRPr="00975C67">
        <w:t xml:space="preserve">. Reviewer </w:t>
      </w:r>
      <w:r w:rsidR="00BB4AF8">
        <w:t>NC</w:t>
      </w:r>
      <w:r w:rsidRPr="00975C67">
        <w:t xml:space="preserve"> double extracted </w:t>
      </w:r>
      <w:r w:rsidR="001905ED">
        <w:t>10</w:t>
      </w:r>
      <w:r w:rsidRPr="00975C67">
        <w:t xml:space="preserve"> of the included</w:t>
      </w:r>
      <w:r w:rsidR="009F7BAF">
        <w:t xml:space="preserve"> studies</w:t>
      </w:r>
      <w:r w:rsidRPr="00975C67">
        <w:t xml:space="preserve"> in the sub</w:t>
      </w:r>
      <w:r w:rsidR="004E3820">
        <w:t>-</w:t>
      </w:r>
      <w:r w:rsidR="00CB5E3F">
        <w:t>synthesis</w:t>
      </w:r>
      <w:r w:rsidR="009F7BAF">
        <w:t>, covering studies from both CB and CC,</w:t>
      </w:r>
      <w:r w:rsidRPr="00975C67">
        <w:t xml:space="preserve"> to improve rigour. Any </w:t>
      </w:r>
      <w:r w:rsidR="002007DA">
        <w:t>discrepancies</w:t>
      </w:r>
      <w:r w:rsidR="002007DA" w:rsidRPr="00975C67">
        <w:t xml:space="preserve"> </w:t>
      </w:r>
      <w:r w:rsidRPr="00975C67">
        <w:t>in data extraction were discussed and resolved between NC, C</w:t>
      </w:r>
      <w:r w:rsidR="00BB4AF8">
        <w:t>B</w:t>
      </w:r>
      <w:r w:rsidRPr="00975C67">
        <w:t xml:space="preserve"> and </w:t>
      </w:r>
      <w:r w:rsidR="00BB4AF8">
        <w:t>CC</w:t>
      </w:r>
      <w:r w:rsidRPr="00975C67">
        <w:t>.</w:t>
      </w:r>
    </w:p>
    <w:tbl>
      <w:tblPr>
        <w:tblStyle w:val="TableGrid"/>
        <w:tblW w:w="0" w:type="auto"/>
        <w:tblLook w:val="04A0" w:firstRow="1" w:lastRow="0" w:firstColumn="1" w:lastColumn="0" w:noHBand="0" w:noVBand="1"/>
      </w:tblPr>
      <w:tblGrid>
        <w:gridCol w:w="9016"/>
      </w:tblGrid>
      <w:tr w:rsidR="00B139CD" w14:paraId="4AFDF98E" w14:textId="77777777" w:rsidTr="009E701A">
        <w:tc>
          <w:tcPr>
            <w:tcW w:w="9016" w:type="dxa"/>
          </w:tcPr>
          <w:p w14:paraId="623CA11E" w14:textId="2A27C401" w:rsidR="00B139CD" w:rsidRDefault="00B139CD" w:rsidP="00975C67">
            <w:pPr>
              <w:rPr>
                <w:b/>
                <w:bCs/>
              </w:rPr>
            </w:pPr>
            <w:r w:rsidRPr="009E701A">
              <w:rPr>
                <w:b/>
                <w:bCs/>
              </w:rPr>
              <w:t>Box 2. Definitions of ‘challenges’ and ‘opportunities’ for data extraction</w:t>
            </w:r>
          </w:p>
        </w:tc>
      </w:tr>
      <w:tr w:rsidR="009E701A" w14:paraId="298972A7" w14:textId="77777777" w:rsidTr="009E701A">
        <w:tc>
          <w:tcPr>
            <w:tcW w:w="9016" w:type="dxa"/>
          </w:tcPr>
          <w:p w14:paraId="7782AE19" w14:textId="3C62BC2E" w:rsidR="009E701A" w:rsidRDefault="009E701A" w:rsidP="00975C67">
            <w:pPr>
              <w:rPr>
                <w:b/>
                <w:bCs/>
              </w:rPr>
            </w:pPr>
            <w:r>
              <w:rPr>
                <w:b/>
                <w:bCs/>
              </w:rPr>
              <w:t>Challenges</w:t>
            </w:r>
          </w:p>
          <w:p w14:paraId="0774DE86" w14:textId="142569C1" w:rsidR="009E701A" w:rsidRPr="009E701A" w:rsidRDefault="00E36458" w:rsidP="00975C67">
            <w:r>
              <w:rPr>
                <w:i/>
                <w:iCs/>
              </w:rPr>
              <w:t>C</w:t>
            </w:r>
            <w:r w:rsidR="009E701A">
              <w:rPr>
                <w:i/>
                <w:iCs/>
              </w:rPr>
              <w:t xml:space="preserve">hallenges </w:t>
            </w:r>
            <w:r w:rsidR="009E701A">
              <w:t xml:space="preserve">refer to the difficulties or obstacles faced by AYAs (whether partnered or unpartnered) and partners (in partner only articles) </w:t>
            </w:r>
            <w:r w:rsidR="00DC0A3A">
              <w:t xml:space="preserve">within romantic relationships and/or sexual intimacy, </w:t>
            </w:r>
            <w:r w:rsidR="009E701A">
              <w:t xml:space="preserve">due to </w:t>
            </w:r>
            <w:r w:rsidR="00DC0A3A">
              <w:lastRenderedPageBreak/>
              <w:t>cancer</w:t>
            </w:r>
            <w:r w:rsidR="009E701A">
              <w:t xml:space="preserve">. These challenges </w:t>
            </w:r>
            <w:r w:rsidR="007D70A6">
              <w:t>may</w:t>
            </w:r>
            <w:r w:rsidR="009E701A">
              <w:t xml:space="preserve"> encompass any aspect of the </w:t>
            </w:r>
            <w:r w:rsidR="00C0737F">
              <w:t>development or maintenance of relationships</w:t>
            </w:r>
            <w:r w:rsidR="00FF10BD">
              <w:t xml:space="preserve"> and/or sexual intimacy</w:t>
            </w:r>
            <w:r w:rsidR="00C0737F">
              <w:t xml:space="preserve"> that may be negatively affected by the cancer diagnosis and/or treatment impact, such as changes in relationship dynamics, emotional or physical barriers to intimacy, difficulties in communication, difficulties in dating, or any external stress that impact the development or maintenance of relationships. Challenges may also include issues related to managing the impact of cancer on the future of the relationship.</w:t>
            </w:r>
          </w:p>
        </w:tc>
      </w:tr>
      <w:tr w:rsidR="009E701A" w14:paraId="396863B8" w14:textId="77777777" w:rsidTr="009E701A">
        <w:tc>
          <w:tcPr>
            <w:tcW w:w="9016" w:type="dxa"/>
          </w:tcPr>
          <w:p w14:paraId="2F41D7C2" w14:textId="65031AE7" w:rsidR="009E701A" w:rsidRDefault="00C0737F" w:rsidP="00975C67">
            <w:pPr>
              <w:rPr>
                <w:b/>
                <w:bCs/>
              </w:rPr>
            </w:pPr>
            <w:r>
              <w:rPr>
                <w:b/>
                <w:bCs/>
              </w:rPr>
              <w:lastRenderedPageBreak/>
              <w:t>Opportunities</w:t>
            </w:r>
          </w:p>
          <w:p w14:paraId="19003E72" w14:textId="0F34FC1D" w:rsidR="00C0737F" w:rsidRPr="00C0737F" w:rsidRDefault="00C0737F" w:rsidP="00975C67">
            <w:r>
              <w:rPr>
                <w:i/>
                <w:iCs/>
              </w:rPr>
              <w:t xml:space="preserve">Opportunities </w:t>
            </w:r>
            <w:r>
              <w:t>refer to the positive adaptations, changes or growth that occur within romantic relationships</w:t>
            </w:r>
            <w:r w:rsidR="00FF10BD">
              <w:t xml:space="preserve"> and/or sexual intimacy</w:t>
            </w:r>
            <w:r>
              <w:t>, either in existing relationships, from the perspectives of partners or for those who are unpartnered and want to form one, as a result of the cancer diagnosis. These can include personal growth, new perspectives on relationships, or positive changes in how one approaches dating, intimacy and connection. For those already in relationships, it can include any information related to positive communication changes, stronger sense of self and resilience in dating, strengthened connections.</w:t>
            </w:r>
          </w:p>
        </w:tc>
      </w:tr>
    </w:tbl>
    <w:p w14:paraId="28140C57" w14:textId="77777777" w:rsidR="009E701A" w:rsidRPr="00975C67" w:rsidRDefault="009E701A" w:rsidP="00975C67"/>
    <w:p w14:paraId="57A4FA54" w14:textId="2FB297CF" w:rsidR="00975C67" w:rsidRDefault="00975C67" w:rsidP="00975C67">
      <w:pPr>
        <w:rPr>
          <w:b/>
          <w:bCs/>
        </w:rPr>
      </w:pPr>
      <w:r w:rsidRPr="00975C67">
        <w:rPr>
          <w:b/>
          <w:bCs/>
        </w:rPr>
        <w:t>Quality</w:t>
      </w:r>
      <w:r w:rsidR="0012420A">
        <w:rPr>
          <w:b/>
          <w:bCs/>
        </w:rPr>
        <w:t xml:space="preserve"> appraisal</w:t>
      </w:r>
    </w:p>
    <w:p w14:paraId="028104D8" w14:textId="3F96F142" w:rsidR="009D0AEA" w:rsidRDefault="0012420A" w:rsidP="00975C67">
      <w:r>
        <w:t>A quality assessment of the studies included was conducted using the</w:t>
      </w:r>
      <w:r w:rsidR="009D0AEA" w:rsidRPr="009D0AEA">
        <w:t xml:space="preserve"> Critical Appraisal Skills Programme</w:t>
      </w:r>
      <w:r w:rsidR="00D139C6">
        <w:t xml:space="preserve"> (CASP)</w:t>
      </w:r>
      <w:r w:rsidR="009D0AEA" w:rsidRPr="009D0AEA">
        <w:t xml:space="preserve"> for Qualitative </w:t>
      </w:r>
      <w:r>
        <w:t>Studies checklist</w:t>
      </w:r>
      <w:r w:rsidR="00C607A5">
        <w:fldChar w:fldCharType="begin"/>
      </w:r>
      <w:r w:rsidR="00727BCF">
        <w:instrText xml:space="preserve"> ADDIN EN.CITE &lt;EndNote&gt;&lt;Cite&gt;&lt;Author&gt;Programme&lt;/Author&gt;&lt;Year&gt;2018&lt;/Year&gt;&lt;RecNum&gt;63&lt;/RecNum&gt;&lt;DisplayText&gt;[25]&lt;/DisplayText&gt;&lt;record&gt;&lt;rec-number&gt;63&lt;/rec-number&gt;&lt;foreign-keys&gt;&lt;key app="EN" db-id="ese222vrz905xaee0t5xzpwrrvepe9vxw09s" timestamp="1741465665"&gt;63&lt;/key&gt;&lt;/foreign-keys&gt;&lt;ref-type name="Web Page"&gt;12&lt;/ref-type&gt;&lt;contributors&gt;&lt;authors&gt;&lt;author&gt; Critical Appraisal Skills Programme &lt;/author&gt;&lt;/authors&gt;&lt;/contributors&gt;&lt;titles&gt;&lt;title&gt;Critical Appraisal Skills Programme (CASP) for Qualitative Studies checklist&lt;/title&gt;&lt;/titles&gt;&lt;dates&gt;&lt;year&gt;2018&lt;/year&gt;&lt;/dates&gt;&lt;urls&gt;&lt;related-urls&gt;&lt;url&gt;https://casp-uk.net/checklists-archive/casp-qualitative-studies-checklist-fillable.pdf&lt;/url&gt;&lt;/related-urls&gt;&lt;/urls&gt;&lt;/record&gt;&lt;/Cite&gt;&lt;/EndNote&gt;</w:instrText>
      </w:r>
      <w:r w:rsidR="00C607A5">
        <w:fldChar w:fldCharType="separate"/>
      </w:r>
      <w:r w:rsidR="00727BCF">
        <w:rPr>
          <w:noProof/>
        </w:rPr>
        <w:t>[25]</w:t>
      </w:r>
      <w:r w:rsidR="00C607A5">
        <w:fldChar w:fldCharType="end"/>
      </w:r>
      <w:r w:rsidR="009D0AEA" w:rsidRPr="009D0AEA">
        <w:t>.</w:t>
      </w:r>
      <w:r w:rsidR="009D0AEA">
        <w:t xml:space="preserve"> </w:t>
      </w:r>
      <w:r>
        <w:t>According to</w:t>
      </w:r>
      <w:r w:rsidR="009F7BAF">
        <w:t xml:space="preserve"> Butler et al.,</w:t>
      </w:r>
      <w:r w:rsidR="0000186B">
        <w:fldChar w:fldCharType="begin"/>
      </w:r>
      <w:r w:rsidR="00727BCF">
        <w:instrText xml:space="preserve"> ADDIN EN.CITE &lt;EndNote&gt;&lt;Cite&gt;&lt;Author&gt;Butler&lt;/Author&gt;&lt;Year&gt;2016&lt;/Year&gt;&lt;RecNum&gt;48&lt;/RecNum&gt;&lt;DisplayText&gt;[26]&lt;/DisplayText&gt;&lt;record&gt;&lt;rec-number&gt;48&lt;/rec-number&gt;&lt;foreign-keys&gt;&lt;key app="EN" db-id="ese222vrz905xaee0t5xzpwrrvepe9vxw09s" timestamp="1727271476"&gt;48&lt;/key&gt;&lt;/foreign-keys&gt;&lt;ref-type name="Journal Article"&gt;17&lt;/ref-type&gt;&lt;contributors&gt;&lt;authors&gt;&lt;author&gt;Butler, Ashleigh&lt;/author&gt;&lt;author&gt;Hall, Helen&lt;/author&gt;&lt;author&gt;Copnell, Beverley&lt;/author&gt;&lt;/authors&gt;&lt;/contributors&gt;&lt;titles&gt;&lt;title&gt;A guide to writing a qualitative systematic review protocol to enhance evidence‐based practice in nursing and health care&lt;/title&gt;&lt;secondary-title&gt;Worldviews on Evidence‐Based Nursing&lt;/secondary-title&gt;&lt;/titles&gt;&lt;periodical&gt;&lt;full-title&gt;Worldviews on Evidence‐Based Nursing&lt;/full-title&gt;&lt;/periodical&gt;&lt;pages&gt;241-249&lt;/pages&gt;&lt;volume&gt;13&lt;/volume&gt;&lt;number&gt;3&lt;/number&gt;&lt;dates&gt;&lt;year&gt;2016&lt;/year&gt;&lt;/dates&gt;&lt;isbn&gt;1545-102X&lt;/isbn&gt;&lt;urls&gt;&lt;/urls&gt;&lt;/record&gt;&lt;/Cite&gt;&lt;/EndNote&gt;</w:instrText>
      </w:r>
      <w:r w:rsidR="0000186B">
        <w:fldChar w:fldCharType="separate"/>
      </w:r>
      <w:r w:rsidR="00727BCF">
        <w:rPr>
          <w:noProof/>
        </w:rPr>
        <w:t>[26]</w:t>
      </w:r>
      <w:r w:rsidR="0000186B">
        <w:fldChar w:fldCharType="end"/>
      </w:r>
      <w:r>
        <w:t xml:space="preserve">, the scoring system for the answers to each question was Yes=1, Can’t tell= 0.5, and No=0. High quality papers </w:t>
      </w:r>
      <w:r w:rsidR="00B25835">
        <w:t xml:space="preserve">were </w:t>
      </w:r>
      <w:r w:rsidR="00ED65E6">
        <w:t xml:space="preserve">those scoring between </w:t>
      </w:r>
      <w:r>
        <w:t>9-10 points, moderate quality papers 7.5-</w:t>
      </w:r>
      <w:r w:rsidR="00DC0A3A">
        <w:t>8</w:t>
      </w:r>
      <w:r w:rsidR="0023621F">
        <w:t>,</w:t>
      </w:r>
      <w:r>
        <w:t xml:space="preserve"> and low quality papers less than 7.5. </w:t>
      </w:r>
      <w:r w:rsidR="009F7BAF">
        <w:t>The CASP checklist assess</w:t>
      </w:r>
      <w:r w:rsidR="00B25835">
        <w:t>ed</w:t>
      </w:r>
      <w:r w:rsidR="009F7BAF">
        <w:t xml:space="preserve"> study design, data collection, analysis, and result reliability. </w:t>
      </w:r>
      <w:r>
        <w:t>NC and CC appraised the studies independently, with any discrepancies resolved in discussion with CB</w:t>
      </w:r>
      <w:r w:rsidR="00E36458">
        <w:t xml:space="preserve"> (</w:t>
      </w:r>
      <w:r w:rsidR="0088426B">
        <w:t>see Table 1</w:t>
      </w:r>
      <w:r w:rsidR="00E36458">
        <w:t>)</w:t>
      </w:r>
      <w:r>
        <w:t>.</w:t>
      </w:r>
    </w:p>
    <w:p w14:paraId="1A897E0F" w14:textId="1EA54FCC" w:rsidR="00975C67" w:rsidRDefault="00975C67" w:rsidP="00975C67">
      <w:pPr>
        <w:rPr>
          <w:b/>
          <w:bCs/>
        </w:rPr>
      </w:pPr>
      <w:r w:rsidRPr="00975C67">
        <w:rPr>
          <w:b/>
          <w:bCs/>
        </w:rPr>
        <w:t xml:space="preserve">Data </w:t>
      </w:r>
      <w:r w:rsidR="00723D1B">
        <w:rPr>
          <w:b/>
          <w:bCs/>
        </w:rPr>
        <w:t>and thematic synthesis</w:t>
      </w:r>
    </w:p>
    <w:p w14:paraId="6F12FBCF" w14:textId="05C1192C" w:rsidR="00A51299" w:rsidRPr="00A51299" w:rsidRDefault="00A51299" w:rsidP="00975C67">
      <w:r w:rsidRPr="00A51299">
        <w:t xml:space="preserve">Data on </w:t>
      </w:r>
      <w:r w:rsidR="00DC0A3A">
        <w:t xml:space="preserve">the </w:t>
      </w:r>
      <w:r w:rsidRPr="007D7673">
        <w:rPr>
          <w:i/>
          <w:iCs/>
        </w:rPr>
        <w:t xml:space="preserve">challenges </w:t>
      </w:r>
      <w:r w:rsidRPr="00A51299">
        <w:t xml:space="preserve">and </w:t>
      </w:r>
      <w:r w:rsidRPr="007D7673">
        <w:rPr>
          <w:i/>
          <w:iCs/>
        </w:rPr>
        <w:t>opportunities</w:t>
      </w:r>
      <w:r w:rsidRPr="00A51299">
        <w:t xml:space="preserve"> were extracted from the text</w:t>
      </w:r>
      <w:r w:rsidR="009F7BAF">
        <w:t xml:space="preserve">. </w:t>
      </w:r>
      <w:r w:rsidRPr="00A51299">
        <w:t>This extracted text was then studied line by line, annotated, and organi</w:t>
      </w:r>
      <w:r>
        <w:t>s</w:t>
      </w:r>
      <w:r w:rsidRPr="00A51299">
        <w:t>ed following the three stages of thematic synthesis</w:t>
      </w:r>
      <w:r w:rsidR="008B1577">
        <w:t xml:space="preserve"> outlined by Thomas and Harden</w:t>
      </w:r>
      <w:r w:rsidR="00C607A5">
        <w:fldChar w:fldCharType="begin"/>
      </w:r>
      <w:r w:rsidR="00727BCF">
        <w:instrText xml:space="preserve"> ADDIN EN.CITE &lt;EndNote&gt;&lt;Cite&gt;&lt;Author&gt;Harden&lt;/Author&gt;&lt;Year&gt;2008&lt;/Year&gt;&lt;RecNum&gt;64&lt;/RecNum&gt;&lt;DisplayText&gt;[27]&lt;/DisplayText&gt;&lt;record&gt;&lt;rec-number&gt;64&lt;/rec-number&gt;&lt;foreign-keys&gt;&lt;key app="EN" db-id="ese222vrz905xaee0t5xzpwrrvepe9vxw09s" timestamp="1741465778"&gt;64&lt;/key&gt;&lt;/foreign-keys&gt;&lt;ref-type name="Journal Article"&gt;17&lt;/ref-type&gt;&lt;contributors&gt;&lt;authors&gt;&lt;author&gt;Harden, Angela&lt;/author&gt;&lt;author&gt;Thomas, James&lt;/author&gt;&lt;/authors&gt;&lt;/contributors&gt;&lt;titles&gt;&lt;title&gt;Thematic synthesis&lt;/title&gt;&lt;secondary-title&gt;ESRC Research Methods Festival&lt;/secondary-title&gt;&lt;/titles&gt;&lt;periodical&gt;&lt;full-title&gt;ESRC Research Methods Festival&lt;/full-title&gt;&lt;/periodical&gt;&lt;dates&gt;&lt;year&gt;2008&lt;/year&gt;&lt;/dates&gt;&lt;urls&gt;&lt;/urls&gt;&lt;/record&gt;&lt;/Cite&gt;&lt;/EndNote&gt;</w:instrText>
      </w:r>
      <w:r w:rsidR="00C607A5">
        <w:fldChar w:fldCharType="separate"/>
      </w:r>
      <w:r w:rsidR="00727BCF">
        <w:rPr>
          <w:noProof/>
        </w:rPr>
        <w:t>[27]</w:t>
      </w:r>
      <w:r w:rsidR="00C607A5">
        <w:fldChar w:fldCharType="end"/>
      </w:r>
      <w:r w:rsidRPr="00A51299">
        <w:t xml:space="preserve">. Stages one and two involved an iterative process of coding the challenges and opportunities and developing descriptive themes. </w:t>
      </w:r>
      <w:r w:rsidR="00081A94">
        <w:t xml:space="preserve">Microsoft Excel was used to extract </w:t>
      </w:r>
      <w:proofErr w:type="spellStart"/>
      <w:r w:rsidR="00081A94">
        <w:t>extract</w:t>
      </w:r>
      <w:proofErr w:type="spellEnd"/>
      <w:r w:rsidR="00081A94">
        <w:t xml:space="preserve"> and manage the data. </w:t>
      </w:r>
      <w:r w:rsidRPr="00A51299">
        <w:t>As we were not approaching the data from a particular theoretical stance, we adopted an integration/aggregation, rather than interpretive approach</w:t>
      </w:r>
      <w:r w:rsidR="00EA1A8F">
        <w:fldChar w:fldCharType="begin"/>
      </w:r>
      <w:r w:rsidR="00727BCF">
        <w:instrText xml:space="preserve"> ADDIN EN.CITE &lt;EndNote&gt;&lt;Cite&gt;&lt;Author&gt;Sandelowski&lt;/Author&gt;&lt;Year&gt;2007&lt;/Year&gt;&lt;RecNum&gt;65&lt;/RecNum&gt;&lt;DisplayText&gt;[28]&lt;/DisplayText&gt;&lt;record&gt;&lt;rec-number&gt;65&lt;/rec-number&gt;&lt;foreign-keys&gt;&lt;key app="EN" db-id="ese222vrz905xaee0t5xzpwrrvepe9vxw09s" timestamp="1741465839"&gt;65&lt;/key&gt;&lt;/foreign-keys&gt;&lt;ref-type name="Journal Article"&gt;17&lt;/ref-type&gt;&lt;contributors&gt;&lt;authors&gt;&lt;author&gt;Sandelowski, Margarete&lt;/author&gt;&lt;author&gt;Barroso, Julie&lt;/author&gt;&lt;author&gt;Voils, Corrine I&lt;/author&gt;&lt;/authors&gt;&lt;/contributors&gt;&lt;titles&gt;&lt;title&gt;Using qualitative metasummary to synthesize qualitative and quantitative descriptive findings&lt;/title&gt;&lt;secondary-title&gt;Research in nursing &amp;amp; health&lt;/secondary-title&gt;&lt;/titles&gt;&lt;periodical&gt;&lt;full-title&gt;Research in nursing &amp;amp; health&lt;/full-title&gt;&lt;/periodical&gt;&lt;pages&gt;99-111&lt;/pages&gt;&lt;volume&gt;30&lt;/volume&gt;&lt;number&gt;1&lt;/number&gt;&lt;dates&gt;&lt;year&gt;2007&lt;/year&gt;&lt;/dates&gt;&lt;isbn&gt;0160-6891&lt;/isbn&gt;&lt;urls&gt;&lt;/urls&gt;&lt;/record&gt;&lt;/Cite&gt;&lt;/EndNote&gt;</w:instrText>
      </w:r>
      <w:r w:rsidR="00EA1A8F">
        <w:fldChar w:fldCharType="separate"/>
      </w:r>
      <w:r w:rsidR="00727BCF">
        <w:rPr>
          <w:noProof/>
        </w:rPr>
        <w:t>[28]</w:t>
      </w:r>
      <w:r w:rsidR="00EA1A8F">
        <w:fldChar w:fldCharType="end"/>
      </w:r>
      <w:r>
        <w:t xml:space="preserve">. </w:t>
      </w:r>
      <w:r w:rsidRPr="00A51299">
        <w:t xml:space="preserve">The third stage involved going beyond the content of the original studies to generate additional understanding and </w:t>
      </w:r>
      <w:r w:rsidRPr="00B139CD">
        <w:t>analytical themes.</w:t>
      </w:r>
      <w:r w:rsidRPr="00A51299">
        <w:t xml:space="preserve"> This involved identifying where themes interconnected and </w:t>
      </w:r>
      <w:r w:rsidR="00ED65E6">
        <w:t>additional insights that differed</w:t>
      </w:r>
      <w:r w:rsidRPr="00A51299">
        <w:t xml:space="preserve">. </w:t>
      </w:r>
    </w:p>
    <w:p w14:paraId="1FF2FACF" w14:textId="136EEAA8" w:rsidR="002B0348" w:rsidRDefault="002B0348" w:rsidP="00A94BF0">
      <w:pPr>
        <w:rPr>
          <w:rFonts w:cstheme="minorHAnsi"/>
          <w:b/>
          <w:bCs/>
          <w:kern w:val="0"/>
        </w:rPr>
      </w:pPr>
      <w:r w:rsidRPr="002B0348">
        <w:rPr>
          <w:rFonts w:cstheme="minorHAnsi"/>
          <w:b/>
          <w:bCs/>
          <w:kern w:val="0"/>
        </w:rPr>
        <w:t>Results</w:t>
      </w:r>
    </w:p>
    <w:p w14:paraId="19E931E3" w14:textId="17724B88" w:rsidR="0097358B" w:rsidRPr="0097358B" w:rsidRDefault="005A37CC" w:rsidP="00A94BF0">
      <w:pPr>
        <w:rPr>
          <w:rFonts w:cstheme="minorHAnsi"/>
          <w:kern w:val="0"/>
        </w:rPr>
      </w:pPr>
      <w:r>
        <w:rPr>
          <w:rFonts w:cstheme="minorHAnsi"/>
          <w:kern w:val="0"/>
        </w:rPr>
        <w:t xml:space="preserve">The initial search strategy </w:t>
      </w:r>
      <w:r w:rsidR="0023621F">
        <w:rPr>
          <w:rFonts w:cstheme="minorHAnsi"/>
          <w:kern w:val="0"/>
        </w:rPr>
        <w:t xml:space="preserve">of the overarching </w:t>
      </w:r>
      <w:r w:rsidR="00ED4C75">
        <w:rPr>
          <w:rFonts w:cstheme="minorHAnsi"/>
          <w:kern w:val="0"/>
        </w:rPr>
        <w:t>review</w:t>
      </w:r>
      <w:r w:rsidR="00382301">
        <w:rPr>
          <w:rFonts w:cstheme="minorHAnsi"/>
          <w:kern w:val="0"/>
        </w:rPr>
        <w:t xml:space="preserve"> </w:t>
      </w:r>
      <w:r>
        <w:rPr>
          <w:rFonts w:cstheme="minorHAnsi"/>
          <w:kern w:val="0"/>
        </w:rPr>
        <w:t xml:space="preserve">yielded </w:t>
      </w:r>
      <w:r w:rsidR="008B2E5E">
        <w:rPr>
          <w:rFonts w:cstheme="minorHAnsi"/>
          <w:kern w:val="0"/>
        </w:rPr>
        <w:t>16</w:t>
      </w:r>
      <w:r w:rsidR="00CB0CB7">
        <w:rPr>
          <w:rFonts w:cstheme="minorHAnsi"/>
          <w:kern w:val="0"/>
        </w:rPr>
        <w:t>,</w:t>
      </w:r>
      <w:r w:rsidR="008B2E5E">
        <w:rPr>
          <w:rFonts w:cstheme="minorHAnsi"/>
          <w:kern w:val="0"/>
        </w:rPr>
        <w:t>931 articles</w:t>
      </w:r>
      <w:r w:rsidR="00B0633A">
        <w:rPr>
          <w:rFonts w:cstheme="minorHAnsi"/>
          <w:kern w:val="0"/>
        </w:rPr>
        <w:t xml:space="preserve">, of which </w:t>
      </w:r>
      <w:r w:rsidR="0023621F">
        <w:rPr>
          <w:rFonts w:cstheme="minorHAnsi"/>
          <w:kern w:val="0"/>
        </w:rPr>
        <w:t>227 focused on social or role functioning outcomes</w:t>
      </w:r>
      <w:r w:rsidR="00DC0A3A">
        <w:rPr>
          <w:rFonts w:cstheme="minorHAnsi"/>
          <w:kern w:val="0"/>
        </w:rPr>
        <w:t xml:space="preserve"> relevant to this review</w:t>
      </w:r>
      <w:r w:rsidR="0023621F">
        <w:rPr>
          <w:rFonts w:cstheme="minorHAnsi"/>
          <w:kern w:val="0"/>
        </w:rPr>
        <w:t xml:space="preserve">. After screening, </w:t>
      </w:r>
      <w:r w:rsidR="00B0633A">
        <w:rPr>
          <w:rFonts w:cstheme="minorHAnsi"/>
          <w:kern w:val="0"/>
        </w:rPr>
        <w:t xml:space="preserve">(n=9) articles were </w:t>
      </w:r>
      <w:r w:rsidR="0023621F">
        <w:rPr>
          <w:rFonts w:cstheme="minorHAnsi"/>
          <w:kern w:val="0"/>
        </w:rPr>
        <w:t xml:space="preserve">deemed </w:t>
      </w:r>
      <w:r w:rsidR="00B0633A">
        <w:rPr>
          <w:rFonts w:cstheme="minorHAnsi"/>
          <w:kern w:val="0"/>
        </w:rPr>
        <w:t>eligible for this sub-synthesis.</w:t>
      </w:r>
      <w:r w:rsidR="00807707">
        <w:rPr>
          <w:rFonts w:cstheme="minorHAnsi"/>
          <w:kern w:val="0"/>
        </w:rPr>
        <w:t xml:space="preserve"> F</w:t>
      </w:r>
      <w:r w:rsidR="00B0633A">
        <w:rPr>
          <w:rFonts w:cstheme="minorHAnsi"/>
          <w:kern w:val="0"/>
        </w:rPr>
        <w:t xml:space="preserve">urther (n=12) articles were included from </w:t>
      </w:r>
      <w:r w:rsidR="00FF10BD">
        <w:rPr>
          <w:rFonts w:cstheme="minorHAnsi"/>
          <w:kern w:val="0"/>
        </w:rPr>
        <w:t xml:space="preserve">backward and forward </w:t>
      </w:r>
      <w:r w:rsidR="00B0633A">
        <w:rPr>
          <w:rFonts w:cstheme="minorHAnsi"/>
          <w:kern w:val="0"/>
        </w:rPr>
        <w:t xml:space="preserve">citation </w:t>
      </w:r>
      <w:r w:rsidR="00FF10BD">
        <w:rPr>
          <w:rFonts w:cstheme="minorHAnsi"/>
          <w:kern w:val="0"/>
        </w:rPr>
        <w:t>tracking</w:t>
      </w:r>
      <w:r w:rsidR="00807707">
        <w:rPr>
          <w:rFonts w:cstheme="minorHAnsi"/>
          <w:kern w:val="0"/>
        </w:rPr>
        <w:t>,</w:t>
      </w:r>
      <w:r w:rsidR="00FF10BD">
        <w:rPr>
          <w:rFonts w:cstheme="minorHAnsi"/>
          <w:kern w:val="0"/>
        </w:rPr>
        <w:t xml:space="preserve"> </w:t>
      </w:r>
      <w:r w:rsidR="00B0633A">
        <w:rPr>
          <w:rFonts w:cstheme="minorHAnsi"/>
          <w:kern w:val="0"/>
        </w:rPr>
        <w:t xml:space="preserve">and </w:t>
      </w:r>
      <w:r w:rsidR="00DC0A3A">
        <w:rPr>
          <w:rFonts w:cstheme="minorHAnsi"/>
          <w:kern w:val="0"/>
        </w:rPr>
        <w:t xml:space="preserve">an </w:t>
      </w:r>
      <w:r w:rsidR="00B0633A">
        <w:rPr>
          <w:rFonts w:cstheme="minorHAnsi"/>
          <w:kern w:val="0"/>
        </w:rPr>
        <w:t>additional search.</w:t>
      </w:r>
      <w:r w:rsidR="003118EA">
        <w:rPr>
          <w:rFonts w:cstheme="minorHAnsi"/>
          <w:kern w:val="0"/>
        </w:rPr>
        <w:t xml:space="preserve"> </w:t>
      </w:r>
      <w:r w:rsidR="000C126A">
        <w:rPr>
          <w:rFonts w:cstheme="minorHAnsi"/>
          <w:kern w:val="0"/>
        </w:rPr>
        <w:t>In total, 2</w:t>
      </w:r>
      <w:r w:rsidR="00DA0CE7">
        <w:rPr>
          <w:rFonts w:cstheme="minorHAnsi"/>
          <w:kern w:val="0"/>
        </w:rPr>
        <w:t>0</w:t>
      </w:r>
      <w:r w:rsidR="00F217B3">
        <w:rPr>
          <w:rFonts w:cstheme="minorHAnsi"/>
          <w:b/>
          <w:bCs/>
          <w:kern w:val="0"/>
        </w:rPr>
        <w:t xml:space="preserve"> </w:t>
      </w:r>
      <w:r w:rsidR="00B0633A">
        <w:rPr>
          <w:rFonts w:cstheme="minorHAnsi"/>
          <w:kern w:val="0"/>
        </w:rPr>
        <w:t>articles</w:t>
      </w:r>
      <w:r w:rsidR="00F217B3">
        <w:rPr>
          <w:rFonts w:cstheme="minorHAnsi"/>
          <w:kern w:val="0"/>
        </w:rPr>
        <w:t xml:space="preserve"> met </w:t>
      </w:r>
      <w:r w:rsidR="00736CA3">
        <w:rPr>
          <w:rFonts w:cstheme="minorHAnsi"/>
          <w:kern w:val="0"/>
        </w:rPr>
        <w:t>the</w:t>
      </w:r>
      <w:r w:rsidR="00F217B3">
        <w:rPr>
          <w:rFonts w:cstheme="minorHAnsi"/>
          <w:kern w:val="0"/>
        </w:rPr>
        <w:t xml:space="preserve"> inclusion criteria</w:t>
      </w:r>
      <w:r w:rsidR="003118EA">
        <w:rPr>
          <w:rFonts w:cstheme="minorHAnsi"/>
          <w:kern w:val="0"/>
        </w:rPr>
        <w:t xml:space="preserve"> for this sub</w:t>
      </w:r>
      <w:r w:rsidR="004E3820">
        <w:rPr>
          <w:rFonts w:cstheme="minorHAnsi"/>
          <w:kern w:val="0"/>
        </w:rPr>
        <w:t>-</w:t>
      </w:r>
      <w:r w:rsidR="003118EA">
        <w:rPr>
          <w:rFonts w:cstheme="minorHAnsi"/>
          <w:kern w:val="0"/>
        </w:rPr>
        <w:t>synthesis</w:t>
      </w:r>
      <w:r w:rsidR="00B0633A">
        <w:rPr>
          <w:rFonts w:cstheme="minorHAnsi"/>
          <w:kern w:val="0"/>
        </w:rPr>
        <w:t xml:space="preserve"> (see Figure 1)</w:t>
      </w:r>
      <w:r w:rsidR="00F217B3">
        <w:rPr>
          <w:rFonts w:cstheme="minorHAnsi"/>
          <w:kern w:val="0"/>
        </w:rPr>
        <w:t>.</w:t>
      </w:r>
      <w:r w:rsidR="00F217B3" w:rsidRPr="008A3AB7">
        <w:t xml:space="preserve"> </w:t>
      </w:r>
      <w:r w:rsidR="005B308A">
        <w:t xml:space="preserve">Articles included were published between 2011-2025. </w:t>
      </w:r>
      <w:r w:rsidR="00F217B3" w:rsidRPr="008A3AB7">
        <w:rPr>
          <w:rFonts w:cstheme="minorHAnsi"/>
          <w:kern w:val="0"/>
        </w:rPr>
        <w:t xml:space="preserve">Across the reviewed </w:t>
      </w:r>
      <w:r w:rsidR="00B0633A">
        <w:rPr>
          <w:rFonts w:cstheme="minorHAnsi"/>
          <w:kern w:val="0"/>
        </w:rPr>
        <w:t>article</w:t>
      </w:r>
      <w:r w:rsidR="00F217B3" w:rsidRPr="008A3AB7">
        <w:rPr>
          <w:rFonts w:cstheme="minorHAnsi"/>
          <w:kern w:val="0"/>
        </w:rPr>
        <w:t xml:space="preserve">s, </w:t>
      </w:r>
      <w:r w:rsidR="00B0633A">
        <w:rPr>
          <w:rFonts w:cstheme="minorHAnsi"/>
          <w:kern w:val="0"/>
        </w:rPr>
        <w:t>(</w:t>
      </w:r>
      <w:r w:rsidR="00B0633A" w:rsidRPr="00DC0A3A">
        <w:rPr>
          <w:rFonts w:cstheme="minorHAnsi"/>
          <w:kern w:val="0"/>
        </w:rPr>
        <w:t>n=14)</w:t>
      </w:r>
      <w:r w:rsidR="00F217B3" w:rsidRPr="00DC0A3A">
        <w:rPr>
          <w:rFonts w:cstheme="minorHAnsi"/>
          <w:kern w:val="0"/>
        </w:rPr>
        <w:t xml:space="preserve"> scored ‘high’ and </w:t>
      </w:r>
      <w:r w:rsidR="00B0633A" w:rsidRPr="00DC0A3A">
        <w:rPr>
          <w:rFonts w:cstheme="minorHAnsi"/>
          <w:kern w:val="0"/>
        </w:rPr>
        <w:t>(n=</w:t>
      </w:r>
      <w:r w:rsidR="00DC0A3A" w:rsidRPr="00DC0A3A">
        <w:rPr>
          <w:rFonts w:cstheme="minorHAnsi"/>
          <w:kern w:val="0"/>
        </w:rPr>
        <w:t>6</w:t>
      </w:r>
      <w:r w:rsidR="00B0633A" w:rsidRPr="00DC0A3A">
        <w:rPr>
          <w:rFonts w:cstheme="minorHAnsi"/>
          <w:kern w:val="0"/>
        </w:rPr>
        <w:t>)</w:t>
      </w:r>
      <w:r w:rsidR="00F217B3" w:rsidRPr="00DC0A3A">
        <w:rPr>
          <w:rFonts w:cstheme="minorHAnsi"/>
          <w:kern w:val="0"/>
        </w:rPr>
        <w:t xml:space="preserve"> scored</w:t>
      </w:r>
      <w:r w:rsidR="00F217B3">
        <w:rPr>
          <w:rFonts w:cstheme="minorHAnsi"/>
          <w:kern w:val="0"/>
        </w:rPr>
        <w:t xml:space="preserve"> ‘</w:t>
      </w:r>
      <w:r w:rsidR="001D250E">
        <w:rPr>
          <w:rFonts w:cstheme="minorHAnsi"/>
          <w:kern w:val="0"/>
        </w:rPr>
        <w:t>moderate</w:t>
      </w:r>
      <w:r w:rsidR="00F217B3">
        <w:rPr>
          <w:rFonts w:cstheme="minorHAnsi"/>
          <w:kern w:val="0"/>
        </w:rPr>
        <w:t>’ T</w:t>
      </w:r>
      <w:r w:rsidR="00F217B3" w:rsidRPr="008A3AB7">
        <w:rPr>
          <w:rFonts w:cstheme="minorHAnsi"/>
          <w:kern w:val="0"/>
        </w:rPr>
        <w:t>wo CASP questions frequently elicited "</w:t>
      </w:r>
      <w:r w:rsidR="00B0633A">
        <w:rPr>
          <w:rFonts w:cstheme="minorHAnsi"/>
          <w:kern w:val="0"/>
        </w:rPr>
        <w:t>N</w:t>
      </w:r>
      <w:r w:rsidR="00F217B3" w:rsidRPr="008A3AB7">
        <w:rPr>
          <w:rFonts w:cstheme="minorHAnsi"/>
          <w:kern w:val="0"/>
        </w:rPr>
        <w:t xml:space="preserve">o" responses: "Was the research design justified?" and "Has the researcher critically examined their own </w:t>
      </w:r>
      <w:proofErr w:type="gramStart"/>
      <w:r w:rsidR="00F217B3" w:rsidRPr="008A3AB7">
        <w:rPr>
          <w:rFonts w:cstheme="minorHAnsi"/>
          <w:kern w:val="0"/>
        </w:rPr>
        <w:t>role</w:t>
      </w:r>
      <w:r w:rsidR="00B0633A">
        <w:rPr>
          <w:rFonts w:cstheme="minorHAnsi"/>
          <w:kern w:val="0"/>
        </w:rPr>
        <w:t>”</w:t>
      </w:r>
      <w:r w:rsidR="00F217B3">
        <w:rPr>
          <w:rFonts w:cstheme="minorHAnsi"/>
          <w:kern w:val="0"/>
        </w:rPr>
        <w:t>(</w:t>
      </w:r>
      <w:proofErr w:type="gramEnd"/>
      <w:r w:rsidR="008B5024">
        <w:rPr>
          <w:rFonts w:cstheme="minorHAnsi"/>
          <w:kern w:val="0"/>
        </w:rPr>
        <w:t>Supplementary File 1</w:t>
      </w:r>
      <w:r w:rsidR="00F217B3">
        <w:rPr>
          <w:rFonts w:cstheme="minorHAnsi"/>
          <w:kern w:val="0"/>
        </w:rPr>
        <w:t xml:space="preserve">). </w:t>
      </w:r>
      <w:r w:rsidR="0097358B">
        <w:rPr>
          <w:rFonts w:cstheme="minorHAnsi"/>
          <w:kern w:val="0"/>
        </w:rPr>
        <w:t xml:space="preserve">The majority of </w:t>
      </w:r>
      <w:r w:rsidR="0018570E">
        <w:rPr>
          <w:rFonts w:cstheme="minorHAnsi"/>
          <w:kern w:val="0"/>
        </w:rPr>
        <w:t>articles</w:t>
      </w:r>
      <w:r w:rsidR="0097358B">
        <w:rPr>
          <w:rFonts w:cstheme="minorHAnsi"/>
          <w:kern w:val="0"/>
        </w:rPr>
        <w:t xml:space="preserve"> were conducted in</w:t>
      </w:r>
      <w:r w:rsidR="00404475">
        <w:rPr>
          <w:rFonts w:cstheme="minorHAnsi"/>
          <w:kern w:val="0"/>
        </w:rPr>
        <w:t xml:space="preserve"> the</w:t>
      </w:r>
      <w:r w:rsidR="0097358B">
        <w:rPr>
          <w:rFonts w:cstheme="minorHAnsi"/>
          <w:kern w:val="0"/>
        </w:rPr>
        <w:t xml:space="preserve"> </w:t>
      </w:r>
      <w:r w:rsidR="00783BE2">
        <w:rPr>
          <w:rFonts w:cstheme="minorHAnsi"/>
          <w:kern w:val="0"/>
        </w:rPr>
        <w:t>USA</w:t>
      </w:r>
      <w:r w:rsidR="0097358B">
        <w:rPr>
          <w:rFonts w:cstheme="minorHAnsi"/>
          <w:kern w:val="0"/>
        </w:rPr>
        <w:t xml:space="preserve"> (n=</w:t>
      </w:r>
      <w:r w:rsidR="008B5024">
        <w:rPr>
          <w:rFonts w:cstheme="minorHAnsi"/>
          <w:kern w:val="0"/>
        </w:rPr>
        <w:t>8</w:t>
      </w:r>
      <w:r w:rsidR="0097358B">
        <w:rPr>
          <w:rFonts w:cstheme="minorHAnsi"/>
          <w:kern w:val="0"/>
        </w:rPr>
        <w:t xml:space="preserve">), </w:t>
      </w:r>
      <w:r w:rsidR="00404475">
        <w:rPr>
          <w:rFonts w:cstheme="minorHAnsi"/>
          <w:kern w:val="0"/>
        </w:rPr>
        <w:t xml:space="preserve">followed by </w:t>
      </w:r>
      <w:r w:rsidR="00783BE2">
        <w:rPr>
          <w:rFonts w:cstheme="minorHAnsi"/>
          <w:kern w:val="0"/>
        </w:rPr>
        <w:t>Canada</w:t>
      </w:r>
      <w:r w:rsidR="0097358B">
        <w:rPr>
          <w:rFonts w:cstheme="minorHAnsi"/>
          <w:kern w:val="0"/>
        </w:rPr>
        <w:t xml:space="preserve"> (n=</w:t>
      </w:r>
      <w:r w:rsidR="001D250E">
        <w:rPr>
          <w:rFonts w:cstheme="minorHAnsi"/>
          <w:kern w:val="0"/>
        </w:rPr>
        <w:t>4</w:t>
      </w:r>
      <w:r w:rsidR="0097358B">
        <w:rPr>
          <w:rFonts w:cstheme="minorHAnsi"/>
          <w:kern w:val="0"/>
        </w:rPr>
        <w:t>)</w:t>
      </w:r>
      <w:r w:rsidR="00783BE2">
        <w:rPr>
          <w:rFonts w:cstheme="minorHAnsi"/>
          <w:kern w:val="0"/>
        </w:rPr>
        <w:t>, Australia (n=</w:t>
      </w:r>
      <w:r w:rsidR="001D250E">
        <w:rPr>
          <w:rFonts w:cstheme="minorHAnsi"/>
          <w:kern w:val="0"/>
        </w:rPr>
        <w:t>2</w:t>
      </w:r>
      <w:r w:rsidR="00783BE2">
        <w:rPr>
          <w:rFonts w:cstheme="minorHAnsi"/>
          <w:kern w:val="0"/>
        </w:rPr>
        <w:t xml:space="preserve">), </w:t>
      </w:r>
      <w:r w:rsidR="008B4137">
        <w:rPr>
          <w:rFonts w:cstheme="minorHAnsi"/>
          <w:kern w:val="0"/>
        </w:rPr>
        <w:t>Japan (n=</w:t>
      </w:r>
      <w:r w:rsidR="001D250E">
        <w:rPr>
          <w:rFonts w:cstheme="minorHAnsi"/>
          <w:kern w:val="0"/>
        </w:rPr>
        <w:t>2</w:t>
      </w:r>
      <w:r w:rsidR="008B4137">
        <w:rPr>
          <w:rFonts w:cstheme="minorHAnsi"/>
          <w:kern w:val="0"/>
        </w:rPr>
        <w:t xml:space="preserve">), </w:t>
      </w:r>
      <w:r w:rsidR="00783BE2">
        <w:rPr>
          <w:rFonts w:cstheme="minorHAnsi"/>
          <w:kern w:val="0"/>
        </w:rPr>
        <w:t>United Kingdom (n=1)</w:t>
      </w:r>
      <w:r w:rsidR="001D250E">
        <w:rPr>
          <w:rFonts w:cstheme="minorHAnsi"/>
          <w:kern w:val="0"/>
        </w:rPr>
        <w:t xml:space="preserve">, </w:t>
      </w:r>
      <w:r w:rsidR="00783BE2">
        <w:rPr>
          <w:rFonts w:cstheme="minorHAnsi"/>
          <w:kern w:val="0"/>
        </w:rPr>
        <w:t>Norway (n=1)</w:t>
      </w:r>
      <w:r w:rsidR="001D250E">
        <w:rPr>
          <w:rFonts w:cstheme="minorHAnsi"/>
          <w:kern w:val="0"/>
        </w:rPr>
        <w:t>, Denmark (n=1) and China (n=1).</w:t>
      </w:r>
      <w:r w:rsidR="0059698C">
        <w:rPr>
          <w:rFonts w:cstheme="minorHAnsi"/>
          <w:kern w:val="0"/>
        </w:rPr>
        <w:t xml:space="preserve"> Participants were primarily AYA cancer survivors</w:t>
      </w:r>
      <w:r w:rsidR="00A17856">
        <w:rPr>
          <w:rFonts w:cstheme="minorHAnsi"/>
          <w:kern w:val="0"/>
        </w:rPr>
        <w:t xml:space="preserve"> of different cancer types</w:t>
      </w:r>
      <w:r w:rsidR="0059698C">
        <w:rPr>
          <w:rFonts w:cstheme="minorHAnsi"/>
          <w:kern w:val="0"/>
        </w:rPr>
        <w:t>, with interview</w:t>
      </w:r>
      <w:r w:rsidR="00807707">
        <w:rPr>
          <w:rFonts w:cstheme="minorHAnsi"/>
          <w:kern w:val="0"/>
        </w:rPr>
        <w:t>ee</w:t>
      </w:r>
      <w:r w:rsidR="00594835">
        <w:rPr>
          <w:rFonts w:cstheme="minorHAnsi"/>
          <w:kern w:val="0"/>
        </w:rPr>
        <w:t>’s</w:t>
      </w:r>
      <w:r w:rsidR="0059698C">
        <w:rPr>
          <w:rFonts w:cstheme="minorHAnsi"/>
          <w:kern w:val="0"/>
        </w:rPr>
        <w:t xml:space="preserve"> age</w:t>
      </w:r>
      <w:r w:rsidR="00594835">
        <w:rPr>
          <w:rFonts w:cstheme="minorHAnsi"/>
          <w:kern w:val="0"/>
        </w:rPr>
        <w:t>s</w:t>
      </w:r>
      <w:r w:rsidR="0059698C">
        <w:rPr>
          <w:rFonts w:cstheme="minorHAnsi"/>
          <w:kern w:val="0"/>
        </w:rPr>
        <w:t xml:space="preserve"> ranging from 15</w:t>
      </w:r>
      <w:r w:rsidR="00807707">
        <w:rPr>
          <w:rFonts w:cstheme="minorHAnsi"/>
          <w:kern w:val="0"/>
        </w:rPr>
        <w:t xml:space="preserve"> to </w:t>
      </w:r>
      <w:r w:rsidR="0059698C">
        <w:rPr>
          <w:rFonts w:cstheme="minorHAnsi"/>
          <w:kern w:val="0"/>
        </w:rPr>
        <w:t xml:space="preserve">43 years. Partner status varied, with relationship </w:t>
      </w:r>
      <w:r w:rsidR="0059698C">
        <w:rPr>
          <w:rFonts w:cstheme="minorHAnsi"/>
          <w:kern w:val="0"/>
        </w:rPr>
        <w:lastRenderedPageBreak/>
        <w:t>durations rang</w:t>
      </w:r>
      <w:r w:rsidR="00E36DAA">
        <w:rPr>
          <w:rFonts w:cstheme="minorHAnsi"/>
          <w:kern w:val="0"/>
        </w:rPr>
        <w:t>ing</w:t>
      </w:r>
      <w:r w:rsidR="0059698C">
        <w:rPr>
          <w:rFonts w:cstheme="minorHAnsi"/>
          <w:kern w:val="0"/>
        </w:rPr>
        <w:t xml:space="preserve"> from short term partnerships to long terms marriages. Ethnicity and sexual orientation were inconsistently reported, though most identified as</w:t>
      </w:r>
      <w:r w:rsidR="00807707">
        <w:rPr>
          <w:rFonts w:cstheme="minorHAnsi"/>
          <w:kern w:val="0"/>
        </w:rPr>
        <w:t xml:space="preserve"> </w:t>
      </w:r>
      <w:r w:rsidR="00ED4C75">
        <w:rPr>
          <w:rFonts w:cstheme="minorHAnsi"/>
          <w:kern w:val="0"/>
        </w:rPr>
        <w:t>W</w:t>
      </w:r>
      <w:r w:rsidR="00807707">
        <w:rPr>
          <w:rFonts w:cstheme="minorHAnsi"/>
          <w:kern w:val="0"/>
        </w:rPr>
        <w:t>hite</w:t>
      </w:r>
      <w:r w:rsidR="0059698C">
        <w:rPr>
          <w:rFonts w:cstheme="minorHAnsi"/>
          <w:kern w:val="0"/>
        </w:rPr>
        <w:t xml:space="preserve"> and</w:t>
      </w:r>
      <w:r w:rsidR="00807707" w:rsidRPr="00807707">
        <w:rPr>
          <w:rFonts w:cstheme="minorHAnsi"/>
          <w:kern w:val="0"/>
        </w:rPr>
        <w:t xml:space="preserve"> </w:t>
      </w:r>
      <w:r w:rsidR="00807707">
        <w:rPr>
          <w:rFonts w:cstheme="minorHAnsi"/>
          <w:kern w:val="0"/>
        </w:rPr>
        <w:t>heterosexual</w:t>
      </w:r>
      <w:r w:rsidR="0059698C">
        <w:rPr>
          <w:rFonts w:cstheme="minorHAnsi"/>
          <w:kern w:val="0"/>
        </w:rPr>
        <w:t>. Time since treatment completion varied widely from a few months to over 10 years</w:t>
      </w:r>
      <w:r w:rsidR="00081A94">
        <w:rPr>
          <w:rFonts w:cstheme="minorHAnsi"/>
          <w:kern w:val="0"/>
        </w:rPr>
        <w:t xml:space="preserve"> (see Table 1)</w:t>
      </w:r>
      <w:r w:rsidR="0059698C">
        <w:rPr>
          <w:rFonts w:cstheme="minorHAnsi"/>
          <w:kern w:val="0"/>
        </w:rPr>
        <w:t>.</w:t>
      </w:r>
    </w:p>
    <w:p w14:paraId="6396967F" w14:textId="55713447" w:rsidR="00511FB6" w:rsidRPr="00081A94" w:rsidRDefault="005A58FF" w:rsidP="00511FB6">
      <w:pPr>
        <w:rPr>
          <w:rFonts w:cstheme="minorHAnsi"/>
          <w:b/>
          <w:bCs/>
          <w:kern w:val="0"/>
        </w:rPr>
      </w:pPr>
      <w:r w:rsidRPr="00381C50">
        <w:rPr>
          <w:rFonts w:cstheme="minorHAnsi"/>
          <w:kern w:val="0"/>
        </w:rPr>
        <w:t xml:space="preserve">This review identified </w:t>
      </w:r>
      <w:r w:rsidR="00381C50" w:rsidRPr="00381C50">
        <w:rPr>
          <w:rFonts w:cstheme="minorHAnsi"/>
          <w:kern w:val="0"/>
        </w:rPr>
        <w:t>one</w:t>
      </w:r>
      <w:r w:rsidR="007D7673" w:rsidRPr="00381C50">
        <w:rPr>
          <w:rFonts w:cstheme="minorHAnsi"/>
          <w:kern w:val="0"/>
        </w:rPr>
        <w:t xml:space="preserve"> overarching theme</w:t>
      </w:r>
      <w:r w:rsidR="00856D92" w:rsidRPr="00381C50">
        <w:rPr>
          <w:rFonts w:cstheme="minorHAnsi"/>
          <w:kern w:val="0"/>
        </w:rPr>
        <w:t>,</w:t>
      </w:r>
      <w:r w:rsidR="007D7673" w:rsidRPr="00381C50">
        <w:rPr>
          <w:rFonts w:cstheme="minorHAnsi"/>
          <w:kern w:val="0"/>
        </w:rPr>
        <w:t xml:space="preserve"> and </w:t>
      </w:r>
      <w:r w:rsidRPr="00381C50">
        <w:rPr>
          <w:rFonts w:cstheme="minorHAnsi"/>
          <w:kern w:val="0"/>
        </w:rPr>
        <w:t xml:space="preserve">four key themes related to how </w:t>
      </w:r>
      <w:r w:rsidR="00856D92" w:rsidRPr="00381C50">
        <w:rPr>
          <w:rFonts w:cstheme="minorHAnsi"/>
          <w:kern w:val="0"/>
        </w:rPr>
        <w:t>AYAs</w:t>
      </w:r>
      <w:r w:rsidRPr="00381C50">
        <w:rPr>
          <w:rFonts w:cstheme="minorHAnsi"/>
          <w:kern w:val="0"/>
        </w:rPr>
        <w:t xml:space="preserve"> navigate romantic relationships</w:t>
      </w:r>
      <w:r w:rsidR="005176D5" w:rsidRPr="00381C50">
        <w:rPr>
          <w:rFonts w:cstheme="minorHAnsi"/>
          <w:kern w:val="0"/>
        </w:rPr>
        <w:t xml:space="preserve"> and sexual intimacy</w:t>
      </w:r>
      <w:r w:rsidRPr="00381C50">
        <w:rPr>
          <w:rFonts w:cstheme="minorHAnsi"/>
          <w:kern w:val="0"/>
        </w:rPr>
        <w:t>. The</w:t>
      </w:r>
      <w:r w:rsidR="00381C50" w:rsidRPr="00381C50">
        <w:rPr>
          <w:rFonts w:cstheme="minorHAnsi"/>
          <w:kern w:val="0"/>
        </w:rPr>
        <w:t xml:space="preserve"> overarching framework reflects the dual nature of their experience; both challe</w:t>
      </w:r>
      <w:r w:rsidR="00511FB6" w:rsidRPr="00381C50">
        <w:rPr>
          <w:rFonts w:cstheme="minorHAnsi"/>
          <w:kern w:val="0"/>
        </w:rPr>
        <w:t>nge</w:t>
      </w:r>
      <w:r w:rsidR="0018570E" w:rsidRPr="00381C50">
        <w:rPr>
          <w:rFonts w:cstheme="minorHAnsi"/>
          <w:kern w:val="0"/>
        </w:rPr>
        <w:t>s (barriers/difficulties)</w:t>
      </w:r>
      <w:r w:rsidR="00511FB6" w:rsidRPr="00381C50">
        <w:rPr>
          <w:rFonts w:cstheme="minorHAnsi"/>
          <w:kern w:val="0"/>
        </w:rPr>
        <w:t xml:space="preserve"> and opportunit</w:t>
      </w:r>
      <w:r w:rsidR="0018570E" w:rsidRPr="00381C50">
        <w:rPr>
          <w:rFonts w:cstheme="minorHAnsi"/>
          <w:kern w:val="0"/>
        </w:rPr>
        <w:t>ies</w:t>
      </w:r>
      <w:r w:rsidR="00511FB6" w:rsidRPr="00381C50">
        <w:rPr>
          <w:rFonts w:cstheme="minorHAnsi"/>
          <w:kern w:val="0"/>
        </w:rPr>
        <w:t xml:space="preserve"> </w:t>
      </w:r>
      <w:r w:rsidR="0018570E" w:rsidRPr="00381C50">
        <w:rPr>
          <w:rFonts w:cstheme="minorHAnsi"/>
          <w:kern w:val="0"/>
        </w:rPr>
        <w:t>(potential positive changes)</w:t>
      </w:r>
      <w:r w:rsidR="00511FB6" w:rsidRPr="00381C50">
        <w:rPr>
          <w:rFonts w:cstheme="minorHAnsi"/>
          <w:kern w:val="0"/>
        </w:rPr>
        <w:t>.</w:t>
      </w:r>
      <w:r w:rsidRPr="00381C50">
        <w:rPr>
          <w:rFonts w:cstheme="minorHAnsi"/>
          <w:kern w:val="0"/>
        </w:rPr>
        <w:t xml:space="preserve"> </w:t>
      </w:r>
      <w:r w:rsidR="00381C50" w:rsidRPr="00381C50">
        <w:rPr>
          <w:rFonts w:cstheme="minorHAnsi"/>
          <w:kern w:val="0"/>
        </w:rPr>
        <w:t>Central to this is</w:t>
      </w:r>
      <w:r w:rsidRPr="00381C50">
        <w:rPr>
          <w:rFonts w:cstheme="minorHAnsi"/>
          <w:kern w:val="0"/>
        </w:rPr>
        <w:t xml:space="preserve"> how a cancer diagnosis during </w:t>
      </w:r>
      <w:r w:rsidR="007D7673" w:rsidRPr="00381C50">
        <w:rPr>
          <w:rFonts w:cstheme="minorHAnsi"/>
          <w:kern w:val="0"/>
        </w:rPr>
        <w:t>adolescen</w:t>
      </w:r>
      <w:r w:rsidR="00807707" w:rsidRPr="00381C50">
        <w:rPr>
          <w:rFonts w:cstheme="minorHAnsi"/>
          <w:kern w:val="0"/>
        </w:rPr>
        <w:t>ce</w:t>
      </w:r>
      <w:r w:rsidR="007D7673" w:rsidRPr="00381C50">
        <w:rPr>
          <w:rFonts w:cstheme="minorHAnsi"/>
          <w:kern w:val="0"/>
        </w:rPr>
        <w:t xml:space="preserve"> and young adulthood</w:t>
      </w:r>
      <w:r w:rsidR="000C126A" w:rsidRPr="00381C50">
        <w:rPr>
          <w:rFonts w:cstheme="minorHAnsi"/>
          <w:kern w:val="0"/>
        </w:rPr>
        <w:t xml:space="preserve"> </w:t>
      </w:r>
      <w:r w:rsidRPr="00381C50">
        <w:rPr>
          <w:rFonts w:cstheme="minorHAnsi"/>
          <w:kern w:val="0"/>
        </w:rPr>
        <w:t>disrupt</w:t>
      </w:r>
      <w:r w:rsidR="000C126A" w:rsidRPr="00381C50">
        <w:rPr>
          <w:rFonts w:cstheme="minorHAnsi"/>
          <w:kern w:val="0"/>
        </w:rPr>
        <w:t>ed</w:t>
      </w:r>
      <w:r w:rsidRPr="00381C50">
        <w:rPr>
          <w:rFonts w:cstheme="minorHAnsi"/>
          <w:kern w:val="0"/>
        </w:rPr>
        <w:t xml:space="preserve"> the typical trajectory of identity</w:t>
      </w:r>
      <w:r w:rsidR="007D7673" w:rsidRPr="00381C50">
        <w:rPr>
          <w:rFonts w:cstheme="minorHAnsi"/>
          <w:kern w:val="0"/>
        </w:rPr>
        <w:t xml:space="preserve"> formation</w:t>
      </w:r>
      <w:r w:rsidR="000C126A" w:rsidRPr="00381C50">
        <w:rPr>
          <w:rFonts w:cstheme="minorHAnsi"/>
          <w:kern w:val="0"/>
        </w:rPr>
        <w:t xml:space="preserve"> impacting their </w:t>
      </w:r>
      <w:r w:rsidR="007D7673" w:rsidRPr="00381C50">
        <w:rPr>
          <w:rFonts w:cstheme="minorHAnsi"/>
          <w:kern w:val="0"/>
        </w:rPr>
        <w:t>sense of self</w:t>
      </w:r>
      <w:r w:rsidRPr="00381C50">
        <w:rPr>
          <w:rFonts w:cstheme="minorHAnsi"/>
          <w:kern w:val="0"/>
        </w:rPr>
        <w:t>,</w:t>
      </w:r>
      <w:r w:rsidR="008B5024" w:rsidRPr="00381C50">
        <w:rPr>
          <w:rFonts w:cstheme="minorHAnsi"/>
          <w:kern w:val="0"/>
        </w:rPr>
        <w:t xml:space="preserve"> and</w:t>
      </w:r>
      <w:r w:rsidRPr="00381C50">
        <w:rPr>
          <w:rFonts w:cstheme="minorHAnsi"/>
          <w:kern w:val="0"/>
        </w:rPr>
        <w:t xml:space="preserve"> subsequently </w:t>
      </w:r>
      <w:r w:rsidR="007D7673" w:rsidRPr="00381C50">
        <w:rPr>
          <w:rFonts w:cstheme="minorHAnsi"/>
          <w:kern w:val="0"/>
        </w:rPr>
        <w:t>the development and maintenance of romantic relationships</w:t>
      </w:r>
      <w:r w:rsidR="00591A0A" w:rsidRPr="00381C50">
        <w:rPr>
          <w:rFonts w:cstheme="minorHAnsi"/>
          <w:kern w:val="0"/>
        </w:rPr>
        <w:t xml:space="preserve"> and sexual intimacy</w:t>
      </w:r>
      <w:r w:rsidRPr="00381C50">
        <w:rPr>
          <w:rFonts w:cstheme="minorHAnsi"/>
          <w:kern w:val="0"/>
        </w:rPr>
        <w:t>. This impact is</w:t>
      </w:r>
      <w:r>
        <w:rPr>
          <w:rFonts w:cstheme="minorHAnsi"/>
          <w:kern w:val="0"/>
        </w:rPr>
        <w:t xml:space="preserve"> explored through four key themes</w:t>
      </w:r>
      <w:r w:rsidR="00C73CDC">
        <w:rPr>
          <w:rFonts w:cstheme="minorHAnsi"/>
          <w:kern w:val="0"/>
        </w:rPr>
        <w:t xml:space="preserve"> and their associated subthemes, highlighting the challenges and opportunities within each</w:t>
      </w:r>
      <w:r>
        <w:rPr>
          <w:rFonts w:cstheme="minorHAnsi"/>
          <w:kern w:val="0"/>
        </w:rPr>
        <w:t xml:space="preserve">: </w:t>
      </w:r>
      <w:r w:rsidR="001D6165" w:rsidRPr="001D250E">
        <w:rPr>
          <w:rFonts w:cstheme="minorHAnsi"/>
          <w:b/>
          <w:bCs/>
          <w:i/>
          <w:iCs/>
          <w:kern w:val="0"/>
        </w:rPr>
        <w:t xml:space="preserve">1) </w:t>
      </w:r>
      <w:r w:rsidR="004E5BAD" w:rsidRPr="001D250E">
        <w:rPr>
          <w:rFonts w:cstheme="minorHAnsi"/>
          <w:b/>
          <w:bCs/>
          <w:i/>
          <w:iCs/>
          <w:kern w:val="0"/>
        </w:rPr>
        <w:t>Romantic</w:t>
      </w:r>
      <w:r w:rsidR="001D6165" w:rsidRPr="001D250E">
        <w:rPr>
          <w:rFonts w:cstheme="minorHAnsi"/>
          <w:b/>
          <w:bCs/>
          <w:i/>
          <w:iCs/>
          <w:kern w:val="0"/>
        </w:rPr>
        <w:t xml:space="preserve"> relationship development</w:t>
      </w:r>
      <w:r w:rsidR="004E5BAD" w:rsidRPr="001D250E">
        <w:rPr>
          <w:rFonts w:cstheme="minorHAnsi"/>
          <w:b/>
          <w:bCs/>
          <w:i/>
          <w:iCs/>
          <w:kern w:val="0"/>
        </w:rPr>
        <w:t>-connection, isolation and changing priorities</w:t>
      </w:r>
      <w:r w:rsidR="00C73CDC">
        <w:rPr>
          <w:rFonts w:cstheme="minorHAnsi"/>
          <w:b/>
          <w:bCs/>
          <w:i/>
          <w:iCs/>
          <w:kern w:val="0"/>
        </w:rPr>
        <w:t xml:space="preserve"> (1 challenge, 1 opportunity);</w:t>
      </w:r>
      <w:r w:rsidR="001D6165" w:rsidRPr="001D250E">
        <w:rPr>
          <w:rFonts w:cstheme="minorHAnsi"/>
          <w:b/>
          <w:bCs/>
          <w:i/>
          <w:iCs/>
          <w:kern w:val="0"/>
        </w:rPr>
        <w:t xml:space="preserve"> 2</w:t>
      </w:r>
      <w:r w:rsidRPr="001D250E">
        <w:rPr>
          <w:rFonts w:cstheme="minorHAnsi"/>
          <w:b/>
          <w:bCs/>
          <w:i/>
          <w:iCs/>
          <w:kern w:val="0"/>
        </w:rPr>
        <w:t>)</w:t>
      </w:r>
      <w:r w:rsidRPr="001D250E">
        <w:rPr>
          <w:rFonts w:cstheme="minorHAnsi"/>
          <w:i/>
          <w:iCs/>
          <w:kern w:val="0"/>
        </w:rPr>
        <w:t xml:space="preserve"> </w:t>
      </w:r>
      <w:r w:rsidR="007D7673" w:rsidRPr="001D250E">
        <w:rPr>
          <w:rFonts w:cstheme="minorHAnsi"/>
          <w:b/>
          <w:bCs/>
          <w:i/>
          <w:iCs/>
          <w:kern w:val="0"/>
        </w:rPr>
        <w:t>The disclosure dance: finding the right time and way</w:t>
      </w:r>
      <w:r w:rsidR="00C73CDC">
        <w:rPr>
          <w:rFonts w:cstheme="minorHAnsi"/>
          <w:b/>
          <w:bCs/>
          <w:i/>
          <w:iCs/>
          <w:kern w:val="0"/>
        </w:rPr>
        <w:t xml:space="preserve"> (1 challenge, 1 opportunity)</w:t>
      </w:r>
      <w:r w:rsidR="00C73CDC">
        <w:rPr>
          <w:rFonts w:cstheme="minorHAnsi"/>
          <w:i/>
          <w:iCs/>
          <w:kern w:val="0"/>
        </w:rPr>
        <w:t>;</w:t>
      </w:r>
      <w:r w:rsidRPr="001D250E">
        <w:rPr>
          <w:rFonts w:cstheme="minorHAnsi"/>
          <w:i/>
          <w:iCs/>
          <w:kern w:val="0"/>
        </w:rPr>
        <w:t xml:space="preserve"> </w:t>
      </w:r>
      <w:r w:rsidR="001D6165" w:rsidRPr="001D250E">
        <w:rPr>
          <w:rFonts w:cstheme="minorHAnsi"/>
          <w:b/>
          <w:bCs/>
          <w:i/>
          <w:iCs/>
          <w:kern w:val="0"/>
        </w:rPr>
        <w:t>3</w:t>
      </w:r>
      <w:r w:rsidRPr="001D250E">
        <w:rPr>
          <w:rFonts w:cstheme="minorHAnsi"/>
          <w:b/>
          <w:bCs/>
          <w:i/>
          <w:iCs/>
          <w:kern w:val="0"/>
        </w:rPr>
        <w:t>) Body image, sexuality, intimacy, and fertility</w:t>
      </w:r>
      <w:r w:rsidR="00C73CDC">
        <w:rPr>
          <w:rFonts w:cstheme="minorHAnsi"/>
          <w:b/>
          <w:bCs/>
          <w:i/>
          <w:iCs/>
          <w:kern w:val="0"/>
        </w:rPr>
        <w:t xml:space="preserve"> (2 challenges, 3 opportunities);</w:t>
      </w:r>
      <w:r w:rsidR="001D6165" w:rsidRPr="001D250E">
        <w:rPr>
          <w:rFonts w:cstheme="minorHAnsi"/>
          <w:b/>
          <w:bCs/>
          <w:i/>
          <w:iCs/>
          <w:kern w:val="0"/>
        </w:rPr>
        <w:t xml:space="preserve"> and</w:t>
      </w:r>
      <w:r w:rsidRPr="001D250E">
        <w:rPr>
          <w:rFonts w:cstheme="minorHAnsi"/>
          <w:b/>
          <w:bCs/>
          <w:i/>
          <w:iCs/>
          <w:kern w:val="0"/>
        </w:rPr>
        <w:t xml:space="preserve"> </w:t>
      </w:r>
      <w:r w:rsidR="001D6165" w:rsidRPr="001D250E">
        <w:rPr>
          <w:rFonts w:cstheme="minorHAnsi"/>
          <w:b/>
          <w:bCs/>
          <w:i/>
          <w:iCs/>
          <w:kern w:val="0"/>
        </w:rPr>
        <w:t>4</w:t>
      </w:r>
      <w:r w:rsidRPr="001D250E">
        <w:rPr>
          <w:rFonts w:cstheme="minorHAnsi"/>
          <w:b/>
          <w:bCs/>
          <w:i/>
          <w:iCs/>
          <w:kern w:val="0"/>
        </w:rPr>
        <w:t xml:space="preserve">) </w:t>
      </w:r>
      <w:r w:rsidR="008B5024" w:rsidRPr="008B5024">
        <w:rPr>
          <w:rFonts w:cstheme="minorHAnsi"/>
          <w:b/>
          <w:bCs/>
          <w:i/>
          <w:iCs/>
          <w:kern w:val="0"/>
        </w:rPr>
        <w:t>Partnerships and social support during cancer: Balancing caregiving, romantic connection and external pressures</w:t>
      </w:r>
      <w:r w:rsidR="00C73CDC">
        <w:rPr>
          <w:rFonts w:cstheme="minorHAnsi"/>
          <w:b/>
          <w:bCs/>
          <w:i/>
          <w:iCs/>
          <w:kern w:val="0"/>
        </w:rPr>
        <w:t xml:space="preserve"> (2 challenges, 1 opportunity)</w:t>
      </w:r>
      <w:r w:rsidR="00081A94">
        <w:rPr>
          <w:rFonts w:cstheme="minorHAnsi"/>
          <w:b/>
          <w:bCs/>
          <w:kern w:val="0"/>
        </w:rPr>
        <w:t xml:space="preserve"> (see Table 2).</w:t>
      </w:r>
    </w:p>
    <w:p w14:paraId="67B1CCF5" w14:textId="40EB8393" w:rsidR="000D182B" w:rsidRDefault="00511FB6" w:rsidP="000D182B">
      <w:pPr>
        <w:rPr>
          <w:rFonts w:cstheme="minorHAnsi"/>
          <w:b/>
          <w:bCs/>
          <w:kern w:val="0"/>
        </w:rPr>
      </w:pPr>
      <w:bookmarkStart w:id="0" w:name="_Hlk171171670"/>
      <w:r>
        <w:rPr>
          <w:rFonts w:cstheme="minorHAnsi"/>
          <w:b/>
          <w:bCs/>
          <w:kern w:val="0"/>
        </w:rPr>
        <w:t>Overarching theme</w:t>
      </w:r>
      <w:r w:rsidR="000D182B" w:rsidRPr="000D182B">
        <w:rPr>
          <w:rFonts w:cstheme="minorHAnsi"/>
          <w:b/>
          <w:bCs/>
          <w:kern w:val="0"/>
        </w:rPr>
        <w:t>:</w:t>
      </w:r>
      <w:r w:rsidR="00846650">
        <w:rPr>
          <w:rFonts w:cstheme="minorHAnsi"/>
          <w:b/>
          <w:bCs/>
          <w:kern w:val="0"/>
        </w:rPr>
        <w:t xml:space="preserve"> </w:t>
      </w:r>
      <w:r w:rsidR="00455CE7">
        <w:rPr>
          <w:rFonts w:cstheme="minorHAnsi"/>
          <w:b/>
          <w:bCs/>
          <w:kern w:val="0"/>
        </w:rPr>
        <w:t>Navigating</w:t>
      </w:r>
      <w:r w:rsidR="00532135">
        <w:rPr>
          <w:rFonts w:cstheme="minorHAnsi"/>
          <w:b/>
          <w:bCs/>
          <w:kern w:val="0"/>
        </w:rPr>
        <w:t xml:space="preserve"> </w:t>
      </w:r>
      <w:r w:rsidR="00591A0A">
        <w:rPr>
          <w:rFonts w:cstheme="minorHAnsi"/>
          <w:b/>
          <w:bCs/>
          <w:kern w:val="0"/>
        </w:rPr>
        <w:t xml:space="preserve">the </w:t>
      </w:r>
      <w:r w:rsidR="004E46A3">
        <w:rPr>
          <w:rFonts w:cstheme="minorHAnsi"/>
          <w:b/>
          <w:bCs/>
          <w:kern w:val="0"/>
        </w:rPr>
        <w:t>development and maintenance of</w:t>
      </w:r>
      <w:r w:rsidR="00455CE7">
        <w:rPr>
          <w:rFonts w:cstheme="minorHAnsi"/>
          <w:b/>
          <w:bCs/>
          <w:kern w:val="0"/>
        </w:rPr>
        <w:t xml:space="preserve"> romantic</w:t>
      </w:r>
      <w:r w:rsidR="000D182B" w:rsidRPr="000D182B">
        <w:rPr>
          <w:rFonts w:cstheme="minorHAnsi"/>
          <w:b/>
          <w:bCs/>
          <w:kern w:val="0"/>
        </w:rPr>
        <w:t xml:space="preserve"> </w:t>
      </w:r>
      <w:r w:rsidR="00455CE7">
        <w:rPr>
          <w:rFonts w:cstheme="minorHAnsi"/>
          <w:b/>
          <w:bCs/>
          <w:kern w:val="0"/>
        </w:rPr>
        <w:t>r</w:t>
      </w:r>
      <w:r w:rsidR="000D182B" w:rsidRPr="000D182B">
        <w:rPr>
          <w:rFonts w:cstheme="minorHAnsi"/>
          <w:b/>
          <w:bCs/>
          <w:kern w:val="0"/>
        </w:rPr>
        <w:t>elationships</w:t>
      </w:r>
      <w:r w:rsidR="00780F43">
        <w:rPr>
          <w:rFonts w:cstheme="minorHAnsi"/>
          <w:b/>
          <w:bCs/>
          <w:kern w:val="0"/>
        </w:rPr>
        <w:t xml:space="preserve"> and sexual intimacy</w:t>
      </w:r>
      <w:r w:rsidR="00455CE7">
        <w:rPr>
          <w:rFonts w:cstheme="minorHAnsi"/>
          <w:b/>
          <w:bCs/>
          <w:kern w:val="0"/>
        </w:rPr>
        <w:t xml:space="preserve"> with an altered sense of self</w:t>
      </w:r>
      <w:r w:rsidR="00807707">
        <w:rPr>
          <w:rFonts w:cstheme="minorHAnsi"/>
          <w:b/>
          <w:bCs/>
          <w:kern w:val="0"/>
        </w:rPr>
        <w:t>.</w:t>
      </w:r>
    </w:p>
    <w:p w14:paraId="7C11BDD7" w14:textId="72EF7197" w:rsidR="00F862BF" w:rsidRDefault="00F862BF" w:rsidP="000D182B">
      <w:pPr>
        <w:rPr>
          <w:rFonts w:cstheme="minorHAnsi"/>
          <w:kern w:val="0"/>
        </w:rPr>
      </w:pPr>
      <w:r>
        <w:rPr>
          <w:rFonts w:cstheme="minorHAnsi"/>
          <w:kern w:val="0"/>
        </w:rPr>
        <w:t xml:space="preserve">Experiencing cancer as an AYA can significantly impact their developing sense of self, </w:t>
      </w:r>
      <w:r w:rsidR="00807707">
        <w:rPr>
          <w:rFonts w:cstheme="minorHAnsi"/>
          <w:kern w:val="0"/>
        </w:rPr>
        <w:t xml:space="preserve">which in turn </w:t>
      </w:r>
      <w:r w:rsidR="00ED4C75">
        <w:rPr>
          <w:rFonts w:cstheme="minorHAnsi"/>
          <w:kern w:val="0"/>
        </w:rPr>
        <w:t>influences</w:t>
      </w:r>
      <w:r>
        <w:rPr>
          <w:rFonts w:cstheme="minorHAnsi"/>
          <w:kern w:val="0"/>
        </w:rPr>
        <w:t xml:space="preserve"> their ability to establish and sustain romantic relationships</w:t>
      </w:r>
      <w:r w:rsidR="00ED402B">
        <w:rPr>
          <w:rFonts w:cstheme="minorHAnsi"/>
          <w:kern w:val="0"/>
        </w:rPr>
        <w:t>, often creating tensions between the desire for connection and the realities of illness and recovery. The overarching theme captures this dual experience, whereby</w:t>
      </w:r>
      <w:r w:rsidR="00E20A53">
        <w:rPr>
          <w:rFonts w:cstheme="minorHAnsi"/>
          <w:kern w:val="0"/>
        </w:rPr>
        <w:t xml:space="preserve"> both challenges and providing opportunities</w:t>
      </w:r>
      <w:r w:rsidR="00ED402B">
        <w:rPr>
          <w:rFonts w:cstheme="minorHAnsi"/>
          <w:kern w:val="0"/>
        </w:rPr>
        <w:t>. Figure 1 illustrates this framework, and the four key themes described below elaborate on the different ways it is experienced by AYAs</w:t>
      </w:r>
      <w:r w:rsidR="0018570E">
        <w:rPr>
          <w:rFonts w:cstheme="minorHAnsi"/>
          <w:kern w:val="0"/>
        </w:rPr>
        <w:t>.</w:t>
      </w:r>
    </w:p>
    <w:p w14:paraId="702678A3" w14:textId="3AE33238" w:rsidR="007E6D6F" w:rsidRPr="007E6D6F" w:rsidRDefault="007E6D6F" w:rsidP="000D182B">
      <w:pPr>
        <w:rPr>
          <w:rFonts w:cstheme="minorHAnsi"/>
          <w:b/>
          <w:bCs/>
          <w:kern w:val="0"/>
        </w:rPr>
      </w:pPr>
      <w:r w:rsidRPr="007E6D6F">
        <w:rPr>
          <w:rFonts w:cstheme="minorHAnsi"/>
          <w:b/>
          <w:bCs/>
          <w:kern w:val="0"/>
        </w:rPr>
        <w:t>1.</w:t>
      </w:r>
      <w:r>
        <w:rPr>
          <w:rFonts w:cstheme="minorHAnsi"/>
          <w:b/>
          <w:bCs/>
          <w:kern w:val="0"/>
        </w:rPr>
        <w:t xml:space="preserve"> </w:t>
      </w:r>
      <w:r w:rsidR="009F74C9">
        <w:rPr>
          <w:rFonts w:cstheme="minorHAnsi"/>
          <w:b/>
          <w:bCs/>
          <w:kern w:val="0"/>
        </w:rPr>
        <w:t>Romantic relationship development</w:t>
      </w:r>
      <w:r w:rsidR="00ED4C75">
        <w:rPr>
          <w:rFonts w:cstheme="minorHAnsi"/>
          <w:b/>
          <w:bCs/>
          <w:kern w:val="0"/>
        </w:rPr>
        <w:t>-</w:t>
      </w:r>
      <w:r w:rsidR="00807707">
        <w:rPr>
          <w:rFonts w:cstheme="minorHAnsi"/>
          <w:b/>
          <w:bCs/>
          <w:kern w:val="0"/>
        </w:rPr>
        <w:t xml:space="preserve"> </w:t>
      </w:r>
      <w:r w:rsidR="009F74C9">
        <w:rPr>
          <w:rFonts w:cstheme="minorHAnsi"/>
          <w:b/>
          <w:bCs/>
          <w:kern w:val="0"/>
        </w:rPr>
        <w:t>connection, isolation and changing priorities</w:t>
      </w:r>
      <w:r>
        <w:rPr>
          <w:rFonts w:cstheme="minorHAnsi"/>
          <w:b/>
          <w:bCs/>
          <w:kern w:val="0"/>
        </w:rPr>
        <w:t xml:space="preserve"> </w:t>
      </w:r>
    </w:p>
    <w:p w14:paraId="082A7045" w14:textId="5F21ADE1" w:rsidR="00D64366" w:rsidRDefault="000D182B" w:rsidP="007F7FD6">
      <w:pPr>
        <w:rPr>
          <w:rFonts w:cstheme="minorHAnsi"/>
          <w:kern w:val="0"/>
        </w:rPr>
      </w:pPr>
      <w:r w:rsidRPr="000D182B">
        <w:rPr>
          <w:rFonts w:cstheme="minorHAnsi"/>
          <w:b/>
          <w:bCs/>
          <w:kern w:val="0"/>
        </w:rPr>
        <w:t>Challenges</w:t>
      </w:r>
      <w:r w:rsidR="00D64366">
        <w:rPr>
          <w:rFonts w:cstheme="minorHAnsi"/>
          <w:b/>
          <w:bCs/>
          <w:kern w:val="0"/>
        </w:rPr>
        <w:t>:</w:t>
      </w:r>
    </w:p>
    <w:p w14:paraId="3F04EF9E" w14:textId="70B7E208" w:rsidR="000D182B" w:rsidRPr="00D64366" w:rsidRDefault="00FA47A9" w:rsidP="007F7FD6">
      <w:pPr>
        <w:rPr>
          <w:rFonts w:cstheme="minorHAnsi"/>
          <w:kern w:val="0"/>
        </w:rPr>
      </w:pPr>
      <w:r>
        <w:rPr>
          <w:rFonts w:cstheme="minorHAnsi"/>
          <w:b/>
          <w:bCs/>
          <w:i/>
          <w:iCs/>
          <w:kern w:val="0"/>
        </w:rPr>
        <w:t xml:space="preserve">Disrupted </w:t>
      </w:r>
      <w:r w:rsidR="006556CB">
        <w:rPr>
          <w:rFonts w:cstheme="minorHAnsi"/>
          <w:b/>
          <w:bCs/>
          <w:i/>
          <w:iCs/>
          <w:kern w:val="0"/>
        </w:rPr>
        <w:t xml:space="preserve">romantic </w:t>
      </w:r>
      <w:r>
        <w:rPr>
          <w:rFonts w:cstheme="minorHAnsi"/>
          <w:b/>
          <w:bCs/>
          <w:i/>
          <w:iCs/>
          <w:kern w:val="0"/>
        </w:rPr>
        <w:t xml:space="preserve">trajectories </w:t>
      </w:r>
    </w:p>
    <w:p w14:paraId="4D479BB4" w14:textId="410C8A05" w:rsidR="00E63247" w:rsidRDefault="00AA13F1" w:rsidP="00263F7C">
      <w:pPr>
        <w:rPr>
          <w:rFonts w:cstheme="minorHAnsi"/>
          <w:kern w:val="0"/>
        </w:rPr>
      </w:pPr>
      <w:bookmarkStart w:id="1" w:name="_Hlk171171684"/>
      <w:bookmarkEnd w:id="0"/>
      <w:r>
        <w:rPr>
          <w:rFonts w:cstheme="minorHAnsi"/>
          <w:kern w:val="0"/>
        </w:rPr>
        <w:t xml:space="preserve">The emotional and physical impact of cancer disrupted </w:t>
      </w:r>
      <w:r w:rsidR="00220CC2">
        <w:rPr>
          <w:rFonts w:cstheme="minorHAnsi"/>
          <w:kern w:val="0"/>
        </w:rPr>
        <w:t>the typical developmental trajectory</w:t>
      </w:r>
      <w:r w:rsidR="00FF53F6">
        <w:rPr>
          <w:rFonts w:cstheme="minorHAnsi"/>
          <w:kern w:val="0"/>
        </w:rPr>
        <w:t xml:space="preserve"> of AYAs</w:t>
      </w:r>
      <w:r w:rsidR="000C093D">
        <w:rPr>
          <w:rFonts w:cstheme="minorHAnsi"/>
          <w:kern w:val="0"/>
        </w:rPr>
        <w:fldChar w:fldCharType="begin">
          <w:fldData xml:space="preserve">PEVuZE5vdGU+PENpdGU+PEF1dGhvcj5Eb2JpbnNvbjwvQXV0aG9yPjxZZWFyPjIwMTY8L1llYXI+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Eb2JpbnNvbjwvQXV0aG9yPjxZZWFyPjIwMTY8L1llYXI+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0C093D">
        <w:rPr>
          <w:rFonts w:cstheme="minorHAnsi"/>
          <w:kern w:val="0"/>
        </w:rPr>
      </w:r>
      <w:r w:rsidR="000C093D">
        <w:rPr>
          <w:rFonts w:cstheme="minorHAnsi"/>
          <w:kern w:val="0"/>
        </w:rPr>
        <w:fldChar w:fldCharType="separate"/>
      </w:r>
      <w:r w:rsidR="00727BCF">
        <w:rPr>
          <w:rFonts w:cstheme="minorHAnsi"/>
          <w:noProof/>
          <w:kern w:val="0"/>
        </w:rPr>
        <w:t>[29, 30]</w:t>
      </w:r>
      <w:r w:rsidR="000C093D">
        <w:rPr>
          <w:rFonts w:cstheme="minorHAnsi"/>
          <w:kern w:val="0"/>
        </w:rPr>
        <w:fldChar w:fldCharType="end"/>
      </w:r>
      <w:r w:rsidR="00FF53F6">
        <w:rPr>
          <w:rFonts w:cstheme="minorHAnsi"/>
          <w:kern w:val="0"/>
        </w:rPr>
        <w:t xml:space="preserve">, often </w:t>
      </w:r>
      <w:r w:rsidR="00C61513">
        <w:rPr>
          <w:rFonts w:cstheme="minorHAnsi"/>
          <w:kern w:val="0"/>
        </w:rPr>
        <w:t>leading to</w:t>
      </w:r>
      <w:r>
        <w:rPr>
          <w:rFonts w:cstheme="minorHAnsi"/>
          <w:kern w:val="0"/>
        </w:rPr>
        <w:t xml:space="preserve"> feelings of isolation. Some</w:t>
      </w:r>
      <w:r w:rsidR="00FA21E5">
        <w:rPr>
          <w:rFonts w:cstheme="minorHAnsi"/>
          <w:kern w:val="0"/>
        </w:rPr>
        <w:t xml:space="preserve"> felt they had</w:t>
      </w:r>
      <w:r>
        <w:rPr>
          <w:rFonts w:cstheme="minorHAnsi"/>
          <w:kern w:val="0"/>
        </w:rPr>
        <w:t xml:space="preserve"> </w:t>
      </w:r>
      <w:r w:rsidR="00FF53F6">
        <w:rPr>
          <w:rFonts w:cstheme="minorHAnsi"/>
          <w:kern w:val="0"/>
        </w:rPr>
        <w:t>re</w:t>
      </w:r>
      <w:r w:rsidR="00FA21E5">
        <w:rPr>
          <w:rFonts w:cstheme="minorHAnsi"/>
          <w:kern w:val="0"/>
        </w:rPr>
        <w:t>verted</w:t>
      </w:r>
      <w:r w:rsidR="00FF53F6">
        <w:rPr>
          <w:rFonts w:cstheme="minorHAnsi"/>
          <w:kern w:val="0"/>
        </w:rPr>
        <w:t xml:space="preserve"> </w:t>
      </w:r>
      <w:r>
        <w:rPr>
          <w:rFonts w:cstheme="minorHAnsi"/>
          <w:kern w:val="0"/>
        </w:rPr>
        <w:t>to childhood</w:t>
      </w:r>
      <w:r w:rsidR="00FF53F6">
        <w:rPr>
          <w:rFonts w:cstheme="minorHAnsi"/>
          <w:kern w:val="0"/>
        </w:rPr>
        <w:t>, becoming more</w:t>
      </w:r>
      <w:r>
        <w:rPr>
          <w:rFonts w:cstheme="minorHAnsi"/>
          <w:kern w:val="0"/>
        </w:rPr>
        <w:t xml:space="preserve"> depende</w:t>
      </w:r>
      <w:r w:rsidR="00C61513">
        <w:rPr>
          <w:rFonts w:cstheme="minorHAnsi"/>
          <w:kern w:val="0"/>
        </w:rPr>
        <w:t>n</w:t>
      </w:r>
      <w:r w:rsidR="00FF53F6">
        <w:rPr>
          <w:rFonts w:cstheme="minorHAnsi"/>
          <w:kern w:val="0"/>
        </w:rPr>
        <w:t>t</w:t>
      </w:r>
      <w:r>
        <w:rPr>
          <w:rFonts w:cstheme="minorHAnsi"/>
          <w:kern w:val="0"/>
        </w:rPr>
        <w:t xml:space="preserve"> on family and </w:t>
      </w:r>
      <w:r w:rsidR="00FF53F6">
        <w:rPr>
          <w:rFonts w:cstheme="minorHAnsi"/>
          <w:kern w:val="0"/>
        </w:rPr>
        <w:t xml:space="preserve">disengaging from </w:t>
      </w:r>
      <w:r>
        <w:rPr>
          <w:rFonts w:cstheme="minorHAnsi"/>
          <w:kern w:val="0"/>
        </w:rPr>
        <w:t>romantic relationships</w:t>
      </w:r>
      <w:bookmarkEnd w:id="1"/>
      <w:r w:rsidR="00125452">
        <w:rPr>
          <w:rFonts w:cstheme="minorHAnsi"/>
          <w:kern w:val="0"/>
        </w:rPr>
        <w:t xml:space="preserve">: </w:t>
      </w:r>
    </w:p>
    <w:p w14:paraId="07B166DF" w14:textId="0029CC3E" w:rsidR="00E63247" w:rsidRDefault="00125452" w:rsidP="00ED4C75">
      <w:pPr>
        <w:ind w:left="720"/>
        <w:rPr>
          <w:rFonts w:cstheme="minorHAnsi"/>
          <w:kern w:val="0"/>
        </w:rPr>
      </w:pPr>
      <w:r w:rsidRPr="00856D92">
        <w:rPr>
          <w:rFonts w:cstheme="minorHAnsi"/>
          <w:i/>
          <w:iCs/>
          <w:kern w:val="0"/>
        </w:rPr>
        <w:t>“</w:t>
      </w:r>
      <w:r w:rsidR="00834181" w:rsidRPr="00856D92">
        <w:rPr>
          <w:rFonts w:cstheme="minorHAnsi"/>
          <w:i/>
          <w:iCs/>
          <w:kern w:val="0"/>
        </w:rPr>
        <w:t>I never really had boyfriends through high school</w:t>
      </w:r>
      <w:r w:rsidRPr="00856D92">
        <w:rPr>
          <w:rFonts w:cstheme="minorHAnsi"/>
          <w:i/>
          <w:iCs/>
          <w:kern w:val="0"/>
        </w:rPr>
        <w:t>,</w:t>
      </w:r>
      <w:r w:rsidR="00834181" w:rsidRPr="00856D92">
        <w:rPr>
          <w:rFonts w:cstheme="minorHAnsi"/>
          <w:i/>
          <w:iCs/>
          <w:kern w:val="0"/>
        </w:rPr>
        <w:t xml:space="preserve"> at the time when you’re supposed to be creating your own independence. I was spending all of my time with my parents and almost reverted to childhood</w:t>
      </w:r>
      <w:r w:rsidR="00220CC2" w:rsidRPr="00856D92">
        <w:rPr>
          <w:rFonts w:cstheme="minorHAnsi"/>
          <w:i/>
          <w:iCs/>
          <w:kern w:val="0"/>
        </w:rPr>
        <w:t xml:space="preserve"> […]</w:t>
      </w:r>
      <w:r w:rsidR="004E46A3">
        <w:rPr>
          <w:rFonts w:cstheme="minorHAnsi"/>
          <w:i/>
          <w:iCs/>
          <w:kern w:val="0"/>
        </w:rPr>
        <w:t>”</w:t>
      </w:r>
      <w:r w:rsidR="000C093D" w:rsidRPr="004E46A3">
        <w:rPr>
          <w:rFonts w:cstheme="minorHAnsi"/>
          <w:kern w:val="0"/>
        </w:rPr>
        <w:fldChar w:fldCharType="begin">
          <w:fldData xml:space="preserve">PEVuZE5vdGU+PENpdGU+PEF1dGhvcj5Eb2JpbnNvbjwvQXV0aG9yPjxZZWFyPjIwMTY8L1llYXI+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Eb2JpbnNvbjwvQXV0aG9yPjxZZWFyPjIwMTY8L1llYXI+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0C093D" w:rsidRPr="004E46A3">
        <w:rPr>
          <w:rFonts w:cstheme="minorHAnsi"/>
          <w:kern w:val="0"/>
        </w:rPr>
      </w:r>
      <w:r w:rsidR="000C093D" w:rsidRPr="004E46A3">
        <w:rPr>
          <w:rFonts w:cstheme="minorHAnsi"/>
          <w:kern w:val="0"/>
        </w:rPr>
        <w:fldChar w:fldCharType="separate"/>
      </w:r>
      <w:r w:rsidR="00727BCF">
        <w:rPr>
          <w:rFonts w:cstheme="minorHAnsi"/>
          <w:noProof/>
          <w:kern w:val="0"/>
        </w:rPr>
        <w:t>[29]</w:t>
      </w:r>
      <w:r w:rsidR="000C093D" w:rsidRPr="004E46A3">
        <w:rPr>
          <w:rFonts w:cstheme="minorHAnsi"/>
          <w:kern w:val="0"/>
        </w:rPr>
        <w:fldChar w:fldCharType="end"/>
      </w:r>
      <w:r w:rsidRPr="004E46A3">
        <w:rPr>
          <w:rFonts w:cstheme="minorHAnsi"/>
          <w:kern w:val="0"/>
        </w:rPr>
        <w:t>.</w:t>
      </w:r>
      <w:r w:rsidR="00220CC2">
        <w:rPr>
          <w:rFonts w:cstheme="minorHAnsi"/>
          <w:kern w:val="0"/>
        </w:rPr>
        <w:t xml:space="preserve"> </w:t>
      </w:r>
      <w:bookmarkStart w:id="2" w:name="_Hlk171171690"/>
    </w:p>
    <w:p w14:paraId="3ABBE12F" w14:textId="0BBC95CE" w:rsidR="00E63247" w:rsidRDefault="00220CC2" w:rsidP="00263F7C">
      <w:pPr>
        <w:rPr>
          <w:rFonts w:cstheme="minorHAnsi"/>
          <w:kern w:val="0"/>
        </w:rPr>
      </w:pPr>
      <w:r>
        <w:rPr>
          <w:rFonts w:cstheme="minorHAnsi"/>
          <w:kern w:val="0"/>
        </w:rPr>
        <w:t>Conversely, others experienced forced early maturation, prioritising survival</w:t>
      </w:r>
      <w:r w:rsidR="00263F7C">
        <w:rPr>
          <w:rFonts w:cstheme="minorHAnsi"/>
          <w:kern w:val="0"/>
        </w:rPr>
        <w:t xml:space="preserve"> </w:t>
      </w:r>
      <w:bookmarkEnd w:id="2"/>
      <w:r w:rsidR="00AA13F1">
        <w:rPr>
          <w:rFonts w:cstheme="minorHAnsi"/>
          <w:kern w:val="0"/>
        </w:rPr>
        <w:t>over romantic development</w:t>
      </w:r>
      <w:r w:rsidR="0057698E">
        <w:rPr>
          <w:rFonts w:cstheme="minorHAnsi"/>
          <w:kern w:val="0"/>
        </w:rPr>
        <w:fldChar w:fldCharType="begin">
          <w:fldData xml:space="preserve">PEVuZE5vdGU+PENpdGU+PEF1dGhvcj5Eb2JpbnNvbjwvQXV0aG9yPjxZZWFyPjIwMTY8L1llYXI+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Eb2JpbnNvbjwvQXV0aG9yPjxZZWFyPjIwMTY8L1llYXI+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57698E">
        <w:rPr>
          <w:rFonts w:cstheme="minorHAnsi"/>
          <w:kern w:val="0"/>
        </w:rPr>
      </w:r>
      <w:r w:rsidR="0057698E">
        <w:rPr>
          <w:rFonts w:cstheme="minorHAnsi"/>
          <w:kern w:val="0"/>
        </w:rPr>
        <w:fldChar w:fldCharType="separate"/>
      </w:r>
      <w:r w:rsidR="00727BCF">
        <w:rPr>
          <w:rFonts w:cstheme="minorHAnsi"/>
          <w:noProof/>
          <w:kern w:val="0"/>
        </w:rPr>
        <w:t>[7, 8, 29, 30]</w:t>
      </w:r>
      <w:r w:rsidR="0057698E">
        <w:rPr>
          <w:rFonts w:cstheme="minorHAnsi"/>
          <w:kern w:val="0"/>
        </w:rPr>
        <w:fldChar w:fldCharType="end"/>
      </w:r>
      <w:r w:rsidR="00AA13F1">
        <w:rPr>
          <w:rFonts w:cstheme="minorHAnsi"/>
          <w:kern w:val="0"/>
        </w:rPr>
        <w:t xml:space="preserve">. </w:t>
      </w:r>
      <w:r>
        <w:rPr>
          <w:rFonts w:cstheme="minorHAnsi"/>
          <w:kern w:val="0"/>
        </w:rPr>
        <w:t xml:space="preserve">This mismatch between their priorities and societal expectations led </w:t>
      </w:r>
      <w:r w:rsidR="00DA4AED">
        <w:rPr>
          <w:rFonts w:cstheme="minorHAnsi"/>
          <w:kern w:val="0"/>
        </w:rPr>
        <w:t>to</w:t>
      </w:r>
      <w:r>
        <w:rPr>
          <w:rFonts w:cstheme="minorHAnsi"/>
          <w:kern w:val="0"/>
        </w:rPr>
        <w:t xml:space="preserve"> </w:t>
      </w:r>
      <w:r w:rsidR="001D6165">
        <w:rPr>
          <w:rFonts w:cstheme="minorHAnsi"/>
          <w:kern w:val="0"/>
        </w:rPr>
        <w:t xml:space="preserve">a </w:t>
      </w:r>
      <w:r w:rsidR="00AA13F1">
        <w:rPr>
          <w:rFonts w:cstheme="minorHAnsi"/>
          <w:kern w:val="0"/>
        </w:rPr>
        <w:t>disconnect</w:t>
      </w:r>
      <w:r w:rsidR="001D6165">
        <w:rPr>
          <w:rFonts w:cstheme="minorHAnsi"/>
          <w:kern w:val="0"/>
        </w:rPr>
        <w:t>ion</w:t>
      </w:r>
      <w:r w:rsidR="00AA13F1">
        <w:rPr>
          <w:rFonts w:cstheme="minorHAnsi"/>
          <w:kern w:val="0"/>
        </w:rPr>
        <w:t xml:space="preserve"> between </w:t>
      </w:r>
      <w:r w:rsidR="001D6165">
        <w:rPr>
          <w:rFonts w:cstheme="minorHAnsi"/>
          <w:kern w:val="0"/>
        </w:rPr>
        <w:t xml:space="preserve">their </w:t>
      </w:r>
      <w:r w:rsidR="00AA13F1">
        <w:rPr>
          <w:rFonts w:cstheme="minorHAnsi"/>
          <w:kern w:val="0"/>
        </w:rPr>
        <w:t>personal needs and societal expectations</w:t>
      </w:r>
      <w:r w:rsidR="00FA21E5">
        <w:rPr>
          <w:rFonts w:cstheme="minorHAnsi"/>
          <w:kern w:val="0"/>
        </w:rPr>
        <w:t>. AYAs had to balance</w:t>
      </w:r>
      <w:r w:rsidR="00335C5B">
        <w:rPr>
          <w:rFonts w:cstheme="minorHAnsi"/>
          <w:kern w:val="0"/>
        </w:rPr>
        <w:t xml:space="preserve"> the necessity of medical treatment with the desire for social engagement, independence and intimacy</w:t>
      </w:r>
      <w:r w:rsidR="00FA21E5">
        <w:rPr>
          <w:rFonts w:cstheme="minorHAnsi"/>
          <w:kern w:val="0"/>
        </w:rPr>
        <w:t>. This often resulted in</w:t>
      </w:r>
      <w:r w:rsidR="007D607C">
        <w:rPr>
          <w:rFonts w:cstheme="minorHAnsi"/>
          <w:kern w:val="0"/>
        </w:rPr>
        <w:t xml:space="preserve"> an internal conflict </w:t>
      </w:r>
      <w:r w:rsidR="00FA21E5">
        <w:rPr>
          <w:rFonts w:cstheme="minorHAnsi"/>
          <w:kern w:val="0"/>
        </w:rPr>
        <w:t>along with</w:t>
      </w:r>
      <w:r w:rsidR="007D607C">
        <w:rPr>
          <w:rFonts w:cstheme="minorHAnsi"/>
          <w:kern w:val="0"/>
        </w:rPr>
        <w:t xml:space="preserve"> </w:t>
      </w:r>
      <w:r w:rsidR="00AA13F1">
        <w:rPr>
          <w:rFonts w:cstheme="minorHAnsi"/>
          <w:kern w:val="0"/>
        </w:rPr>
        <w:t>feelings of loneliness and inadequacy</w:t>
      </w:r>
      <w:r w:rsidR="00382301">
        <w:rPr>
          <w:rFonts w:cstheme="minorHAnsi"/>
          <w:kern w:val="0"/>
        </w:rPr>
        <w:fldChar w:fldCharType="begin">
          <w:fldData xml:space="preserve">PEVuZE5vdGU+PENpdGU+PEF1dGhvcj5Nb3VsZXM8L0F1dGhvcj48WWVhcj4yMDE3PC9ZZWFyPjxS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Nb3VsZXM8L0F1dGhvcj48WWVhcj4yMDE3PC9ZZWFyPjxS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382301">
        <w:rPr>
          <w:rFonts w:cstheme="minorHAnsi"/>
          <w:kern w:val="0"/>
        </w:rPr>
      </w:r>
      <w:r w:rsidR="00382301">
        <w:rPr>
          <w:rFonts w:cstheme="minorHAnsi"/>
          <w:kern w:val="0"/>
        </w:rPr>
        <w:fldChar w:fldCharType="separate"/>
      </w:r>
      <w:r w:rsidR="00727BCF">
        <w:rPr>
          <w:rFonts w:cstheme="minorHAnsi"/>
          <w:noProof/>
          <w:kern w:val="0"/>
        </w:rPr>
        <w:t>[7, 8, 30]</w:t>
      </w:r>
      <w:r w:rsidR="00382301">
        <w:rPr>
          <w:rFonts w:cstheme="minorHAnsi"/>
          <w:kern w:val="0"/>
        </w:rPr>
        <w:fldChar w:fldCharType="end"/>
      </w:r>
      <w:r w:rsidR="00575874">
        <w:rPr>
          <w:rFonts w:cstheme="minorHAnsi"/>
          <w:kern w:val="0"/>
        </w:rPr>
        <w:t>:</w:t>
      </w:r>
      <w:r w:rsidR="00263F7C">
        <w:rPr>
          <w:rFonts w:cstheme="minorHAnsi"/>
          <w:kern w:val="0"/>
        </w:rPr>
        <w:t xml:space="preserve"> </w:t>
      </w:r>
    </w:p>
    <w:p w14:paraId="5B2CAD74" w14:textId="0E307707" w:rsidR="00330359" w:rsidRDefault="00CA43DE" w:rsidP="00382301">
      <w:pPr>
        <w:ind w:left="720"/>
        <w:rPr>
          <w:rFonts w:cstheme="minorHAnsi"/>
          <w:kern w:val="0"/>
        </w:rPr>
      </w:pPr>
      <w:r>
        <w:rPr>
          <w:rFonts w:cstheme="minorHAnsi"/>
          <w:kern w:val="0"/>
        </w:rPr>
        <w:t>“</w:t>
      </w:r>
      <w:r w:rsidR="00330359" w:rsidRPr="00263F7C">
        <w:rPr>
          <w:rFonts w:cstheme="minorHAnsi"/>
          <w:i/>
          <w:iCs/>
          <w:kern w:val="0"/>
        </w:rPr>
        <w:t>And also, I—you know, when I had that feeling of like, oh my God, what if I die and no one had ever romantically loved me? I really did want to be involved with somebody…</w:t>
      </w:r>
      <w:r w:rsidR="00C51F8C">
        <w:rPr>
          <w:rFonts w:cstheme="minorHAnsi"/>
          <w:i/>
          <w:iCs/>
          <w:kern w:val="0"/>
        </w:rPr>
        <w:t>”</w:t>
      </w:r>
      <w:r w:rsidR="0057698E" w:rsidRPr="00382301">
        <w:rPr>
          <w:rFonts w:cstheme="minorHAnsi"/>
          <w:kern w:val="0"/>
        </w:rPr>
        <w:fldChar w:fldCharType="begin"/>
      </w:r>
      <w:r w:rsidR="00727BCF">
        <w:rPr>
          <w:rFonts w:cstheme="minorHAnsi"/>
          <w:kern w:val="0"/>
        </w:rPr>
        <w:instrText xml:space="preserve"> ADDIN EN.CITE &lt;EndNote&gt;&lt;Cite&gt;&lt;Author&gt;Wirtz&lt;/Author&gt;&lt;Year&gt;2024&lt;/Year&gt;&lt;RecNum&gt;71&lt;/RecNum&gt;&lt;DisplayText&gt;[30]&lt;/DisplayText&gt;&lt;record&gt;&lt;rec-number&gt;71&lt;/rec-number&gt;&lt;foreign-keys&gt;&lt;key app="EN" db-id="ese222vrz905xaee0t5xzpwrrvepe9vxw09s" timestamp="1741466179"&gt;71&lt;/key&gt;&lt;/foreign-keys&gt;&lt;ref-type name="Journal Article"&gt;17&lt;/ref-type&gt;&lt;contributors&gt;&lt;authors&gt;&lt;author&gt;Wirtz, Megan R&lt;/author&gt;&lt;author&gt;Ahmad, Zeba N&lt;/author&gt;&lt;author&gt;Ford, Jennifer S&lt;/author&gt;&lt;/authors&gt;&lt;/contributors&gt;&lt;titles&gt;&lt;title&gt;“What if I die and no one had ever romantically loved me?”: sexual well-being in a sample of YA cancer survivors&lt;/title&gt;&lt;secondary-title&gt;Journal of Cancer Survivorship&lt;/secondary-title&gt;&lt;/titles&gt;&lt;periodical&gt;&lt;full-title&gt;Journal of Cancer Survivorship&lt;/full-title&gt;&lt;/periodical&gt;&lt;pages&gt;186-195&lt;/pages&gt;&lt;volume&gt;18&lt;/volume&gt;&lt;number&gt;1&lt;/number&gt;&lt;dates&gt;&lt;year&gt;2024&lt;/year&gt;&lt;/dates&gt;&lt;isbn&gt;1932-2259&lt;/isbn&gt;&lt;urls&gt;&lt;/urls&gt;&lt;/record&gt;&lt;/Cite&gt;&lt;/EndNote&gt;</w:instrText>
      </w:r>
      <w:r w:rsidR="0057698E" w:rsidRPr="00382301">
        <w:rPr>
          <w:rFonts w:cstheme="minorHAnsi"/>
          <w:kern w:val="0"/>
        </w:rPr>
        <w:fldChar w:fldCharType="separate"/>
      </w:r>
      <w:r w:rsidR="00727BCF">
        <w:rPr>
          <w:rFonts w:cstheme="minorHAnsi"/>
          <w:noProof/>
          <w:kern w:val="0"/>
        </w:rPr>
        <w:t>[30]</w:t>
      </w:r>
      <w:r w:rsidR="0057698E" w:rsidRPr="00382301">
        <w:rPr>
          <w:rFonts w:cstheme="minorHAnsi"/>
          <w:kern w:val="0"/>
        </w:rPr>
        <w:fldChar w:fldCharType="end"/>
      </w:r>
      <w:r w:rsidR="00751B60" w:rsidRPr="00382301">
        <w:rPr>
          <w:rFonts w:cstheme="minorHAnsi"/>
          <w:kern w:val="0"/>
        </w:rPr>
        <w:t>.</w:t>
      </w:r>
      <w:r w:rsidR="00751B60">
        <w:rPr>
          <w:rFonts w:cstheme="minorHAnsi"/>
          <w:kern w:val="0"/>
        </w:rPr>
        <w:t xml:space="preserve"> </w:t>
      </w:r>
    </w:p>
    <w:p w14:paraId="788EC583" w14:textId="559C9CCF" w:rsidR="00DA4AED" w:rsidRDefault="00AA13F1" w:rsidP="00DA4AED">
      <w:pPr>
        <w:rPr>
          <w:rFonts w:cstheme="minorHAnsi"/>
          <w:kern w:val="0"/>
        </w:rPr>
      </w:pPr>
      <w:r>
        <w:rPr>
          <w:rFonts w:cstheme="minorHAnsi"/>
          <w:kern w:val="0"/>
        </w:rPr>
        <w:t xml:space="preserve">Fear of being seen as undesirable or a burden due to </w:t>
      </w:r>
      <w:r w:rsidR="00856D92">
        <w:rPr>
          <w:rFonts w:cstheme="minorHAnsi"/>
          <w:kern w:val="0"/>
        </w:rPr>
        <w:t xml:space="preserve">their </w:t>
      </w:r>
      <w:r>
        <w:rPr>
          <w:rFonts w:cstheme="minorHAnsi"/>
          <w:kern w:val="0"/>
        </w:rPr>
        <w:t>cancer history left many</w:t>
      </w:r>
      <w:r w:rsidR="00893680">
        <w:rPr>
          <w:rFonts w:cstheme="minorHAnsi"/>
          <w:kern w:val="0"/>
        </w:rPr>
        <w:t>, especially unpartnered</w:t>
      </w:r>
      <w:r>
        <w:rPr>
          <w:rFonts w:cstheme="minorHAnsi"/>
          <w:kern w:val="0"/>
        </w:rPr>
        <w:t xml:space="preserve"> </w:t>
      </w:r>
      <w:r w:rsidR="00C61513">
        <w:rPr>
          <w:rFonts w:cstheme="minorHAnsi"/>
          <w:kern w:val="0"/>
        </w:rPr>
        <w:t>AYAs, hesitant</w:t>
      </w:r>
      <w:r>
        <w:rPr>
          <w:rFonts w:cstheme="minorHAnsi"/>
          <w:kern w:val="0"/>
        </w:rPr>
        <w:t xml:space="preserve"> to date</w:t>
      </w:r>
      <w:r w:rsidR="0057698E">
        <w:rPr>
          <w:rFonts w:cstheme="minorHAnsi"/>
          <w:kern w:val="0"/>
        </w:rPr>
        <w:fldChar w:fldCharType="begin">
          <w:fldData xml:space="preserve">PEVuZE5vdGU+PENpdGU+PEF1dGhvcj5DYXJwZW50aWVyPC9BdXRob3I+PFllYXI+MjAxMTwvWWVh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DYXJwZW50aWVyPC9BdXRob3I+PFllYXI+MjAxMTwvWWVh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57698E">
        <w:rPr>
          <w:rFonts w:cstheme="minorHAnsi"/>
          <w:kern w:val="0"/>
        </w:rPr>
      </w:r>
      <w:r w:rsidR="0057698E">
        <w:rPr>
          <w:rFonts w:cstheme="minorHAnsi"/>
          <w:kern w:val="0"/>
        </w:rPr>
        <w:fldChar w:fldCharType="separate"/>
      </w:r>
      <w:r w:rsidR="00727BCF">
        <w:rPr>
          <w:rFonts w:cstheme="minorHAnsi"/>
          <w:noProof/>
          <w:kern w:val="0"/>
        </w:rPr>
        <w:t>[16, 31]</w:t>
      </w:r>
      <w:r w:rsidR="0057698E">
        <w:rPr>
          <w:rFonts w:cstheme="minorHAnsi"/>
          <w:kern w:val="0"/>
        </w:rPr>
        <w:fldChar w:fldCharType="end"/>
      </w:r>
      <w:r w:rsidR="00751B60">
        <w:rPr>
          <w:rFonts w:cstheme="minorHAnsi"/>
          <w:kern w:val="0"/>
        </w:rPr>
        <w:t>.</w:t>
      </w:r>
      <w:r w:rsidR="00DA4AED">
        <w:rPr>
          <w:rFonts w:cstheme="minorHAnsi"/>
          <w:kern w:val="0"/>
        </w:rPr>
        <w:t xml:space="preserve"> Treatment side effects </w:t>
      </w:r>
      <w:r w:rsidR="00893680">
        <w:rPr>
          <w:rFonts w:cstheme="minorHAnsi"/>
          <w:kern w:val="0"/>
        </w:rPr>
        <w:t>(e.g.,</w:t>
      </w:r>
      <w:r w:rsidR="00741776">
        <w:rPr>
          <w:rFonts w:cstheme="minorHAnsi"/>
          <w:kern w:val="0"/>
        </w:rPr>
        <w:t xml:space="preserve"> </w:t>
      </w:r>
      <w:r w:rsidR="00DA4AED">
        <w:rPr>
          <w:rFonts w:cstheme="minorHAnsi"/>
          <w:kern w:val="0"/>
        </w:rPr>
        <w:t>fatigue</w:t>
      </w:r>
      <w:r w:rsidR="00893680">
        <w:rPr>
          <w:rFonts w:cstheme="minorHAnsi"/>
          <w:kern w:val="0"/>
        </w:rPr>
        <w:t>,</w:t>
      </w:r>
      <w:r w:rsidR="00C61513">
        <w:rPr>
          <w:rFonts w:cstheme="minorHAnsi"/>
          <w:kern w:val="0"/>
        </w:rPr>
        <w:t xml:space="preserve"> </w:t>
      </w:r>
      <w:r w:rsidR="00DA4AED">
        <w:rPr>
          <w:rFonts w:cstheme="minorHAnsi"/>
          <w:kern w:val="0"/>
        </w:rPr>
        <w:t>nausea</w:t>
      </w:r>
      <w:r w:rsidR="00893680">
        <w:rPr>
          <w:rFonts w:cstheme="minorHAnsi"/>
          <w:kern w:val="0"/>
        </w:rPr>
        <w:t>)</w:t>
      </w:r>
      <w:r w:rsidR="00741776">
        <w:rPr>
          <w:rFonts w:cstheme="minorHAnsi"/>
          <w:kern w:val="0"/>
        </w:rPr>
        <w:t>,</w:t>
      </w:r>
      <w:r>
        <w:rPr>
          <w:rFonts w:cstheme="minorHAnsi"/>
          <w:kern w:val="0"/>
        </w:rPr>
        <w:t xml:space="preserve"> </w:t>
      </w:r>
      <w:r w:rsidR="00893680">
        <w:rPr>
          <w:rFonts w:cstheme="minorHAnsi"/>
          <w:kern w:val="0"/>
        </w:rPr>
        <w:t>hospitalisation</w:t>
      </w:r>
      <w:r>
        <w:rPr>
          <w:rFonts w:cstheme="minorHAnsi"/>
          <w:kern w:val="0"/>
        </w:rPr>
        <w:t>,</w:t>
      </w:r>
      <w:r w:rsidR="00DA4AED">
        <w:rPr>
          <w:rFonts w:cstheme="minorHAnsi"/>
          <w:kern w:val="0"/>
        </w:rPr>
        <w:t xml:space="preserve"> </w:t>
      </w:r>
      <w:r w:rsidR="00893680">
        <w:rPr>
          <w:rFonts w:cstheme="minorHAnsi"/>
          <w:kern w:val="0"/>
        </w:rPr>
        <w:t xml:space="preserve">and </w:t>
      </w:r>
      <w:r w:rsidR="00DA4AED">
        <w:rPr>
          <w:rFonts w:cstheme="minorHAnsi"/>
          <w:kern w:val="0"/>
        </w:rPr>
        <w:t>stigma</w:t>
      </w:r>
      <w:r w:rsidR="00893680">
        <w:rPr>
          <w:rFonts w:cstheme="minorHAnsi"/>
          <w:kern w:val="0"/>
        </w:rPr>
        <w:t xml:space="preserve">-related fears </w:t>
      </w:r>
      <w:r w:rsidR="00C61513">
        <w:rPr>
          <w:rFonts w:cstheme="minorHAnsi"/>
          <w:kern w:val="0"/>
        </w:rPr>
        <w:t xml:space="preserve">about cancer </w:t>
      </w:r>
      <w:r w:rsidR="00893680">
        <w:rPr>
          <w:rFonts w:cstheme="minorHAnsi"/>
          <w:kern w:val="0"/>
        </w:rPr>
        <w:t>further</w:t>
      </w:r>
      <w:r w:rsidR="00856D92">
        <w:rPr>
          <w:rFonts w:cstheme="minorHAnsi"/>
          <w:kern w:val="0"/>
        </w:rPr>
        <w:t xml:space="preserve"> </w:t>
      </w:r>
      <w:r w:rsidR="00DA4AED">
        <w:rPr>
          <w:rFonts w:cstheme="minorHAnsi"/>
          <w:kern w:val="0"/>
        </w:rPr>
        <w:t>contributed to social withdrawal</w:t>
      </w:r>
      <w:r w:rsidR="00893680">
        <w:rPr>
          <w:rFonts w:cstheme="minorHAnsi"/>
          <w:kern w:val="0"/>
        </w:rPr>
        <w:t>.</w:t>
      </w:r>
      <w:r w:rsidR="00C61513">
        <w:rPr>
          <w:rFonts w:cstheme="minorHAnsi"/>
          <w:kern w:val="0"/>
        </w:rPr>
        <w:t xml:space="preserve"> </w:t>
      </w:r>
      <w:r w:rsidR="00893680">
        <w:rPr>
          <w:rFonts w:cstheme="minorHAnsi"/>
          <w:kern w:val="0"/>
        </w:rPr>
        <w:t>T</w:t>
      </w:r>
      <w:r>
        <w:rPr>
          <w:rFonts w:cstheme="minorHAnsi"/>
          <w:kern w:val="0"/>
        </w:rPr>
        <w:t xml:space="preserve">he </w:t>
      </w:r>
      <w:r>
        <w:rPr>
          <w:rFonts w:cstheme="minorHAnsi"/>
          <w:kern w:val="0"/>
        </w:rPr>
        <w:lastRenderedPageBreak/>
        <w:t xml:space="preserve">stress of diagnosis and lengthy recovery sometimes resulted in </w:t>
      </w:r>
      <w:r w:rsidR="00893680">
        <w:rPr>
          <w:rFonts w:cstheme="minorHAnsi"/>
          <w:kern w:val="0"/>
        </w:rPr>
        <w:t>breakups</w:t>
      </w:r>
      <w:r>
        <w:rPr>
          <w:rFonts w:cstheme="minorHAnsi"/>
          <w:kern w:val="0"/>
        </w:rPr>
        <w:t>, particularly in early</w:t>
      </w:r>
      <w:r w:rsidR="00850D89">
        <w:rPr>
          <w:rFonts w:cstheme="minorHAnsi"/>
          <w:kern w:val="0"/>
        </w:rPr>
        <w:t>-</w:t>
      </w:r>
      <w:r>
        <w:rPr>
          <w:rFonts w:cstheme="minorHAnsi"/>
          <w:kern w:val="0"/>
        </w:rPr>
        <w:t>stage relationships</w:t>
      </w:r>
      <w:r w:rsidR="0057698E">
        <w:rPr>
          <w:rFonts w:cstheme="minorHAnsi"/>
          <w:kern w:val="0"/>
        </w:rPr>
        <w:fldChar w:fldCharType="begin">
          <w:fldData xml:space="preserve">PEVuZE5vdGU+PENpdGU+PEF1dGhvcj5IYXVrZW48L0F1dGhvcj48WWVhcj4yMDE5PC9ZZWFyPjxS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IYXVrZW48L0F1dGhvcj48WWVhcj4yMDE5PC9ZZWFyPjxS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57698E">
        <w:rPr>
          <w:rFonts w:cstheme="minorHAnsi"/>
          <w:kern w:val="0"/>
        </w:rPr>
      </w:r>
      <w:r w:rsidR="0057698E">
        <w:rPr>
          <w:rFonts w:cstheme="minorHAnsi"/>
          <w:kern w:val="0"/>
        </w:rPr>
        <w:fldChar w:fldCharType="separate"/>
      </w:r>
      <w:r w:rsidR="00727BCF">
        <w:rPr>
          <w:rFonts w:cstheme="minorHAnsi"/>
          <w:noProof/>
          <w:kern w:val="0"/>
        </w:rPr>
        <w:t>[8, 17, 31-34]</w:t>
      </w:r>
      <w:r w:rsidR="0057698E">
        <w:rPr>
          <w:rFonts w:cstheme="minorHAnsi"/>
          <w:kern w:val="0"/>
        </w:rPr>
        <w:fldChar w:fldCharType="end"/>
      </w:r>
      <w:r w:rsidR="00DA4AED">
        <w:rPr>
          <w:rFonts w:cstheme="minorHAnsi"/>
          <w:kern w:val="0"/>
        </w:rPr>
        <w:t xml:space="preserve">. </w:t>
      </w:r>
    </w:p>
    <w:p w14:paraId="1ACF4DCB" w14:textId="77777777" w:rsidR="00330359" w:rsidRDefault="00330359" w:rsidP="00330359">
      <w:pPr>
        <w:autoSpaceDE w:val="0"/>
        <w:autoSpaceDN w:val="0"/>
        <w:adjustRightInd w:val="0"/>
        <w:spacing w:after="0" w:line="240" w:lineRule="auto"/>
        <w:rPr>
          <w:rFonts w:cstheme="minorHAnsi"/>
          <w:kern w:val="0"/>
        </w:rPr>
      </w:pPr>
    </w:p>
    <w:p w14:paraId="5E49D1A6" w14:textId="77777777" w:rsidR="000D182B" w:rsidRPr="000D182B" w:rsidRDefault="000D182B" w:rsidP="00D64366">
      <w:pPr>
        <w:rPr>
          <w:rFonts w:cstheme="minorHAnsi"/>
          <w:kern w:val="0"/>
        </w:rPr>
      </w:pPr>
      <w:bookmarkStart w:id="3" w:name="_Hlk171171745"/>
      <w:r w:rsidRPr="000D182B">
        <w:rPr>
          <w:rFonts w:cstheme="minorHAnsi"/>
          <w:b/>
          <w:bCs/>
          <w:kern w:val="0"/>
        </w:rPr>
        <w:t>Opportunities</w:t>
      </w:r>
      <w:r w:rsidRPr="000D182B">
        <w:rPr>
          <w:rFonts w:cstheme="minorHAnsi"/>
          <w:kern w:val="0"/>
        </w:rPr>
        <w:t>:</w:t>
      </w:r>
    </w:p>
    <w:p w14:paraId="50FCC8A3" w14:textId="3AE7EE42" w:rsidR="000D182B" w:rsidRDefault="000D182B" w:rsidP="00275922">
      <w:pPr>
        <w:rPr>
          <w:rFonts w:cstheme="minorHAnsi"/>
          <w:b/>
          <w:bCs/>
          <w:i/>
          <w:iCs/>
          <w:kern w:val="0"/>
        </w:rPr>
      </w:pPr>
      <w:r w:rsidRPr="00275922">
        <w:rPr>
          <w:rFonts w:cstheme="minorHAnsi"/>
          <w:b/>
          <w:bCs/>
          <w:i/>
          <w:iCs/>
          <w:kern w:val="0"/>
        </w:rPr>
        <w:t>Re-</w:t>
      </w:r>
      <w:r w:rsidR="004B5A1F" w:rsidRPr="00275922">
        <w:rPr>
          <w:rFonts w:cstheme="minorHAnsi"/>
          <w:b/>
          <w:bCs/>
          <w:i/>
          <w:iCs/>
          <w:kern w:val="0"/>
        </w:rPr>
        <w:t>e</w:t>
      </w:r>
      <w:r w:rsidRPr="00275922">
        <w:rPr>
          <w:rFonts w:cstheme="minorHAnsi"/>
          <w:b/>
          <w:bCs/>
          <w:i/>
          <w:iCs/>
          <w:kern w:val="0"/>
        </w:rPr>
        <w:t xml:space="preserve">valuation and </w:t>
      </w:r>
      <w:r w:rsidR="00B0354B">
        <w:rPr>
          <w:rFonts w:cstheme="minorHAnsi"/>
          <w:b/>
          <w:bCs/>
          <w:i/>
          <w:iCs/>
          <w:kern w:val="0"/>
        </w:rPr>
        <w:t>redefined priorities</w:t>
      </w:r>
    </w:p>
    <w:p w14:paraId="0567A3FE" w14:textId="64E05C9A" w:rsidR="00594835" w:rsidRDefault="00BD6B87" w:rsidP="00275922">
      <w:pPr>
        <w:rPr>
          <w:rFonts w:cstheme="minorHAnsi"/>
          <w:i/>
          <w:iCs/>
          <w:kern w:val="0"/>
        </w:rPr>
      </w:pPr>
      <w:bookmarkStart w:id="4" w:name="_Hlk171171753"/>
      <w:bookmarkEnd w:id="3"/>
      <w:r>
        <w:rPr>
          <w:rFonts w:cstheme="minorHAnsi"/>
          <w:kern w:val="0"/>
        </w:rPr>
        <w:t xml:space="preserve">Cancer </w:t>
      </w:r>
      <w:r w:rsidR="005B7498">
        <w:rPr>
          <w:rFonts w:cstheme="minorHAnsi"/>
          <w:kern w:val="0"/>
        </w:rPr>
        <w:t xml:space="preserve">prompted AYAs to re-evaluate their relationships and self-perception, </w:t>
      </w:r>
      <w:r w:rsidR="00695E8C">
        <w:rPr>
          <w:rFonts w:cstheme="minorHAnsi"/>
          <w:kern w:val="0"/>
        </w:rPr>
        <w:t>accelerat</w:t>
      </w:r>
      <w:r w:rsidR="00ED4C75">
        <w:rPr>
          <w:rFonts w:cstheme="minorHAnsi"/>
          <w:kern w:val="0"/>
        </w:rPr>
        <w:t>ing a</w:t>
      </w:r>
      <w:r w:rsidR="00695E8C">
        <w:rPr>
          <w:rFonts w:cstheme="minorHAnsi"/>
          <w:kern w:val="0"/>
        </w:rPr>
        <w:t xml:space="preserve"> reassessment of</w:t>
      </w:r>
      <w:r w:rsidR="00594835">
        <w:rPr>
          <w:rFonts w:cstheme="minorHAnsi"/>
          <w:kern w:val="0"/>
        </w:rPr>
        <w:t xml:space="preserve"> their</w:t>
      </w:r>
      <w:r w:rsidR="00695E8C">
        <w:rPr>
          <w:rFonts w:cstheme="minorHAnsi"/>
          <w:kern w:val="0"/>
        </w:rPr>
        <w:t xml:space="preserve"> va</w:t>
      </w:r>
      <w:r>
        <w:rPr>
          <w:rFonts w:cstheme="minorHAnsi"/>
          <w:kern w:val="0"/>
        </w:rPr>
        <w:t>lues and goals</w:t>
      </w:r>
      <w:r w:rsidR="007E2685">
        <w:rPr>
          <w:rFonts w:cstheme="minorHAnsi"/>
          <w:kern w:val="0"/>
        </w:rPr>
        <w:fldChar w:fldCharType="begin">
          <w:fldData xml:space="preserve">PEVuZE5vdGU+PENpdGU+PEF1dGhvcj5CZW50c2VuPC9BdXRob3I+PFllYXI+MjAyNDwvWWVhcj48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CZW50c2VuPC9BdXRob3I+PFllYXI+MjAyNDwvWWVhcj48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7E2685">
        <w:rPr>
          <w:rFonts w:cstheme="minorHAnsi"/>
          <w:kern w:val="0"/>
        </w:rPr>
      </w:r>
      <w:r w:rsidR="007E2685">
        <w:rPr>
          <w:rFonts w:cstheme="minorHAnsi"/>
          <w:kern w:val="0"/>
        </w:rPr>
        <w:fldChar w:fldCharType="separate"/>
      </w:r>
      <w:r w:rsidR="00727BCF">
        <w:rPr>
          <w:rFonts w:cstheme="minorHAnsi"/>
          <w:noProof/>
          <w:kern w:val="0"/>
        </w:rPr>
        <w:t>[16, 33, 35-37]</w:t>
      </w:r>
      <w:r w:rsidR="007E2685">
        <w:rPr>
          <w:rFonts w:cstheme="minorHAnsi"/>
          <w:kern w:val="0"/>
        </w:rPr>
        <w:fldChar w:fldCharType="end"/>
      </w:r>
      <w:r w:rsidR="00FA21E5">
        <w:rPr>
          <w:rFonts w:cstheme="minorHAnsi"/>
          <w:kern w:val="0"/>
        </w:rPr>
        <w:t xml:space="preserve"> </w:t>
      </w:r>
      <w:r w:rsidR="00695E8C">
        <w:rPr>
          <w:rFonts w:cstheme="minorHAnsi"/>
          <w:kern w:val="0"/>
        </w:rPr>
        <w:t>often not experienced by their peers until later in life</w:t>
      </w:r>
      <w:bookmarkEnd w:id="4"/>
      <w:r w:rsidR="001D6165">
        <w:rPr>
          <w:rFonts w:cstheme="minorHAnsi"/>
          <w:kern w:val="0"/>
        </w:rPr>
        <w:t xml:space="preserve">. </w:t>
      </w:r>
      <w:r w:rsidR="00695E8C">
        <w:rPr>
          <w:rFonts w:cstheme="minorHAnsi"/>
          <w:kern w:val="0"/>
        </w:rPr>
        <w:t xml:space="preserve">For some </w:t>
      </w:r>
      <w:r w:rsidR="00FD3C6C">
        <w:rPr>
          <w:rFonts w:cstheme="minorHAnsi"/>
          <w:kern w:val="0"/>
        </w:rPr>
        <w:t>young adult</w:t>
      </w:r>
      <w:r w:rsidR="005B7498">
        <w:rPr>
          <w:rFonts w:cstheme="minorHAnsi"/>
          <w:kern w:val="0"/>
        </w:rPr>
        <w:t>s</w:t>
      </w:r>
      <w:r w:rsidR="00695E8C">
        <w:rPr>
          <w:rFonts w:cstheme="minorHAnsi"/>
          <w:kern w:val="0"/>
        </w:rPr>
        <w:t xml:space="preserve"> with cancer, this led to</w:t>
      </w:r>
      <w:r w:rsidR="005B7498">
        <w:rPr>
          <w:rFonts w:cstheme="minorHAnsi"/>
          <w:kern w:val="0"/>
        </w:rPr>
        <w:t xml:space="preserve"> prioritis</w:t>
      </w:r>
      <w:r w:rsidR="001D6165">
        <w:rPr>
          <w:rFonts w:cstheme="minorHAnsi"/>
          <w:kern w:val="0"/>
        </w:rPr>
        <w:t>ation of</w:t>
      </w:r>
      <w:r w:rsidR="005B7498">
        <w:rPr>
          <w:rFonts w:cstheme="minorHAnsi"/>
          <w:kern w:val="0"/>
        </w:rPr>
        <w:t xml:space="preserve"> emotional intimacy and view</w:t>
      </w:r>
      <w:r w:rsidR="00856D92">
        <w:rPr>
          <w:rFonts w:cstheme="minorHAnsi"/>
          <w:kern w:val="0"/>
        </w:rPr>
        <w:t xml:space="preserve"> of</w:t>
      </w:r>
      <w:r w:rsidR="005B7498">
        <w:rPr>
          <w:rFonts w:cstheme="minorHAnsi"/>
          <w:kern w:val="0"/>
        </w:rPr>
        <w:t xml:space="preserve"> commitment, including marriage with greater seriousness</w:t>
      </w:r>
      <w:r w:rsidR="00FA21E5">
        <w:rPr>
          <w:rFonts w:cstheme="minorHAnsi"/>
          <w:kern w:val="0"/>
        </w:rPr>
        <w:t>,</w:t>
      </w:r>
      <w:r w:rsidR="00695E8C">
        <w:rPr>
          <w:rFonts w:cstheme="minorHAnsi"/>
          <w:kern w:val="0"/>
        </w:rPr>
        <w:t xml:space="preserve"> </w:t>
      </w:r>
      <w:r w:rsidR="001D6165">
        <w:rPr>
          <w:rFonts w:cstheme="minorHAnsi"/>
          <w:kern w:val="0"/>
        </w:rPr>
        <w:t>which</w:t>
      </w:r>
      <w:r w:rsidR="00D6171E">
        <w:rPr>
          <w:rFonts w:cstheme="minorHAnsi"/>
          <w:kern w:val="0"/>
        </w:rPr>
        <w:t xml:space="preserve"> brought them closer together</w:t>
      </w:r>
      <w:r w:rsidR="007E2685" w:rsidRPr="004E46A3">
        <w:rPr>
          <w:rFonts w:cstheme="minorHAnsi"/>
          <w:kern w:val="0"/>
        </w:rPr>
        <w:fldChar w:fldCharType="begin"/>
      </w:r>
      <w:r w:rsidR="00727BCF">
        <w:rPr>
          <w:rFonts w:cstheme="minorHAnsi"/>
          <w:kern w:val="0"/>
        </w:rPr>
        <w:instrText xml:space="preserve"> ADDIN EN.CITE &lt;EndNote&gt;&lt;Cite&gt;&lt;Author&gt;Carpentier&lt;/Author&gt;&lt;Year&gt;2011&lt;/Year&gt;&lt;RecNum&gt;1&lt;/RecNum&gt;&lt;DisplayText&gt;[16]&lt;/DisplayText&gt;&lt;record&gt;&lt;rec-number&gt;1&lt;/rec-number&gt;&lt;foreign-keys&gt;&lt;key app="EN" db-id="ese222vrz905xaee0t5xzpwrrvepe9vxw09s" timestamp="1698679313"&gt;1&lt;/key&gt;&lt;/foreign-keys&gt;&lt;ref-type name="Journal Article"&gt;17&lt;/ref-type&gt;&lt;contributors&gt;&lt;authors&gt;&lt;author&gt;Carpentier, M. Y.&lt;/author&gt;&lt;author&gt;Fortenberry, J. D.&lt;/author&gt;&lt;author&gt;Ott, M. A.&lt;/author&gt;&lt;author&gt;Brames, M. J.&lt;/author&gt;&lt;author&gt;Einhorn, L. H.&lt;/author&gt;&lt;/authors&gt;&lt;/contributors&gt;&lt;auth-address&gt;Indiana University School of Medicine, Indianapolis, IN, USA. myc@iupui.edu&lt;/auth-address&gt;&lt;titles&gt;&lt;title&gt;Perceptions of masculinity and self-image in adolescent and young adult testicular cancer survivors: implications for romantic and sexual relationships&lt;/title&gt;&lt;secondary-title&gt;Psychooncology&lt;/secondary-title&gt;&lt;/titles&gt;&lt;periodical&gt;&lt;full-title&gt;Psychooncology&lt;/full-title&gt;&lt;/periodical&gt;&lt;pages&gt;738-45&lt;/pages&gt;&lt;volume&gt;20&lt;/volume&gt;&lt;number&gt;7&lt;/number&gt;&lt;edition&gt;20100520&lt;/edition&gt;&lt;keywords&gt;&lt;keyword&gt;Adolescent&lt;/keyword&gt;&lt;keyword&gt;Adult&lt;/keyword&gt;&lt;keyword&gt;Age Factors&lt;/keyword&gt;&lt;keyword&gt;Humans&lt;/keyword&gt;&lt;keyword&gt;Interviews as Topic&lt;/keyword&gt;&lt;keyword&gt;*Love&lt;/keyword&gt;&lt;keyword&gt;Male&lt;/keyword&gt;&lt;keyword&gt;*Masculinity&lt;/keyword&gt;&lt;keyword&gt;*Self Concept&lt;/keyword&gt;&lt;keyword&gt;Self Disclosure&lt;/keyword&gt;&lt;keyword&gt;Sexual Behavior/*psychology&lt;/keyword&gt;&lt;keyword&gt;Testicular Neoplasms/*psychology&lt;/keyword&gt;&lt;keyword&gt;Young Adult&lt;/keyword&gt;&lt;/keywords&gt;&lt;dates&gt;&lt;year&gt;2011&lt;/year&gt;&lt;pub-dates&gt;&lt;date&gt;Jul&lt;/date&gt;&lt;/pub-dates&gt;&lt;/dates&gt;&lt;isbn&gt;1099-1611 (Electronic)&amp;#xD;1057-9249 (Print)&amp;#xD;1057-9249 (Linking)&lt;/isbn&gt;&lt;accession-num&gt;20878864&lt;/accession-num&gt;&lt;urls&gt;&lt;related-urls&gt;&lt;url&gt;https://www.ncbi.nlm.nih.gov/pubmed/20878864&lt;/url&gt;&lt;/related-urls&gt;&lt;/urls&gt;&lt;custom1&gt;No conflicts of interest exist.&lt;/custom1&gt;&lt;custom2&gt;PMC3360577&lt;/custom2&gt;&lt;electronic-resource-num&gt;10.1002/pon.1772&lt;/electronic-resource-num&gt;&lt;remote-database-name&gt;Medline&lt;/remote-database-name&gt;&lt;remote-database-provider&gt;NLM&lt;/remote-database-provider&gt;&lt;/record&gt;&lt;/Cite&gt;&lt;/EndNote&gt;</w:instrText>
      </w:r>
      <w:r w:rsidR="007E2685" w:rsidRPr="004E46A3">
        <w:rPr>
          <w:rFonts w:cstheme="minorHAnsi"/>
          <w:kern w:val="0"/>
        </w:rPr>
        <w:fldChar w:fldCharType="separate"/>
      </w:r>
      <w:r w:rsidR="00727BCF">
        <w:rPr>
          <w:rFonts w:cstheme="minorHAnsi"/>
          <w:noProof/>
          <w:kern w:val="0"/>
        </w:rPr>
        <w:t>[16]</w:t>
      </w:r>
      <w:r w:rsidR="007E2685" w:rsidRPr="004E46A3">
        <w:rPr>
          <w:rFonts w:cstheme="minorHAnsi"/>
          <w:kern w:val="0"/>
        </w:rPr>
        <w:fldChar w:fldCharType="end"/>
      </w:r>
      <w:r w:rsidR="00695E8C">
        <w:rPr>
          <w:rFonts w:cstheme="minorHAnsi"/>
          <w:kern w:val="0"/>
        </w:rPr>
        <w:t xml:space="preserve">. Similarly, </w:t>
      </w:r>
      <w:proofErr w:type="spellStart"/>
      <w:r w:rsidR="00695E8C">
        <w:rPr>
          <w:rFonts w:cstheme="minorHAnsi"/>
          <w:kern w:val="0"/>
        </w:rPr>
        <w:t>Freidus</w:t>
      </w:r>
      <w:proofErr w:type="spellEnd"/>
      <w:r w:rsidR="00695E8C">
        <w:rPr>
          <w:rFonts w:cstheme="minorHAnsi"/>
          <w:kern w:val="0"/>
        </w:rPr>
        <w:t xml:space="preserve"> et al</w:t>
      </w:r>
      <w:r w:rsidR="007E2685">
        <w:rPr>
          <w:rFonts w:cstheme="minorHAnsi"/>
          <w:kern w:val="0"/>
        </w:rPr>
        <w:fldChar w:fldCharType="begin">
          <w:fldData xml:space="preserve">PEVuZE5vdGU+PENpdGU+PEF1dGhvcj5GcmVpZHVzPC9BdXRob3I+PFllYXI+MjAxNzwvWWVhcj48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GcmVpZHVzPC9BdXRob3I+PFllYXI+MjAxNzwvWWVhcj48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7E2685">
        <w:rPr>
          <w:rFonts w:cstheme="minorHAnsi"/>
          <w:kern w:val="0"/>
        </w:rPr>
      </w:r>
      <w:r w:rsidR="007E2685">
        <w:rPr>
          <w:rFonts w:cstheme="minorHAnsi"/>
          <w:kern w:val="0"/>
        </w:rPr>
        <w:fldChar w:fldCharType="separate"/>
      </w:r>
      <w:r w:rsidR="00727BCF">
        <w:rPr>
          <w:rFonts w:cstheme="minorHAnsi"/>
          <w:noProof/>
          <w:kern w:val="0"/>
        </w:rPr>
        <w:t>[36]</w:t>
      </w:r>
      <w:r w:rsidR="007E2685">
        <w:rPr>
          <w:rFonts w:cstheme="minorHAnsi"/>
          <w:kern w:val="0"/>
        </w:rPr>
        <w:fldChar w:fldCharType="end"/>
      </w:r>
      <w:r w:rsidR="00695E8C">
        <w:rPr>
          <w:rFonts w:cstheme="minorHAnsi"/>
          <w:kern w:val="0"/>
        </w:rPr>
        <w:t xml:space="preserve"> found that s</w:t>
      </w:r>
      <w:r w:rsidR="00D6171E">
        <w:rPr>
          <w:rFonts w:cstheme="minorHAnsi"/>
          <w:kern w:val="0"/>
        </w:rPr>
        <w:t xml:space="preserve">ome men who were dating breast cancer survivors </w:t>
      </w:r>
      <w:r w:rsidR="00695E8C">
        <w:rPr>
          <w:rFonts w:cstheme="minorHAnsi"/>
          <w:kern w:val="0"/>
        </w:rPr>
        <w:t>prioritised</w:t>
      </w:r>
      <w:r w:rsidR="00D6171E">
        <w:rPr>
          <w:rFonts w:cstheme="minorHAnsi"/>
          <w:kern w:val="0"/>
        </w:rPr>
        <w:t xml:space="preserve"> love</w:t>
      </w:r>
      <w:r w:rsidR="00695E8C">
        <w:rPr>
          <w:rFonts w:cstheme="minorHAnsi"/>
          <w:kern w:val="0"/>
        </w:rPr>
        <w:t xml:space="preserve"> and emotional connection over the diagnosis itself</w:t>
      </w:r>
      <w:r w:rsidR="00D6171E" w:rsidRPr="00856D92">
        <w:rPr>
          <w:rFonts w:cstheme="minorHAnsi"/>
          <w:i/>
          <w:iCs/>
          <w:kern w:val="0"/>
        </w:rPr>
        <w:t xml:space="preserve">: </w:t>
      </w:r>
    </w:p>
    <w:p w14:paraId="40A3ABD3" w14:textId="309CE159" w:rsidR="00594835" w:rsidRDefault="00797C9C" w:rsidP="00594835">
      <w:pPr>
        <w:ind w:left="720"/>
        <w:rPr>
          <w:rFonts w:cstheme="minorHAnsi"/>
          <w:kern w:val="0"/>
        </w:rPr>
      </w:pPr>
      <w:r w:rsidRPr="00856D92">
        <w:rPr>
          <w:rFonts w:cstheme="minorHAnsi"/>
          <w:i/>
          <w:iCs/>
          <w:kern w:val="0"/>
        </w:rPr>
        <w:t>“You’re not dating someone’s cancer. You’re dating the person</w:t>
      </w:r>
      <w:r w:rsidR="00363C6A">
        <w:rPr>
          <w:rFonts w:cstheme="minorHAnsi"/>
          <w:i/>
          <w:iCs/>
          <w:kern w:val="0"/>
        </w:rPr>
        <w:t>”</w:t>
      </w:r>
      <w:r w:rsidRPr="00797C9C">
        <w:rPr>
          <w:rFonts w:cstheme="minorHAnsi"/>
          <w:kern w:val="0"/>
        </w:rPr>
        <w:t xml:space="preserve"> </w:t>
      </w:r>
      <w:r w:rsidR="007E2685">
        <w:rPr>
          <w:rFonts w:cstheme="minorHAnsi"/>
          <w:kern w:val="0"/>
        </w:rPr>
        <w:fldChar w:fldCharType="begin">
          <w:fldData xml:space="preserve">PEVuZE5vdGU+PENpdGU+PEF1dGhvcj5GcmVpZHVzPC9BdXRob3I+PFllYXI+MjAxNzwvWWVhcj48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GcmVpZHVzPC9BdXRob3I+PFllYXI+MjAxNzwvWWVhcj48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7E2685">
        <w:rPr>
          <w:rFonts w:cstheme="minorHAnsi"/>
          <w:kern w:val="0"/>
        </w:rPr>
      </w:r>
      <w:r w:rsidR="007E2685">
        <w:rPr>
          <w:rFonts w:cstheme="minorHAnsi"/>
          <w:kern w:val="0"/>
        </w:rPr>
        <w:fldChar w:fldCharType="separate"/>
      </w:r>
      <w:r w:rsidR="00727BCF">
        <w:rPr>
          <w:rFonts w:cstheme="minorHAnsi"/>
          <w:noProof/>
          <w:kern w:val="0"/>
        </w:rPr>
        <w:t>[36]</w:t>
      </w:r>
      <w:r w:rsidR="007E2685">
        <w:rPr>
          <w:rFonts w:cstheme="minorHAnsi"/>
          <w:kern w:val="0"/>
        </w:rPr>
        <w:fldChar w:fldCharType="end"/>
      </w:r>
      <w:r w:rsidR="00D6171E">
        <w:rPr>
          <w:rFonts w:cstheme="minorHAnsi"/>
          <w:kern w:val="0"/>
        </w:rPr>
        <w:t>.</w:t>
      </w:r>
      <w:r w:rsidR="005B7498">
        <w:rPr>
          <w:rFonts w:cstheme="minorHAnsi"/>
          <w:kern w:val="0"/>
        </w:rPr>
        <w:t xml:space="preserve"> </w:t>
      </w:r>
    </w:p>
    <w:p w14:paraId="2BB962E1" w14:textId="0F5EE5F6" w:rsidR="00594835" w:rsidRDefault="005B7498" w:rsidP="00594835">
      <w:pPr>
        <w:rPr>
          <w:rFonts w:cstheme="minorHAnsi"/>
          <w:kern w:val="0"/>
        </w:rPr>
      </w:pPr>
      <w:r>
        <w:rPr>
          <w:rFonts w:cstheme="minorHAnsi"/>
          <w:kern w:val="0"/>
        </w:rPr>
        <w:t xml:space="preserve">This shift in priorities strengthened emotional bonds between partners, fostering mutual understanding and a deeper appreciation </w:t>
      </w:r>
      <w:r w:rsidR="00DB6EFB">
        <w:rPr>
          <w:rFonts w:cstheme="minorHAnsi"/>
          <w:kern w:val="0"/>
        </w:rPr>
        <w:t>of</w:t>
      </w:r>
      <w:r>
        <w:rPr>
          <w:rFonts w:cstheme="minorHAnsi"/>
          <w:kern w:val="0"/>
        </w:rPr>
        <w:t xml:space="preserve"> their relationship. Many couples viewed cancer as an obstacle they overcame together, which deepened their connection</w:t>
      </w:r>
      <w:r w:rsidR="0006429C">
        <w:rPr>
          <w:rFonts w:cstheme="minorHAnsi"/>
          <w:kern w:val="0"/>
        </w:rPr>
        <w:fldChar w:fldCharType="begin">
          <w:fldData xml:space="preserve">PEVuZE5vdGU+PENpdGU+PEF1dGhvcj5BPC9BdXRob3I+PFllYXI+MjAxNjwvWWVhcj48UmVjTnVt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BPC9BdXRob3I+PFllYXI+MjAxNjwvWWVhcj48UmVjTnVt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06429C">
        <w:rPr>
          <w:rFonts w:cstheme="minorHAnsi"/>
          <w:kern w:val="0"/>
        </w:rPr>
      </w:r>
      <w:r w:rsidR="0006429C">
        <w:rPr>
          <w:rFonts w:cstheme="minorHAnsi"/>
          <w:kern w:val="0"/>
        </w:rPr>
        <w:fldChar w:fldCharType="separate"/>
      </w:r>
      <w:r w:rsidR="00727BCF">
        <w:rPr>
          <w:rFonts w:cstheme="minorHAnsi"/>
          <w:noProof/>
          <w:kern w:val="0"/>
        </w:rPr>
        <w:t>[11, 16, 17, 32, 33, 36-42]</w:t>
      </w:r>
      <w:r w:rsidR="0006429C">
        <w:rPr>
          <w:rFonts w:cstheme="minorHAnsi"/>
          <w:kern w:val="0"/>
        </w:rPr>
        <w:fldChar w:fldCharType="end"/>
      </w:r>
      <w:r w:rsidR="007E2685">
        <w:rPr>
          <w:rFonts w:cstheme="minorHAnsi"/>
          <w:kern w:val="0"/>
        </w:rPr>
        <w:t xml:space="preserve">: </w:t>
      </w:r>
    </w:p>
    <w:p w14:paraId="2424CA50" w14:textId="44714C40" w:rsidR="00594835" w:rsidRDefault="00C51F8C" w:rsidP="00594835">
      <w:pPr>
        <w:ind w:left="720"/>
        <w:rPr>
          <w:rFonts w:cstheme="minorHAnsi"/>
          <w:kern w:val="0"/>
        </w:rPr>
      </w:pPr>
      <w:r>
        <w:rPr>
          <w:rFonts w:cstheme="minorHAnsi"/>
          <w:kern w:val="0"/>
        </w:rPr>
        <w:t>“</w:t>
      </w:r>
      <w:r w:rsidR="00E73A75" w:rsidRPr="00856D92">
        <w:rPr>
          <w:rFonts w:cstheme="minorHAnsi"/>
          <w:i/>
          <w:iCs/>
          <w:kern w:val="0"/>
        </w:rPr>
        <w:t>It (cancer) brought us closer . . .</w:t>
      </w:r>
      <w:r w:rsidR="00E73A75" w:rsidRPr="00780BEC">
        <w:rPr>
          <w:rFonts w:cstheme="minorHAnsi"/>
          <w:kern w:val="0"/>
        </w:rPr>
        <w:t xml:space="preserve"> </w:t>
      </w:r>
      <w:r>
        <w:rPr>
          <w:rFonts w:cstheme="minorHAnsi"/>
          <w:kern w:val="0"/>
        </w:rPr>
        <w:t>“</w:t>
      </w:r>
      <w:r w:rsidR="007E2685">
        <w:rPr>
          <w:rFonts w:cstheme="minorHAnsi"/>
          <w:kern w:val="0"/>
        </w:rPr>
        <w:fldChar w:fldCharType="begin">
          <w:fldData xml:space="preserve">PEVuZE5vdGU+PENpdGU+PEF1dGhvcj5Nb3VsZXM8L0F1dGhvcj48WWVhcj4yMDE4PC9ZZWFyPjxS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Nb3VsZXM8L0F1dGhvcj48WWVhcj4yMDE4PC9ZZWFyPjxS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7E2685">
        <w:rPr>
          <w:rFonts w:cstheme="minorHAnsi"/>
          <w:kern w:val="0"/>
        </w:rPr>
      </w:r>
      <w:r w:rsidR="007E2685">
        <w:rPr>
          <w:rFonts w:cstheme="minorHAnsi"/>
          <w:kern w:val="0"/>
        </w:rPr>
        <w:fldChar w:fldCharType="separate"/>
      </w:r>
      <w:r w:rsidR="00727BCF">
        <w:rPr>
          <w:rFonts w:cstheme="minorHAnsi"/>
          <w:noProof/>
          <w:kern w:val="0"/>
        </w:rPr>
        <w:t>[33]</w:t>
      </w:r>
      <w:r w:rsidR="007E2685">
        <w:rPr>
          <w:rFonts w:cstheme="minorHAnsi"/>
          <w:kern w:val="0"/>
        </w:rPr>
        <w:fldChar w:fldCharType="end"/>
      </w:r>
      <w:r w:rsidR="00E73A75">
        <w:rPr>
          <w:rFonts w:cstheme="minorHAnsi"/>
          <w:kern w:val="0"/>
        </w:rPr>
        <w:t>.</w:t>
      </w:r>
    </w:p>
    <w:p w14:paraId="0D564AC9" w14:textId="1E565354" w:rsidR="00810EC8" w:rsidRPr="00E73A75" w:rsidRDefault="005B7498" w:rsidP="00594835">
      <w:r>
        <w:rPr>
          <w:rFonts w:cstheme="minorHAnsi"/>
          <w:kern w:val="0"/>
        </w:rPr>
        <w:t xml:space="preserve">Additionally, sharing vulnerability within supportive relationships allowed AYAs to rediscover their </w:t>
      </w:r>
      <w:r w:rsidR="001D6165">
        <w:rPr>
          <w:rFonts w:cstheme="minorHAnsi"/>
          <w:kern w:val="0"/>
        </w:rPr>
        <w:t>self-worth</w:t>
      </w:r>
      <w:r>
        <w:rPr>
          <w:rFonts w:cstheme="minorHAnsi"/>
          <w:kern w:val="0"/>
        </w:rPr>
        <w:t xml:space="preserve"> and attractiveness, </w:t>
      </w:r>
      <w:r w:rsidR="00E73A75">
        <w:rPr>
          <w:rFonts w:cstheme="minorHAnsi"/>
          <w:kern w:val="0"/>
        </w:rPr>
        <w:t xml:space="preserve">significantly impacting on their </w:t>
      </w:r>
      <w:r w:rsidR="001D6165">
        <w:rPr>
          <w:rFonts w:cstheme="minorHAnsi"/>
          <w:kern w:val="0"/>
        </w:rPr>
        <w:t>self-perception</w:t>
      </w:r>
      <w:r w:rsidR="00E73A75">
        <w:rPr>
          <w:rFonts w:cstheme="minorHAnsi"/>
          <w:kern w:val="0"/>
        </w:rPr>
        <w:t xml:space="preserve"> </w:t>
      </w:r>
      <w:r w:rsidR="001D6165">
        <w:rPr>
          <w:rFonts w:cstheme="minorHAnsi"/>
          <w:kern w:val="0"/>
        </w:rPr>
        <w:t>and relationship development</w:t>
      </w:r>
      <w:r w:rsidR="007E2685">
        <w:rPr>
          <w:rFonts w:cstheme="minorHAnsi"/>
          <w:kern w:val="0"/>
        </w:rPr>
        <w:fldChar w:fldCharType="begin">
          <w:fldData xml:space="preserve">PEVuZE5vdGU+PENpdGU+PEF1dGhvcj5BPC9BdXRob3I+PFllYXI+MjAxNjwvWWVhcj48UmVjTnVt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BPC9BdXRob3I+PFllYXI+MjAxNjwvWWVhcj48UmVjTnVt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7E2685">
        <w:rPr>
          <w:rFonts w:cstheme="minorHAnsi"/>
          <w:kern w:val="0"/>
        </w:rPr>
      </w:r>
      <w:r w:rsidR="007E2685">
        <w:rPr>
          <w:rFonts w:cstheme="minorHAnsi"/>
          <w:kern w:val="0"/>
        </w:rPr>
        <w:fldChar w:fldCharType="separate"/>
      </w:r>
      <w:r w:rsidR="00727BCF">
        <w:rPr>
          <w:rFonts w:cstheme="minorHAnsi"/>
          <w:noProof/>
          <w:kern w:val="0"/>
        </w:rPr>
        <w:t>[36, 38, 39]</w:t>
      </w:r>
      <w:r w:rsidR="007E2685">
        <w:rPr>
          <w:rFonts w:cstheme="minorHAnsi"/>
          <w:kern w:val="0"/>
        </w:rPr>
        <w:fldChar w:fldCharType="end"/>
      </w:r>
      <w:r w:rsidR="00E73A75">
        <w:rPr>
          <w:rFonts w:cstheme="minorHAnsi"/>
          <w:kern w:val="0"/>
        </w:rPr>
        <w:t>.</w:t>
      </w:r>
    </w:p>
    <w:p w14:paraId="3268EEFD" w14:textId="6D7BCF98" w:rsidR="00695E8C" w:rsidRDefault="004D1A76" w:rsidP="00275922">
      <w:pPr>
        <w:rPr>
          <w:rFonts w:cstheme="minorHAnsi"/>
          <w:kern w:val="0"/>
        </w:rPr>
      </w:pPr>
      <w:r>
        <w:rPr>
          <w:rFonts w:cstheme="minorHAnsi"/>
          <w:kern w:val="0"/>
        </w:rPr>
        <w:t xml:space="preserve">While some relationships </w:t>
      </w:r>
      <w:r w:rsidR="00856D92">
        <w:rPr>
          <w:rFonts w:cstheme="minorHAnsi"/>
          <w:kern w:val="0"/>
        </w:rPr>
        <w:t>strengthened</w:t>
      </w:r>
      <w:r>
        <w:rPr>
          <w:rFonts w:cstheme="minorHAnsi"/>
          <w:kern w:val="0"/>
        </w:rPr>
        <w:t xml:space="preserve"> after a </w:t>
      </w:r>
      <w:r w:rsidR="00695E8C">
        <w:rPr>
          <w:rFonts w:cstheme="minorHAnsi"/>
          <w:kern w:val="0"/>
        </w:rPr>
        <w:t>cancer diagnosis</w:t>
      </w:r>
      <w:r>
        <w:rPr>
          <w:rFonts w:cstheme="minorHAnsi"/>
          <w:kern w:val="0"/>
        </w:rPr>
        <w:t>, i</w:t>
      </w:r>
      <w:r w:rsidR="00695E8C">
        <w:rPr>
          <w:rFonts w:cstheme="minorHAnsi"/>
          <w:kern w:val="0"/>
        </w:rPr>
        <w:t xml:space="preserve">n some cases, </w:t>
      </w:r>
      <w:r>
        <w:rPr>
          <w:rFonts w:cstheme="minorHAnsi"/>
          <w:kern w:val="0"/>
        </w:rPr>
        <w:t>there was</w:t>
      </w:r>
      <w:r w:rsidR="00695E8C">
        <w:rPr>
          <w:rFonts w:cstheme="minorHAnsi"/>
          <w:kern w:val="0"/>
        </w:rPr>
        <w:t xml:space="preserve"> no discernible negative impact</w:t>
      </w:r>
      <w:r w:rsidR="007E2685">
        <w:rPr>
          <w:rFonts w:cstheme="minorHAnsi"/>
          <w:kern w:val="0"/>
        </w:rPr>
        <w:fldChar w:fldCharType="begin">
          <w:fldData xml:space="preserve">PEVuZE5vdGU+PENpdGU+PEF1dGhvcj5BPC9BdXRob3I+PFllYXI+MjAxNjwvWWVhcj48UmVjTnVt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BPC9BdXRob3I+PFllYXI+MjAxNjwvWWVhcj48UmVjTnVt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7E2685">
        <w:rPr>
          <w:rFonts w:cstheme="minorHAnsi"/>
          <w:kern w:val="0"/>
        </w:rPr>
      </w:r>
      <w:r w:rsidR="007E2685">
        <w:rPr>
          <w:rFonts w:cstheme="minorHAnsi"/>
          <w:kern w:val="0"/>
        </w:rPr>
        <w:fldChar w:fldCharType="separate"/>
      </w:r>
      <w:r w:rsidR="00727BCF">
        <w:rPr>
          <w:rFonts w:cstheme="minorHAnsi"/>
          <w:noProof/>
          <w:kern w:val="0"/>
        </w:rPr>
        <w:t>[31, 38, 42]</w:t>
      </w:r>
      <w:r w:rsidR="007E2685">
        <w:rPr>
          <w:rFonts w:cstheme="minorHAnsi"/>
          <w:kern w:val="0"/>
        </w:rPr>
        <w:fldChar w:fldCharType="end"/>
      </w:r>
      <w:r w:rsidR="00612ED4">
        <w:rPr>
          <w:rFonts w:cstheme="minorHAnsi"/>
          <w:kern w:val="0"/>
        </w:rPr>
        <w:t xml:space="preserve">. </w:t>
      </w:r>
      <w:r w:rsidR="00695E8C">
        <w:rPr>
          <w:rFonts w:cstheme="minorHAnsi"/>
          <w:kern w:val="0"/>
        </w:rPr>
        <w:t xml:space="preserve"> </w:t>
      </w:r>
    </w:p>
    <w:p w14:paraId="5E97CF59" w14:textId="5A447B14" w:rsidR="007C4F72" w:rsidRPr="00DE1E1E" w:rsidRDefault="007E6D6F" w:rsidP="007C4F72">
      <w:pPr>
        <w:rPr>
          <w:rFonts w:cstheme="minorHAnsi"/>
          <w:b/>
          <w:bCs/>
          <w:kern w:val="0"/>
        </w:rPr>
      </w:pPr>
      <w:bookmarkStart w:id="5" w:name="_Hlk171171793"/>
      <w:r>
        <w:rPr>
          <w:rFonts w:cstheme="minorHAnsi"/>
          <w:b/>
          <w:bCs/>
          <w:kern w:val="0"/>
        </w:rPr>
        <w:t>2.</w:t>
      </w:r>
      <w:r w:rsidR="000D182B" w:rsidRPr="000D182B">
        <w:rPr>
          <w:rFonts w:cstheme="minorHAnsi"/>
          <w:b/>
          <w:bCs/>
          <w:kern w:val="0"/>
        </w:rPr>
        <w:t xml:space="preserve"> </w:t>
      </w:r>
      <w:r w:rsidR="007C4F72" w:rsidRPr="00DE1E1E">
        <w:rPr>
          <w:rFonts w:cstheme="minorHAnsi"/>
          <w:b/>
          <w:bCs/>
          <w:kern w:val="0"/>
        </w:rPr>
        <w:t>The disclosure dance: finding the right time and way</w:t>
      </w:r>
      <w:r w:rsidR="00E20A53" w:rsidRPr="00DE1E1E">
        <w:rPr>
          <w:rFonts w:cstheme="minorHAnsi"/>
          <w:b/>
          <w:bCs/>
          <w:kern w:val="0"/>
        </w:rPr>
        <w:t xml:space="preserve"> </w:t>
      </w:r>
    </w:p>
    <w:p w14:paraId="09698F46" w14:textId="77777777" w:rsidR="000D182B" w:rsidRPr="000D182B" w:rsidRDefault="000D182B" w:rsidP="00D64366">
      <w:pPr>
        <w:rPr>
          <w:rFonts w:cstheme="minorHAnsi"/>
          <w:kern w:val="0"/>
        </w:rPr>
      </w:pPr>
      <w:r w:rsidRPr="000D182B">
        <w:rPr>
          <w:rFonts w:cstheme="minorHAnsi"/>
          <w:b/>
          <w:bCs/>
          <w:kern w:val="0"/>
        </w:rPr>
        <w:t>Challenges</w:t>
      </w:r>
      <w:r w:rsidRPr="000D182B">
        <w:rPr>
          <w:rFonts w:cstheme="minorHAnsi"/>
          <w:kern w:val="0"/>
        </w:rPr>
        <w:t>:</w:t>
      </w:r>
    </w:p>
    <w:p w14:paraId="31AA31B2" w14:textId="6188CDCC" w:rsidR="000D182B" w:rsidRDefault="00176D40" w:rsidP="00DF28BB">
      <w:pPr>
        <w:rPr>
          <w:rFonts w:cstheme="minorHAnsi"/>
          <w:b/>
          <w:bCs/>
          <w:i/>
          <w:iCs/>
          <w:kern w:val="0"/>
        </w:rPr>
      </w:pPr>
      <w:r w:rsidRPr="00DF28BB">
        <w:rPr>
          <w:rFonts w:cstheme="minorHAnsi"/>
          <w:b/>
          <w:bCs/>
          <w:i/>
          <w:iCs/>
          <w:kern w:val="0"/>
        </w:rPr>
        <w:t xml:space="preserve">Disclosure </w:t>
      </w:r>
      <w:r w:rsidR="003348B0">
        <w:rPr>
          <w:rFonts w:cstheme="minorHAnsi"/>
          <w:b/>
          <w:bCs/>
          <w:i/>
          <w:iCs/>
          <w:kern w:val="0"/>
        </w:rPr>
        <w:t>dilemmas</w:t>
      </w:r>
    </w:p>
    <w:p w14:paraId="4D1A46B6" w14:textId="658EB442" w:rsidR="00747514" w:rsidRDefault="00C70748" w:rsidP="00DF28BB">
      <w:pPr>
        <w:rPr>
          <w:rFonts w:cstheme="minorHAnsi"/>
          <w:kern w:val="0"/>
        </w:rPr>
      </w:pPr>
      <w:bookmarkStart w:id="6" w:name="_Hlk171171811"/>
      <w:bookmarkEnd w:id="5"/>
      <w:r>
        <w:rPr>
          <w:rFonts w:cstheme="minorHAnsi"/>
          <w:kern w:val="0"/>
        </w:rPr>
        <w:t xml:space="preserve">Disclosing a cancer diagnosis </w:t>
      </w:r>
      <w:r w:rsidR="00591A0A">
        <w:rPr>
          <w:rFonts w:cstheme="minorHAnsi"/>
          <w:kern w:val="0"/>
        </w:rPr>
        <w:t>was</w:t>
      </w:r>
      <w:r>
        <w:rPr>
          <w:rFonts w:cstheme="minorHAnsi"/>
          <w:kern w:val="0"/>
        </w:rPr>
        <w:t xml:space="preserve"> a significant challenge for young</w:t>
      </w:r>
      <w:r w:rsidR="00CE7A39">
        <w:rPr>
          <w:rFonts w:cstheme="minorHAnsi"/>
          <w:kern w:val="0"/>
        </w:rPr>
        <w:t xml:space="preserve"> adult survivors</w:t>
      </w:r>
      <w:r w:rsidR="001F5CF9">
        <w:rPr>
          <w:rFonts w:cstheme="minorHAnsi"/>
          <w:kern w:val="0"/>
        </w:rPr>
        <w:t>, and for some</w:t>
      </w:r>
      <w:r w:rsidR="00382301">
        <w:rPr>
          <w:rFonts w:cstheme="minorHAnsi"/>
          <w:kern w:val="0"/>
        </w:rPr>
        <w:t>,</w:t>
      </w:r>
      <w:r w:rsidR="001F5CF9">
        <w:rPr>
          <w:rFonts w:cstheme="minorHAnsi"/>
          <w:kern w:val="0"/>
        </w:rPr>
        <w:t xml:space="preserve"> </w:t>
      </w:r>
      <w:r w:rsidR="00D139C6">
        <w:rPr>
          <w:rFonts w:cstheme="minorHAnsi"/>
          <w:kern w:val="0"/>
        </w:rPr>
        <w:t>was</w:t>
      </w:r>
      <w:r w:rsidR="001F5CF9">
        <w:rPr>
          <w:rFonts w:cstheme="minorHAnsi"/>
          <w:kern w:val="0"/>
        </w:rPr>
        <w:t xml:space="preserve"> a source of anxiety</w:t>
      </w:r>
      <w:r w:rsidR="007E2685">
        <w:rPr>
          <w:rFonts w:cstheme="minorHAnsi"/>
          <w:kern w:val="0"/>
        </w:rPr>
        <w:fldChar w:fldCharType="begin">
          <w:fldData xml:space="preserve">PEVuZE5vdGU+PENpdGU+PEF1dGhvcj5DYXJwZW50aWVyPC9BdXRob3I+PFllYXI+MjAxMTwvWWVh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DYXJwZW50aWVyPC9BdXRob3I+PFllYXI+MjAxMTwvWWVh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7E2685">
        <w:rPr>
          <w:rFonts w:cstheme="minorHAnsi"/>
          <w:kern w:val="0"/>
        </w:rPr>
      </w:r>
      <w:r w:rsidR="007E2685">
        <w:rPr>
          <w:rFonts w:cstheme="minorHAnsi"/>
          <w:kern w:val="0"/>
        </w:rPr>
        <w:fldChar w:fldCharType="separate"/>
      </w:r>
      <w:r w:rsidR="00727BCF">
        <w:rPr>
          <w:rFonts w:cstheme="minorHAnsi"/>
          <w:noProof/>
          <w:kern w:val="0"/>
        </w:rPr>
        <w:t>[16, 37]</w:t>
      </w:r>
      <w:r w:rsidR="007E2685">
        <w:rPr>
          <w:rFonts w:cstheme="minorHAnsi"/>
          <w:kern w:val="0"/>
        </w:rPr>
        <w:fldChar w:fldCharType="end"/>
      </w:r>
      <w:r>
        <w:rPr>
          <w:rFonts w:cstheme="minorHAnsi"/>
          <w:kern w:val="0"/>
        </w:rPr>
        <w:t xml:space="preserve">, deterring them </w:t>
      </w:r>
      <w:r w:rsidR="007C4F72">
        <w:rPr>
          <w:rFonts w:cstheme="minorHAnsi"/>
          <w:kern w:val="0"/>
        </w:rPr>
        <w:t xml:space="preserve">from </w:t>
      </w:r>
      <w:r w:rsidR="0079126B">
        <w:rPr>
          <w:rFonts w:cstheme="minorHAnsi"/>
          <w:kern w:val="0"/>
        </w:rPr>
        <w:t>forming</w:t>
      </w:r>
      <w:r w:rsidR="00EB5E54" w:rsidRPr="0039789E">
        <w:rPr>
          <w:rFonts w:cstheme="minorHAnsi"/>
          <w:kern w:val="0"/>
        </w:rPr>
        <w:t xml:space="preserve"> close relationships</w:t>
      </w:r>
      <w:r w:rsidR="007E2685">
        <w:rPr>
          <w:rFonts w:cstheme="minorHAnsi"/>
          <w:kern w:val="0"/>
        </w:rPr>
        <w:fldChar w:fldCharType="begin"/>
      </w:r>
      <w:r w:rsidR="00727BCF">
        <w:rPr>
          <w:rFonts w:cstheme="minorHAnsi"/>
          <w:kern w:val="0"/>
        </w:rPr>
        <w:instrText xml:space="preserve"> ADDIN EN.CITE &lt;EndNote&gt;&lt;Cite&gt;&lt;Author&gt;Yoshida&lt;/Author&gt;&lt;Year&gt;2022&lt;/Year&gt;&lt;RecNum&gt;17&lt;/RecNum&gt;&lt;DisplayText&gt;[31]&lt;/DisplayText&gt;&lt;record&gt;&lt;rec-number&gt;17&lt;/rec-number&gt;&lt;foreign-keys&gt;&lt;key app="EN" db-id="ese222vrz905xaee0t5xzpwrrvepe9vxw09s" timestamp="1698679555"&gt;17&lt;/key&gt;&lt;/foreign-keys&gt;&lt;ref-type name="Journal Article"&gt;17&lt;/ref-type&gt;&lt;contributors&gt;&lt;authors&gt;&lt;author&gt;Yoshida, K.&lt;/author&gt;&lt;author&gt;Matsui, Y.&lt;/author&gt;&lt;/authors&gt;&lt;/contributors&gt;&lt;auth-address&gt;Graduate School of Comprehensive Human Sciences, University of Tsukuba, Tokyo, Japan.&lt;/auth-address&gt;&lt;titles&gt;&lt;title&gt;The Impact of Cancer on Romantic Relationships and Marriage Postdiagnosis Among Young Adult Cancer Survivors in Japan: A Qualitative Study&lt;/title&gt;&lt;secondary-title&gt;J Adolesc Young Adult Oncol&lt;/secondary-title&gt;&lt;/titles&gt;&lt;periodical&gt;&lt;full-title&gt;J Adolesc Young Adult Oncol&lt;/full-title&gt;&lt;/periodical&gt;&lt;pages&gt;146-155&lt;/pages&gt;&lt;volume&gt;11&lt;/volume&gt;&lt;number&gt;2&lt;/number&gt;&lt;edition&gt;20210618&lt;/edition&gt;&lt;keywords&gt;&lt;keyword&gt;Adolescent&lt;/keyword&gt;&lt;keyword&gt;*Cancer Survivors&lt;/keyword&gt;&lt;keyword&gt;Female&lt;/keyword&gt;&lt;keyword&gt;Humans&lt;/keyword&gt;&lt;keyword&gt;Japan&lt;/keyword&gt;&lt;keyword&gt;Male&lt;/keyword&gt;&lt;keyword&gt;Marriage&lt;/keyword&gt;&lt;keyword&gt;*Neoplasms&lt;/keyword&gt;&lt;keyword&gt;Qualitative Research&lt;/keyword&gt;&lt;keyword&gt;Young Adult&lt;/keyword&gt;&lt;keyword&gt;dating&lt;/keyword&gt;&lt;keyword&gt;interview&lt;/keyword&gt;&lt;keyword&gt;qualitative&lt;/keyword&gt;&lt;keyword&gt;romantic relationships&lt;/keyword&gt;&lt;/keywords&gt;&lt;dates&gt;&lt;year&gt;2022&lt;/year&gt;&lt;pub-dates&gt;&lt;date&gt;Apr&lt;/date&gt;&lt;/pub-dates&gt;&lt;/dates&gt;&lt;isbn&gt;2156-535X (Electronic)&amp;#xD;2156-5333 (Linking)&lt;/isbn&gt;&lt;accession-num&gt;34143655&lt;/accession-num&gt;&lt;urls&gt;&lt;related-urls&gt;&lt;url&gt;https://www.ncbi.nlm.nih.gov/pubmed/34143655&lt;/url&gt;&lt;/related-urls&gt;&lt;/urls&gt;&lt;electronic-resource-num&gt;10.1089/jayao.2020.0199&lt;/electronic-resource-num&gt;&lt;remote-database-name&gt;Medline&lt;/remote-database-name&gt;&lt;remote-database-provider&gt;NLM&lt;/remote-database-provider&gt;&lt;/record&gt;&lt;/Cite&gt;&lt;/EndNote&gt;</w:instrText>
      </w:r>
      <w:r w:rsidR="007E2685">
        <w:rPr>
          <w:rFonts w:cstheme="minorHAnsi"/>
          <w:kern w:val="0"/>
        </w:rPr>
        <w:fldChar w:fldCharType="separate"/>
      </w:r>
      <w:r w:rsidR="00727BCF">
        <w:rPr>
          <w:rFonts w:cstheme="minorHAnsi"/>
          <w:noProof/>
          <w:kern w:val="0"/>
        </w:rPr>
        <w:t>[31]</w:t>
      </w:r>
      <w:r w:rsidR="007E2685">
        <w:rPr>
          <w:rFonts w:cstheme="minorHAnsi"/>
          <w:kern w:val="0"/>
        </w:rPr>
        <w:fldChar w:fldCharType="end"/>
      </w:r>
      <w:r>
        <w:rPr>
          <w:rFonts w:cstheme="minorHAnsi"/>
          <w:kern w:val="0"/>
        </w:rPr>
        <w:t xml:space="preserve">. </w:t>
      </w:r>
      <w:bookmarkEnd w:id="6"/>
      <w:r w:rsidR="001F5CF9" w:rsidDel="007D607C">
        <w:rPr>
          <w:rFonts w:cstheme="minorHAnsi"/>
          <w:kern w:val="0"/>
        </w:rPr>
        <w:t>This fear manifest</w:t>
      </w:r>
      <w:r w:rsidR="00311C87" w:rsidDel="007D607C">
        <w:rPr>
          <w:rFonts w:cstheme="minorHAnsi"/>
          <w:kern w:val="0"/>
        </w:rPr>
        <w:t>ed</w:t>
      </w:r>
      <w:r w:rsidR="001F5CF9" w:rsidDel="007D607C">
        <w:rPr>
          <w:rFonts w:cstheme="minorHAnsi"/>
          <w:kern w:val="0"/>
        </w:rPr>
        <w:t xml:space="preserve"> in anxieties about being pitied, perceived as weak or undesirable, burdening partners, or being defined by their illness</w:t>
      </w:r>
      <w:r w:rsidR="00575874">
        <w:rPr>
          <w:rFonts w:cstheme="minorHAnsi"/>
          <w:kern w:val="0"/>
        </w:rPr>
        <w:fldChar w:fldCharType="begin">
          <w:fldData xml:space="preserve">PEVuZE5vdGU+PENpdGU+PEF1dGhvcj5DYXJwZW50aWVyPC9BdXRob3I+PFllYXI+MjAxMTwvWWVh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DYXJwZW50aWVyPC9BdXRob3I+PFllYXI+MjAxMTwvWWVh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575874">
        <w:rPr>
          <w:rFonts w:cstheme="minorHAnsi"/>
          <w:kern w:val="0"/>
        </w:rPr>
      </w:r>
      <w:r w:rsidR="00575874">
        <w:rPr>
          <w:rFonts w:cstheme="minorHAnsi"/>
          <w:kern w:val="0"/>
        </w:rPr>
        <w:fldChar w:fldCharType="separate"/>
      </w:r>
      <w:r w:rsidR="00727BCF">
        <w:rPr>
          <w:rFonts w:cstheme="minorHAnsi"/>
          <w:noProof/>
          <w:kern w:val="0"/>
        </w:rPr>
        <w:t>[16, 37]</w:t>
      </w:r>
      <w:r w:rsidR="00575874">
        <w:rPr>
          <w:rFonts w:cstheme="minorHAnsi"/>
          <w:kern w:val="0"/>
        </w:rPr>
        <w:fldChar w:fldCharType="end"/>
      </w:r>
      <w:r w:rsidR="00575874">
        <w:rPr>
          <w:rFonts w:cstheme="minorHAnsi"/>
          <w:kern w:val="0"/>
        </w:rPr>
        <w:t>.</w:t>
      </w:r>
      <w:r w:rsidR="001F5CF9" w:rsidDel="007D607C">
        <w:rPr>
          <w:rFonts w:cstheme="minorHAnsi"/>
          <w:kern w:val="0"/>
        </w:rPr>
        <w:t xml:space="preserve"> </w:t>
      </w:r>
    </w:p>
    <w:p w14:paraId="6CC96D15" w14:textId="03BD7AC3" w:rsidR="001F5CF9" w:rsidRDefault="001F5CF9" w:rsidP="00575874">
      <w:pPr>
        <w:ind w:left="720"/>
        <w:rPr>
          <w:rFonts w:cstheme="minorHAnsi"/>
          <w:kern w:val="0"/>
        </w:rPr>
      </w:pPr>
      <w:r w:rsidRPr="00856D92">
        <w:rPr>
          <w:rFonts w:cstheme="minorHAnsi"/>
          <w:i/>
          <w:iCs/>
          <w:kern w:val="0"/>
        </w:rPr>
        <w:t xml:space="preserve">“[…] I think about it sometimes when I am like dating online, like when do I tell the guy that I have cancer, […], is he </w:t>
      </w:r>
      <w:proofErr w:type="spellStart"/>
      <w:r w:rsidRPr="00856D92">
        <w:rPr>
          <w:rFonts w:cstheme="minorHAnsi"/>
          <w:i/>
          <w:iCs/>
          <w:kern w:val="0"/>
        </w:rPr>
        <w:t>gonna</w:t>
      </w:r>
      <w:proofErr w:type="spellEnd"/>
      <w:r w:rsidRPr="00856D92">
        <w:rPr>
          <w:rFonts w:cstheme="minorHAnsi"/>
          <w:i/>
          <w:iCs/>
          <w:kern w:val="0"/>
        </w:rPr>
        <w:t xml:space="preserve"> like </w:t>
      </w:r>
      <w:proofErr w:type="spellStart"/>
      <w:r w:rsidRPr="00856D92">
        <w:rPr>
          <w:rFonts w:cstheme="minorHAnsi"/>
          <w:i/>
          <w:iCs/>
          <w:kern w:val="0"/>
        </w:rPr>
        <w:t>wanna</w:t>
      </w:r>
      <w:proofErr w:type="spellEnd"/>
      <w:r w:rsidRPr="00856D92">
        <w:rPr>
          <w:rFonts w:cstheme="minorHAnsi"/>
          <w:i/>
          <w:iCs/>
          <w:kern w:val="0"/>
        </w:rPr>
        <w:t xml:space="preserve"> not be with me because maybe he’s afraid? Like he’s </w:t>
      </w:r>
      <w:proofErr w:type="spellStart"/>
      <w:r w:rsidRPr="00856D92">
        <w:rPr>
          <w:rFonts w:cstheme="minorHAnsi"/>
          <w:i/>
          <w:iCs/>
          <w:kern w:val="0"/>
        </w:rPr>
        <w:t>gonna</w:t>
      </w:r>
      <w:proofErr w:type="spellEnd"/>
      <w:r w:rsidRPr="00856D92">
        <w:rPr>
          <w:rFonts w:cstheme="minorHAnsi"/>
          <w:i/>
          <w:iCs/>
          <w:kern w:val="0"/>
        </w:rPr>
        <w:t xml:space="preserve"> have to take care of me in like my old age, if I get to old age […].’’</w:t>
      </w:r>
      <w:r w:rsidR="00ED16CF">
        <w:rPr>
          <w:rFonts w:cstheme="minorHAnsi"/>
          <w:i/>
          <w:iCs/>
          <w:kern w:val="0"/>
        </w:rPr>
        <w:fldChar w:fldCharType="begin"/>
      </w:r>
      <w:r w:rsidR="00727BCF">
        <w:rPr>
          <w:rFonts w:cstheme="minorHAnsi"/>
          <w:i/>
          <w:iCs/>
          <w:kern w:val="0"/>
        </w:rPr>
        <w:instrText xml:space="preserve"> ADDIN EN.CITE &lt;EndNote&gt;&lt;Cite&gt;&lt;Author&gt;Panjwani&lt;/Author&gt;&lt;Year&gt;2019&lt;/Year&gt;&lt;RecNum&gt;68&lt;/RecNum&gt;&lt;DisplayText&gt;[37]&lt;/DisplayText&gt;&lt;record&gt;&lt;rec-number&gt;68&lt;/rec-number&gt;&lt;foreign-keys&gt;&lt;key app="EN" db-id="ese222vrz905xaee0t5xzpwrrvepe9vxw09s" timestamp="1741466052"&gt;68&lt;/key&gt;&lt;/foreign-keys&gt;&lt;ref-type name="Journal Article"&gt;17&lt;/ref-type&gt;&lt;contributors&gt;&lt;authors&gt;&lt;author&gt;Panjwani, Aliza A&lt;/author&gt;&lt;author&gt;Marín-Chollom, Amanda Mía&lt;/author&gt;&lt;author&gt;Pervil, Ian Z&lt;/author&gt;&lt;author&gt;Erblich, Joel&lt;/author&gt;&lt;author&gt;Rubin, Lisa R&lt;/author&gt;&lt;author&gt;Schuster, Michael W&lt;/author&gt;&lt;author&gt;Revenson, Tracey A&lt;/author&gt;&lt;/authors&gt;&lt;/contributors&gt;&lt;titles&gt;&lt;title&gt;Illness uncertainties tied to developmental tasks among young adult survivors of hematologic cancers&lt;/title&gt;&lt;secondary-title&gt;Journal of Adolescent and Young Adult Oncology&lt;/secondary-title&gt;&lt;/titles&gt;&lt;periodical&gt;&lt;full-title&gt;Journal of adolescent and young adult oncology&lt;/full-title&gt;&lt;/periodical&gt;&lt;pages&gt;149-156&lt;/pages&gt;&lt;volume&gt;8&lt;/volume&gt;&lt;number&gt;2&lt;/number&gt;&lt;dates&gt;&lt;year&gt;2019&lt;/year&gt;&lt;/dates&gt;&lt;isbn&gt;2156-5333&lt;/isbn&gt;&lt;urls&gt;&lt;/urls&gt;&lt;/record&gt;&lt;/Cite&gt;&lt;/EndNote&gt;</w:instrText>
      </w:r>
      <w:r w:rsidR="00ED16CF">
        <w:rPr>
          <w:rFonts w:cstheme="minorHAnsi"/>
          <w:i/>
          <w:iCs/>
          <w:kern w:val="0"/>
        </w:rPr>
        <w:fldChar w:fldCharType="separate"/>
      </w:r>
      <w:r w:rsidR="00727BCF">
        <w:rPr>
          <w:rFonts w:cstheme="minorHAnsi"/>
          <w:i/>
          <w:iCs/>
          <w:noProof/>
          <w:kern w:val="0"/>
        </w:rPr>
        <w:t>[37]</w:t>
      </w:r>
      <w:r w:rsidR="00ED16CF">
        <w:rPr>
          <w:rFonts w:cstheme="minorHAnsi"/>
          <w:i/>
          <w:iCs/>
          <w:kern w:val="0"/>
        </w:rPr>
        <w:fldChar w:fldCharType="end"/>
      </w:r>
      <w:r>
        <w:rPr>
          <w:rFonts w:cstheme="minorHAnsi"/>
          <w:kern w:val="0"/>
        </w:rPr>
        <w:t>.</w:t>
      </w:r>
    </w:p>
    <w:p w14:paraId="0DE33755" w14:textId="411979BC" w:rsidR="001F5CF9" w:rsidRDefault="001F5CF9" w:rsidP="00DF28BB">
      <w:pPr>
        <w:rPr>
          <w:rFonts w:cstheme="minorHAnsi"/>
          <w:kern w:val="0"/>
        </w:rPr>
      </w:pPr>
      <w:r>
        <w:rPr>
          <w:rFonts w:cstheme="minorHAnsi"/>
          <w:kern w:val="0"/>
        </w:rPr>
        <w:t xml:space="preserve">Uncertainty about when, how and to whom they should disclose </w:t>
      </w:r>
      <w:r w:rsidR="00314899">
        <w:rPr>
          <w:rFonts w:cstheme="minorHAnsi"/>
          <w:kern w:val="0"/>
        </w:rPr>
        <w:t>information about their cancer</w:t>
      </w:r>
      <w:r>
        <w:rPr>
          <w:rFonts w:cstheme="minorHAnsi"/>
          <w:kern w:val="0"/>
        </w:rPr>
        <w:t xml:space="preserve"> add</w:t>
      </w:r>
      <w:r w:rsidR="00311C87">
        <w:rPr>
          <w:rFonts w:cstheme="minorHAnsi"/>
          <w:kern w:val="0"/>
        </w:rPr>
        <w:t>ed</w:t>
      </w:r>
      <w:r>
        <w:rPr>
          <w:rFonts w:cstheme="minorHAnsi"/>
          <w:kern w:val="0"/>
        </w:rPr>
        <w:t xml:space="preserve"> complexity to forming new relationships</w:t>
      </w:r>
      <w:r w:rsidR="00ED16CF">
        <w:rPr>
          <w:rFonts w:cstheme="minorHAnsi"/>
          <w:kern w:val="0"/>
        </w:rPr>
        <w:fldChar w:fldCharType="begin">
          <w:fldData xml:space="preserve">PEVuZE5vdGU+PENpdGU+PEF1dGhvcj5DYXJwZW50aWVyPC9BdXRob3I+PFllYXI+MjAxMTwvWWVh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=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DYXJwZW50aWVyPC9BdXRob3I+PFllYXI+MjAxMTwvWWVh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=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ED16CF">
        <w:rPr>
          <w:rFonts w:cstheme="minorHAnsi"/>
          <w:kern w:val="0"/>
        </w:rPr>
      </w:r>
      <w:r w:rsidR="00ED16CF">
        <w:rPr>
          <w:rFonts w:cstheme="minorHAnsi"/>
          <w:kern w:val="0"/>
        </w:rPr>
        <w:fldChar w:fldCharType="separate"/>
      </w:r>
      <w:r w:rsidR="00727BCF">
        <w:rPr>
          <w:rFonts w:cstheme="minorHAnsi"/>
          <w:noProof/>
          <w:kern w:val="0"/>
        </w:rPr>
        <w:t>[7, 11, 16, 31, 36, 37, 43]</w:t>
      </w:r>
      <w:r w:rsidR="00ED16CF">
        <w:rPr>
          <w:rFonts w:cstheme="minorHAnsi"/>
          <w:kern w:val="0"/>
        </w:rPr>
        <w:fldChar w:fldCharType="end"/>
      </w:r>
      <w:r w:rsidR="00ED16CF">
        <w:rPr>
          <w:rFonts w:cstheme="minorHAnsi"/>
          <w:kern w:val="0"/>
        </w:rPr>
        <w:t xml:space="preserve">, </w:t>
      </w:r>
      <w:r w:rsidR="00856D92">
        <w:rPr>
          <w:rFonts w:cstheme="minorHAnsi"/>
          <w:kern w:val="0"/>
        </w:rPr>
        <w:t>and</w:t>
      </w:r>
      <w:r w:rsidR="00F02915">
        <w:rPr>
          <w:rFonts w:cstheme="minorHAnsi"/>
          <w:kern w:val="0"/>
        </w:rPr>
        <w:t xml:space="preserve"> </w:t>
      </w:r>
      <w:r w:rsidR="00F02915" w:rsidRPr="003348B0">
        <w:rPr>
          <w:rFonts w:cstheme="minorHAnsi"/>
          <w:kern w:val="0"/>
        </w:rPr>
        <w:t>also extended to casual dating/sexual partners</w:t>
      </w:r>
      <w:r w:rsidR="00ED16CF">
        <w:rPr>
          <w:rFonts w:cstheme="minorHAnsi"/>
          <w:kern w:val="0"/>
        </w:rPr>
        <w:fldChar w:fldCharType="begin"/>
      </w:r>
      <w:r w:rsidR="00727BCF">
        <w:rPr>
          <w:rFonts w:cstheme="minorHAnsi"/>
          <w:kern w:val="0"/>
        </w:rPr>
        <w:instrText xml:space="preserve"> ADDIN EN.CITE &lt;EndNote&gt;&lt;Cite&gt;&lt;Author&gt;Panjwani&lt;/Author&gt;&lt;Year&gt;2019&lt;/Year&gt;&lt;RecNum&gt;68&lt;/RecNum&gt;&lt;DisplayText&gt;[37]&lt;/DisplayText&gt;&lt;record&gt;&lt;rec-number&gt;68&lt;/rec-number&gt;&lt;foreign-keys&gt;&lt;key app="EN" db-id="ese222vrz905xaee0t5xzpwrrvepe9vxw09s" timestamp="1741466052"&gt;68&lt;/key&gt;&lt;/foreign-keys&gt;&lt;ref-type name="Journal Article"&gt;17&lt;/ref-type&gt;&lt;contributors&gt;&lt;authors&gt;&lt;author&gt;Panjwani, Aliza A&lt;/author&gt;&lt;author&gt;Marín-Chollom, Amanda Mía&lt;/author&gt;&lt;author&gt;Pervil, Ian Z&lt;/author&gt;&lt;author&gt;Erblich, Joel&lt;/author&gt;&lt;author&gt;Rubin, Lisa R&lt;/author&gt;&lt;author&gt;Schuster, Michael W&lt;/author&gt;&lt;author&gt;Revenson, Tracey A&lt;/author&gt;&lt;/authors&gt;&lt;/contributors&gt;&lt;titles&gt;&lt;title&gt;Illness uncertainties tied to developmental tasks among young adult survivors of hematologic cancers&lt;/title&gt;&lt;secondary-title&gt;Journal of Adolescent and Young Adult Oncology&lt;/secondary-title&gt;&lt;/titles&gt;&lt;periodical&gt;&lt;full-title&gt;Journal of adolescent and young adult oncology&lt;/full-title&gt;&lt;/periodical&gt;&lt;pages&gt;149-156&lt;/pages&gt;&lt;volume&gt;8&lt;/volume&gt;&lt;number&gt;2&lt;/number&gt;&lt;dates&gt;&lt;year&gt;2019&lt;/year&gt;&lt;/dates&gt;&lt;isbn&gt;2156-5333&lt;/isbn&gt;&lt;urls&gt;&lt;/urls&gt;&lt;/record&gt;&lt;/Cite&gt;&lt;/EndNote&gt;</w:instrText>
      </w:r>
      <w:r w:rsidR="00ED16CF">
        <w:rPr>
          <w:rFonts w:cstheme="minorHAnsi"/>
          <w:kern w:val="0"/>
        </w:rPr>
        <w:fldChar w:fldCharType="separate"/>
      </w:r>
      <w:r w:rsidR="00727BCF">
        <w:rPr>
          <w:rFonts w:cstheme="minorHAnsi"/>
          <w:noProof/>
          <w:kern w:val="0"/>
        </w:rPr>
        <w:t>[37]</w:t>
      </w:r>
      <w:r w:rsidR="00ED16CF">
        <w:rPr>
          <w:rFonts w:cstheme="minorHAnsi"/>
          <w:kern w:val="0"/>
        </w:rPr>
        <w:fldChar w:fldCharType="end"/>
      </w:r>
      <w:r>
        <w:rPr>
          <w:rFonts w:cstheme="minorHAnsi"/>
          <w:kern w:val="0"/>
        </w:rPr>
        <w:t>. Age and relationship status also influence</w:t>
      </w:r>
      <w:r w:rsidR="00311C87">
        <w:rPr>
          <w:rFonts w:cstheme="minorHAnsi"/>
          <w:kern w:val="0"/>
        </w:rPr>
        <w:t>d</w:t>
      </w:r>
      <w:r>
        <w:rPr>
          <w:rFonts w:cstheme="minorHAnsi"/>
          <w:kern w:val="0"/>
        </w:rPr>
        <w:t xml:space="preserve"> disclosure experiences. </w:t>
      </w:r>
      <w:r w:rsidR="00C70748" w:rsidRPr="00C70748">
        <w:rPr>
          <w:rFonts w:cstheme="minorHAnsi"/>
          <w:kern w:val="0"/>
        </w:rPr>
        <w:t>Unpartnered survivors expressed anxieties about burdening potential partners with their cancer history, fearing rejection</w:t>
      </w:r>
      <w:r w:rsidR="00223BB9">
        <w:rPr>
          <w:rFonts w:cstheme="minorHAnsi"/>
          <w:kern w:val="0"/>
        </w:rPr>
        <w:t>,</w:t>
      </w:r>
      <w:r w:rsidR="00C70748" w:rsidRPr="00C70748">
        <w:rPr>
          <w:rFonts w:cstheme="minorHAnsi"/>
          <w:kern w:val="0"/>
        </w:rPr>
        <w:t xml:space="preserve"> stemm</w:t>
      </w:r>
      <w:r w:rsidR="001D250E">
        <w:rPr>
          <w:rFonts w:cstheme="minorHAnsi"/>
          <w:kern w:val="0"/>
        </w:rPr>
        <w:t>ing</w:t>
      </w:r>
      <w:r w:rsidR="00311C87">
        <w:rPr>
          <w:rFonts w:cstheme="minorHAnsi"/>
          <w:kern w:val="0"/>
        </w:rPr>
        <w:t xml:space="preserve"> from</w:t>
      </w:r>
      <w:r w:rsidR="00C70748" w:rsidRPr="00C70748">
        <w:rPr>
          <w:rFonts w:cstheme="minorHAnsi"/>
          <w:kern w:val="0"/>
        </w:rPr>
        <w:t xml:space="preserve"> the uncertainty of their future health and its potential impact on relationships</w:t>
      </w:r>
      <w:r w:rsidR="00ED16CF">
        <w:rPr>
          <w:rFonts w:cstheme="minorHAnsi"/>
          <w:kern w:val="0"/>
        </w:rPr>
        <w:fldChar w:fldCharType="begin">
          <w:fldData xml:space="preserve">PEVuZE5vdGU+PENpdGU+PEF1dGhvcj5DYXJwZW50aWVyPC9BdXRob3I+PFllYXI+MjAxMTwvWWVh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DYXJwZW50aWVyPC9BdXRob3I+PFllYXI+MjAxMTwvWWVh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ED16CF">
        <w:rPr>
          <w:rFonts w:cstheme="minorHAnsi"/>
          <w:kern w:val="0"/>
        </w:rPr>
      </w:r>
      <w:r w:rsidR="00ED16CF">
        <w:rPr>
          <w:rFonts w:cstheme="minorHAnsi"/>
          <w:kern w:val="0"/>
        </w:rPr>
        <w:fldChar w:fldCharType="separate"/>
      </w:r>
      <w:r w:rsidR="00727BCF">
        <w:rPr>
          <w:rFonts w:cstheme="minorHAnsi"/>
          <w:noProof/>
          <w:kern w:val="0"/>
        </w:rPr>
        <w:t>[8, 16, 31, 37, 43]</w:t>
      </w:r>
      <w:r w:rsidR="00ED16CF">
        <w:rPr>
          <w:rFonts w:cstheme="minorHAnsi"/>
          <w:kern w:val="0"/>
        </w:rPr>
        <w:fldChar w:fldCharType="end"/>
      </w:r>
      <w:r w:rsidR="00C8482D">
        <w:rPr>
          <w:rFonts w:cstheme="minorHAnsi"/>
          <w:kern w:val="0"/>
        </w:rPr>
        <w:t>.</w:t>
      </w:r>
      <w:r w:rsidRPr="003348B0">
        <w:rPr>
          <w:rFonts w:cstheme="minorHAnsi"/>
          <w:kern w:val="0"/>
        </w:rPr>
        <w:t xml:space="preserve"> </w:t>
      </w:r>
      <w:r>
        <w:rPr>
          <w:rFonts w:cstheme="minorHAnsi"/>
          <w:kern w:val="0"/>
        </w:rPr>
        <w:t>Cultural expectations regarding marriage exacerbate</w:t>
      </w:r>
      <w:r w:rsidR="00311C87">
        <w:rPr>
          <w:rFonts w:cstheme="minorHAnsi"/>
          <w:kern w:val="0"/>
        </w:rPr>
        <w:t>d</w:t>
      </w:r>
      <w:r>
        <w:rPr>
          <w:rFonts w:cstheme="minorHAnsi"/>
          <w:kern w:val="0"/>
        </w:rPr>
        <w:t xml:space="preserve"> concerns</w:t>
      </w:r>
      <w:r w:rsidR="00747514">
        <w:rPr>
          <w:rFonts w:cstheme="minorHAnsi"/>
          <w:kern w:val="0"/>
        </w:rPr>
        <w:t xml:space="preserve"> about disclosure</w:t>
      </w:r>
      <w:r>
        <w:rPr>
          <w:rFonts w:cstheme="minorHAnsi"/>
          <w:kern w:val="0"/>
        </w:rPr>
        <w:t>, particularly t</w:t>
      </w:r>
      <w:r w:rsidRPr="00784C1E">
        <w:rPr>
          <w:rFonts w:cstheme="minorHAnsi"/>
          <w:kern w:val="0"/>
        </w:rPr>
        <w:t xml:space="preserve">he fear </w:t>
      </w:r>
      <w:r w:rsidR="007D607C">
        <w:rPr>
          <w:rFonts w:cstheme="minorHAnsi"/>
          <w:kern w:val="0"/>
        </w:rPr>
        <w:t xml:space="preserve">of </w:t>
      </w:r>
      <w:r w:rsidR="00594835">
        <w:rPr>
          <w:rFonts w:cstheme="minorHAnsi"/>
          <w:kern w:val="0"/>
        </w:rPr>
        <w:t>being</w:t>
      </w:r>
      <w:r w:rsidR="001D250E">
        <w:rPr>
          <w:rFonts w:cstheme="minorHAnsi"/>
          <w:kern w:val="0"/>
        </w:rPr>
        <w:t xml:space="preserve"> perceived </w:t>
      </w:r>
      <w:r w:rsidR="00CC6F43">
        <w:rPr>
          <w:rFonts w:cstheme="minorHAnsi"/>
          <w:kern w:val="0"/>
        </w:rPr>
        <w:t>as</w:t>
      </w:r>
      <w:r w:rsidRPr="00784C1E">
        <w:rPr>
          <w:rFonts w:cstheme="minorHAnsi"/>
          <w:kern w:val="0"/>
        </w:rPr>
        <w:t xml:space="preserve"> </w:t>
      </w:r>
      <w:r w:rsidRPr="00223BB9">
        <w:rPr>
          <w:rFonts w:cstheme="minorHAnsi"/>
          <w:i/>
          <w:iCs/>
          <w:kern w:val="0"/>
        </w:rPr>
        <w:t>"damaged goods"</w:t>
      </w:r>
      <w:r w:rsidRPr="00784C1E">
        <w:rPr>
          <w:rFonts w:cstheme="minorHAnsi"/>
          <w:kern w:val="0"/>
        </w:rPr>
        <w:t xml:space="preserve"> </w:t>
      </w:r>
      <w:r w:rsidR="00CB3B33">
        <w:rPr>
          <w:rFonts w:cstheme="minorHAnsi"/>
          <w:kern w:val="0"/>
        </w:rPr>
        <w:t>by potential partners’ parents and family</w:t>
      </w:r>
      <w:r w:rsidR="00ED16CF">
        <w:rPr>
          <w:rFonts w:cstheme="minorHAnsi"/>
          <w:kern w:val="0"/>
        </w:rPr>
        <w:fldChar w:fldCharType="begin"/>
      </w:r>
      <w:r w:rsidR="00727BCF">
        <w:rPr>
          <w:rFonts w:cstheme="minorHAnsi"/>
          <w:kern w:val="0"/>
        </w:rPr>
        <w:instrText xml:space="preserve"> ADDIN EN.CITE &lt;EndNote&gt;&lt;Cite&gt;&lt;Author&gt;Yoshida&lt;/Author&gt;&lt;Year&gt;2022&lt;/Year&gt;&lt;RecNum&gt;17&lt;/RecNum&gt;&lt;DisplayText&gt;[31]&lt;/DisplayText&gt;&lt;record&gt;&lt;rec-number&gt;17&lt;/rec-number&gt;&lt;foreign-keys&gt;&lt;key app="EN" db-id="ese222vrz905xaee0t5xzpwrrvepe9vxw09s" timestamp="1698679555"&gt;17&lt;/key&gt;&lt;/foreign-keys&gt;&lt;ref-type name="Journal Article"&gt;17&lt;/ref-type&gt;&lt;contributors&gt;&lt;authors&gt;&lt;author&gt;Yoshida, K.&lt;/author&gt;&lt;author&gt;Matsui, Y.&lt;/author&gt;&lt;/authors&gt;&lt;/contributors&gt;&lt;auth-address&gt;Graduate School of Comprehensive Human Sciences, University of Tsukuba, Tokyo, Japan.&lt;/auth-address&gt;&lt;titles&gt;&lt;title&gt;The Impact of Cancer on Romantic Relationships and Marriage Postdiagnosis Among Young Adult Cancer Survivors in Japan: A Qualitative Study&lt;/title&gt;&lt;secondary-title&gt;J Adolesc Young Adult Oncol&lt;/secondary-title&gt;&lt;/titles&gt;&lt;periodical&gt;&lt;full-title&gt;J Adolesc Young Adult Oncol&lt;/full-title&gt;&lt;/periodical&gt;&lt;pages&gt;146-155&lt;/pages&gt;&lt;volume&gt;11&lt;/volume&gt;&lt;number&gt;2&lt;/number&gt;&lt;edition&gt;20210618&lt;/edition&gt;&lt;keywords&gt;&lt;keyword&gt;Adolescent&lt;/keyword&gt;&lt;keyword&gt;*Cancer Survivors&lt;/keyword&gt;&lt;keyword&gt;Female&lt;/keyword&gt;&lt;keyword&gt;Humans&lt;/keyword&gt;&lt;keyword&gt;Japan&lt;/keyword&gt;&lt;keyword&gt;Male&lt;/keyword&gt;&lt;keyword&gt;Marriage&lt;/keyword&gt;&lt;keyword&gt;*Neoplasms&lt;/keyword&gt;&lt;keyword&gt;Qualitative Research&lt;/keyword&gt;&lt;keyword&gt;Young Adult&lt;/keyword&gt;&lt;keyword&gt;dating&lt;/keyword&gt;&lt;keyword&gt;interview&lt;/keyword&gt;&lt;keyword&gt;qualitative&lt;/keyword&gt;&lt;keyword&gt;romantic relationships&lt;/keyword&gt;&lt;/keywords&gt;&lt;dates&gt;&lt;year&gt;2022&lt;/year&gt;&lt;pub-dates&gt;&lt;date&gt;Apr&lt;/date&gt;&lt;/pub-dates&gt;&lt;/dates&gt;&lt;isbn&gt;2156-535X (Electronic)&amp;#xD;2156-5333 (Linking)&lt;/isbn&gt;&lt;accession-num&gt;34143655&lt;/accession-num&gt;&lt;urls&gt;&lt;related-urls&gt;&lt;url&gt;https://www.ncbi.nlm.nih.gov/pubmed/34143655&lt;/url&gt;&lt;/related-urls&gt;&lt;/urls&gt;&lt;electronic-resource-num&gt;10.1089/jayao.2020.0199&lt;/electronic-resource-num&gt;&lt;remote-database-name&gt;Medline&lt;/remote-database-name&gt;&lt;remote-database-provider&gt;NLM&lt;/remote-database-provider&gt;&lt;/record&gt;&lt;/Cite&gt;&lt;/EndNote&gt;</w:instrText>
      </w:r>
      <w:r w:rsidR="00ED16CF">
        <w:rPr>
          <w:rFonts w:cstheme="minorHAnsi"/>
          <w:kern w:val="0"/>
        </w:rPr>
        <w:fldChar w:fldCharType="separate"/>
      </w:r>
      <w:r w:rsidR="00727BCF">
        <w:rPr>
          <w:rFonts w:cstheme="minorHAnsi"/>
          <w:noProof/>
          <w:kern w:val="0"/>
        </w:rPr>
        <w:t>[31]</w:t>
      </w:r>
      <w:r w:rsidR="00ED16CF">
        <w:rPr>
          <w:rFonts w:cstheme="minorHAnsi"/>
          <w:kern w:val="0"/>
        </w:rPr>
        <w:fldChar w:fldCharType="end"/>
      </w:r>
      <w:r w:rsidRPr="00784C1E">
        <w:rPr>
          <w:rFonts w:cstheme="minorHAnsi"/>
          <w:kern w:val="0"/>
        </w:rPr>
        <w:t>.</w:t>
      </w:r>
    </w:p>
    <w:p w14:paraId="1C6B750B" w14:textId="72C6C9E1" w:rsidR="00784C1E" w:rsidRDefault="00363C6A" w:rsidP="00DF28BB">
      <w:pPr>
        <w:rPr>
          <w:rFonts w:cstheme="minorHAnsi"/>
          <w:kern w:val="0"/>
        </w:rPr>
      </w:pPr>
      <w:r>
        <w:rPr>
          <w:rFonts w:cstheme="minorHAnsi"/>
          <w:kern w:val="0"/>
        </w:rPr>
        <w:lastRenderedPageBreak/>
        <w:t>Communication difficulties, particularly surrounding sex and intimacy</w:t>
      </w:r>
      <w:r w:rsidR="001F5CF9">
        <w:rPr>
          <w:rFonts w:cstheme="minorHAnsi"/>
          <w:kern w:val="0"/>
        </w:rPr>
        <w:t xml:space="preserve"> </w:t>
      </w:r>
      <w:r w:rsidR="00DB0FB2">
        <w:rPr>
          <w:rFonts w:cstheme="minorHAnsi"/>
          <w:kern w:val="0"/>
        </w:rPr>
        <w:t>were another</w:t>
      </w:r>
      <w:r w:rsidR="001F5CF9">
        <w:rPr>
          <w:rFonts w:cstheme="minorHAnsi"/>
          <w:kern w:val="0"/>
        </w:rPr>
        <w:t xml:space="preserve"> significant challenge</w:t>
      </w:r>
      <w:r w:rsidR="00ED16CF">
        <w:rPr>
          <w:rFonts w:cstheme="minorHAnsi"/>
          <w:kern w:val="0"/>
        </w:rPr>
        <w:fldChar w:fldCharType="begin">
          <w:fldData xml:space="preserve">PEVuZE5vdGU+PENpdGU+PEF1dGhvcj5Hb3JtYW48L0F1dGhvcj48WWVhcj4yMDIwPC9ZZWFyPjxS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Hb3JtYW48L0F1dGhvcj48WWVhcj4yMDIwPC9ZZWFyPjxS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ED16CF">
        <w:rPr>
          <w:rFonts w:cstheme="minorHAnsi"/>
          <w:kern w:val="0"/>
        </w:rPr>
      </w:r>
      <w:r w:rsidR="00ED16CF">
        <w:rPr>
          <w:rFonts w:cstheme="minorHAnsi"/>
          <w:kern w:val="0"/>
        </w:rPr>
        <w:fldChar w:fldCharType="separate"/>
      </w:r>
      <w:r w:rsidR="00727BCF">
        <w:rPr>
          <w:rFonts w:cstheme="minorHAnsi"/>
          <w:noProof/>
          <w:kern w:val="0"/>
        </w:rPr>
        <w:t>[17, 34, 41, 44]</w:t>
      </w:r>
      <w:r w:rsidR="00ED16CF">
        <w:rPr>
          <w:rFonts w:cstheme="minorHAnsi"/>
          <w:kern w:val="0"/>
        </w:rPr>
        <w:fldChar w:fldCharType="end"/>
      </w:r>
      <w:r w:rsidR="00747514">
        <w:rPr>
          <w:rFonts w:cstheme="minorHAnsi"/>
          <w:kern w:val="0"/>
        </w:rPr>
        <w:t>,</w:t>
      </w:r>
      <w:r w:rsidR="00CC6F43">
        <w:rPr>
          <w:rFonts w:cstheme="minorHAnsi"/>
          <w:kern w:val="0"/>
        </w:rPr>
        <w:t xml:space="preserve"> and led to disconnection, withdrawal</w:t>
      </w:r>
      <w:r w:rsidR="007D5860">
        <w:rPr>
          <w:rFonts w:cstheme="minorHAnsi"/>
          <w:kern w:val="0"/>
        </w:rPr>
        <w:t>,</w:t>
      </w:r>
      <w:r w:rsidR="00CC6F43">
        <w:rPr>
          <w:rFonts w:cstheme="minorHAnsi"/>
          <w:kern w:val="0"/>
        </w:rPr>
        <w:t xml:space="preserve"> and sometimes </w:t>
      </w:r>
      <w:r w:rsidR="00223BB9">
        <w:rPr>
          <w:rFonts w:cstheme="minorHAnsi"/>
          <w:kern w:val="0"/>
        </w:rPr>
        <w:t>misunderstandings</w:t>
      </w:r>
      <w:r w:rsidR="001F5CF9">
        <w:rPr>
          <w:rFonts w:cstheme="minorHAnsi"/>
          <w:kern w:val="0"/>
        </w:rPr>
        <w:t xml:space="preserve">. </w:t>
      </w:r>
      <w:r w:rsidR="005E3AA2">
        <w:rPr>
          <w:rFonts w:cstheme="minorHAnsi"/>
          <w:kern w:val="0"/>
        </w:rPr>
        <w:t>Young adult cancer survivors a</w:t>
      </w:r>
      <w:r w:rsidR="00D64366">
        <w:rPr>
          <w:rFonts w:cstheme="minorHAnsi"/>
          <w:kern w:val="0"/>
        </w:rPr>
        <w:t>voiding conversations about sexual intimacy re</w:t>
      </w:r>
      <w:r w:rsidR="0079126B">
        <w:rPr>
          <w:rFonts w:cstheme="minorHAnsi"/>
          <w:kern w:val="0"/>
        </w:rPr>
        <w:t>ported</w:t>
      </w:r>
      <w:r w:rsidR="00D64366">
        <w:rPr>
          <w:rFonts w:cstheme="minorHAnsi"/>
          <w:kern w:val="0"/>
        </w:rPr>
        <w:t xml:space="preserve"> a decline in sexual activity</w:t>
      </w:r>
      <w:r w:rsidR="00ED16CF">
        <w:rPr>
          <w:rFonts w:cstheme="minorHAnsi"/>
          <w:kern w:val="0"/>
        </w:rPr>
        <w:fldChar w:fldCharType="begin">
          <w:fldData xml:space="preserve">PEVuZE5vdGU+PENpdGU+PEF1dGhvcj5Hb3JtYW48L0F1dGhvcj48WWVhcj4yMDIwPC9ZZWFyPjxS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Hb3JtYW48L0F1dGhvcj48WWVhcj4yMDIwPC9ZZWFyPjxS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ED16CF">
        <w:rPr>
          <w:rFonts w:cstheme="minorHAnsi"/>
          <w:kern w:val="0"/>
        </w:rPr>
      </w:r>
      <w:r w:rsidR="00ED16CF">
        <w:rPr>
          <w:rFonts w:cstheme="minorHAnsi"/>
          <w:kern w:val="0"/>
        </w:rPr>
        <w:fldChar w:fldCharType="separate"/>
      </w:r>
      <w:r w:rsidR="00727BCF">
        <w:rPr>
          <w:rFonts w:cstheme="minorHAnsi"/>
          <w:noProof/>
          <w:kern w:val="0"/>
        </w:rPr>
        <w:t>[34]</w:t>
      </w:r>
      <w:r w:rsidR="00ED16CF">
        <w:rPr>
          <w:rFonts w:cstheme="minorHAnsi"/>
          <w:kern w:val="0"/>
        </w:rPr>
        <w:fldChar w:fldCharType="end"/>
      </w:r>
      <w:r w:rsidR="00D64366">
        <w:rPr>
          <w:rFonts w:cstheme="minorHAnsi"/>
          <w:kern w:val="0"/>
        </w:rPr>
        <w:t xml:space="preserve">. </w:t>
      </w:r>
      <w:r w:rsidR="001F5CF9">
        <w:rPr>
          <w:rFonts w:cstheme="minorHAnsi"/>
          <w:kern w:val="0"/>
        </w:rPr>
        <w:t>This difficulty stemmed from various factors, including a lack of experience discussing sexual matters, emotional sensitivity of the topic, and the perceived stigma surrounding sexual dysfunction</w:t>
      </w:r>
      <w:r w:rsidR="00ED16CF">
        <w:rPr>
          <w:rFonts w:cstheme="minorHAnsi"/>
          <w:kern w:val="0"/>
        </w:rPr>
        <w:fldChar w:fldCharType="begin">
          <w:fldData xml:space="preserve">PEVuZE5vdGU+PENpdGU+PEF1dGhvcj5Hb3JtYW48L0F1dGhvcj48WWVhcj4yMDIwPC9ZZWFyPjxS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Hb3JtYW48L0F1dGhvcj48WWVhcj4yMDIwPC9ZZWFyPjxS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ED16CF">
        <w:rPr>
          <w:rFonts w:cstheme="minorHAnsi"/>
          <w:kern w:val="0"/>
        </w:rPr>
      </w:r>
      <w:r w:rsidR="00ED16CF">
        <w:rPr>
          <w:rFonts w:cstheme="minorHAnsi"/>
          <w:kern w:val="0"/>
        </w:rPr>
        <w:fldChar w:fldCharType="separate"/>
      </w:r>
      <w:r w:rsidR="00727BCF">
        <w:rPr>
          <w:rFonts w:cstheme="minorHAnsi"/>
          <w:noProof/>
          <w:kern w:val="0"/>
        </w:rPr>
        <w:t>[34]</w:t>
      </w:r>
      <w:r w:rsidR="00ED16CF">
        <w:rPr>
          <w:rFonts w:cstheme="minorHAnsi"/>
          <w:kern w:val="0"/>
        </w:rPr>
        <w:fldChar w:fldCharType="end"/>
      </w:r>
      <w:r w:rsidR="001F5CF9">
        <w:rPr>
          <w:rFonts w:cstheme="minorHAnsi"/>
          <w:kern w:val="0"/>
        </w:rPr>
        <w:t xml:space="preserve">. </w:t>
      </w:r>
    </w:p>
    <w:p w14:paraId="7B7624C8" w14:textId="77777777" w:rsidR="007455CE" w:rsidRDefault="007455CE" w:rsidP="007455CE">
      <w:pPr>
        <w:autoSpaceDE w:val="0"/>
        <w:autoSpaceDN w:val="0"/>
        <w:adjustRightInd w:val="0"/>
        <w:spacing w:after="0" w:line="240" w:lineRule="auto"/>
        <w:rPr>
          <w:rFonts w:cstheme="minorHAnsi"/>
          <w:kern w:val="0"/>
        </w:rPr>
      </w:pPr>
    </w:p>
    <w:p w14:paraId="4EBAE973" w14:textId="77777777" w:rsidR="007D2B66" w:rsidRDefault="007D2B66" w:rsidP="00D64366">
      <w:pPr>
        <w:rPr>
          <w:rFonts w:cstheme="minorHAnsi"/>
          <w:b/>
          <w:bCs/>
          <w:kern w:val="0"/>
        </w:rPr>
      </w:pPr>
      <w:bookmarkStart w:id="7" w:name="_Hlk171171959"/>
    </w:p>
    <w:p w14:paraId="410F2652" w14:textId="5ED5E4E4" w:rsidR="000D182B" w:rsidRPr="000D182B" w:rsidRDefault="000D182B" w:rsidP="00D64366">
      <w:pPr>
        <w:rPr>
          <w:rFonts w:cstheme="minorHAnsi"/>
          <w:kern w:val="0"/>
        </w:rPr>
      </w:pPr>
      <w:r w:rsidRPr="000D182B">
        <w:rPr>
          <w:rFonts w:cstheme="minorHAnsi"/>
          <w:b/>
          <w:bCs/>
          <w:kern w:val="0"/>
        </w:rPr>
        <w:t>Opportunities</w:t>
      </w:r>
      <w:r w:rsidRPr="000D182B">
        <w:rPr>
          <w:rFonts w:cstheme="minorHAnsi"/>
          <w:kern w:val="0"/>
        </w:rPr>
        <w:t>:</w:t>
      </w:r>
    </w:p>
    <w:p w14:paraId="7D3E0149" w14:textId="774A6D16" w:rsidR="000D182B" w:rsidRDefault="00C8482D" w:rsidP="0091670E">
      <w:pPr>
        <w:rPr>
          <w:rFonts w:cstheme="minorHAnsi"/>
          <w:b/>
          <w:bCs/>
          <w:i/>
          <w:iCs/>
          <w:kern w:val="0"/>
        </w:rPr>
      </w:pPr>
      <w:r>
        <w:rPr>
          <w:rFonts w:cstheme="minorHAnsi"/>
          <w:b/>
          <w:bCs/>
          <w:i/>
          <w:iCs/>
          <w:kern w:val="0"/>
        </w:rPr>
        <w:t>Communicating for connection</w:t>
      </w:r>
    </w:p>
    <w:p w14:paraId="3FC3F934" w14:textId="0C48C19E" w:rsidR="00747514" w:rsidRDefault="00FE4BD5" w:rsidP="0006429C">
      <w:pPr>
        <w:rPr>
          <w:rFonts w:cstheme="minorHAnsi"/>
          <w:kern w:val="0"/>
        </w:rPr>
      </w:pPr>
      <w:r>
        <w:rPr>
          <w:rFonts w:cstheme="minorHAnsi"/>
          <w:kern w:val="0"/>
        </w:rPr>
        <w:t xml:space="preserve">Early and upfront communication about cancer </w:t>
      </w:r>
      <w:r w:rsidR="00311C87">
        <w:rPr>
          <w:rFonts w:cstheme="minorHAnsi"/>
          <w:kern w:val="0"/>
        </w:rPr>
        <w:t>wa</w:t>
      </w:r>
      <w:r>
        <w:rPr>
          <w:rFonts w:cstheme="minorHAnsi"/>
          <w:kern w:val="0"/>
        </w:rPr>
        <w:t>s important in developing romantic relationships</w:t>
      </w:r>
      <w:r w:rsidR="00B87952">
        <w:rPr>
          <w:rFonts w:cstheme="minorHAnsi"/>
          <w:kern w:val="0"/>
        </w:rPr>
        <w:fldChar w:fldCharType="begin">
          <w:fldData xml:space="preserve">PEVuZE5vdGU+PENpdGU+PEF1dGhvcj5GcmVpZHVzPC9BdXRob3I+PFllYXI+MjAxNzwvWWVhcj48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GcmVpZHVzPC9BdXRob3I+PFllYXI+MjAxNzwvWWVhcj48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B87952">
        <w:rPr>
          <w:rFonts w:cstheme="minorHAnsi"/>
          <w:kern w:val="0"/>
        </w:rPr>
      </w:r>
      <w:r w:rsidR="00B87952">
        <w:rPr>
          <w:rFonts w:cstheme="minorHAnsi"/>
          <w:kern w:val="0"/>
        </w:rPr>
        <w:fldChar w:fldCharType="separate"/>
      </w:r>
      <w:r w:rsidR="00727BCF">
        <w:rPr>
          <w:rFonts w:cstheme="minorHAnsi"/>
          <w:noProof/>
          <w:kern w:val="0"/>
        </w:rPr>
        <w:t>[11, 31, 36, 42]</w:t>
      </w:r>
      <w:r w:rsidR="00B87952">
        <w:rPr>
          <w:rFonts w:cstheme="minorHAnsi"/>
          <w:kern w:val="0"/>
        </w:rPr>
        <w:fldChar w:fldCharType="end"/>
      </w:r>
      <w:r w:rsidR="00650B4E">
        <w:rPr>
          <w:rFonts w:cstheme="minorHAnsi"/>
          <w:kern w:val="0"/>
        </w:rPr>
        <w:t xml:space="preserve">. </w:t>
      </w:r>
      <w:bookmarkEnd w:id="7"/>
      <w:r w:rsidR="00830869">
        <w:rPr>
          <w:rFonts w:cstheme="minorHAnsi"/>
          <w:kern w:val="0"/>
        </w:rPr>
        <w:t xml:space="preserve">Open and honest communication </w:t>
      </w:r>
      <w:r w:rsidR="00B11013">
        <w:rPr>
          <w:rFonts w:cstheme="minorHAnsi"/>
          <w:kern w:val="0"/>
        </w:rPr>
        <w:t xml:space="preserve">about sensitive topics like family </w:t>
      </w:r>
      <w:r w:rsidR="00B11013" w:rsidRPr="0006429C">
        <w:rPr>
          <w:rFonts w:cstheme="minorHAnsi"/>
          <w:kern w:val="0"/>
        </w:rPr>
        <w:t xml:space="preserve">planning and fertility was </w:t>
      </w:r>
      <w:r w:rsidR="005E3AA2">
        <w:rPr>
          <w:rFonts w:cstheme="minorHAnsi"/>
          <w:kern w:val="0"/>
        </w:rPr>
        <w:t>reported as important by survivors</w:t>
      </w:r>
      <w:r w:rsidR="00B11013" w:rsidRPr="0006429C">
        <w:rPr>
          <w:rFonts w:cstheme="minorHAnsi"/>
          <w:kern w:val="0"/>
        </w:rPr>
        <w:t>, whether discussed early on or within more serious relationship</w:t>
      </w:r>
      <w:r w:rsidR="00747514">
        <w:rPr>
          <w:rFonts w:cstheme="minorHAnsi"/>
          <w:kern w:val="0"/>
        </w:rPr>
        <w:t>s. This</w:t>
      </w:r>
      <w:r w:rsidR="0073370D">
        <w:rPr>
          <w:rFonts w:cstheme="minorHAnsi"/>
          <w:kern w:val="0"/>
        </w:rPr>
        <w:t xml:space="preserve"> helped to foster trust</w:t>
      </w:r>
      <w:r w:rsidR="00747514">
        <w:rPr>
          <w:rFonts w:cstheme="minorHAnsi"/>
          <w:kern w:val="0"/>
        </w:rPr>
        <w:t xml:space="preserve">, </w:t>
      </w:r>
      <w:r w:rsidR="0073370D">
        <w:rPr>
          <w:rFonts w:cstheme="minorHAnsi"/>
          <w:kern w:val="0"/>
        </w:rPr>
        <w:t>build emotional closeness and strengthen relationships</w:t>
      </w:r>
      <w:r w:rsidR="0006429C">
        <w:rPr>
          <w:rFonts w:cstheme="minorHAnsi"/>
          <w:kern w:val="0"/>
        </w:rPr>
        <w:fldChar w:fldCharType="begin">
          <w:fldData xml:space="preserve">PEVuZE5vdGU+PENpdGU+PEF1dGhvcj5DYXJwZW50aWVyPC9BdXRob3I+PFllYXI+MjAxMTwvWWVh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=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DYXJwZW50aWVyPC9BdXRob3I+PFllYXI+MjAxMTwvWWVh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=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06429C">
        <w:rPr>
          <w:rFonts w:cstheme="minorHAnsi"/>
          <w:kern w:val="0"/>
        </w:rPr>
      </w:r>
      <w:r w:rsidR="0006429C">
        <w:rPr>
          <w:rFonts w:cstheme="minorHAnsi"/>
          <w:kern w:val="0"/>
        </w:rPr>
        <w:fldChar w:fldCharType="separate"/>
      </w:r>
      <w:r w:rsidR="00727BCF">
        <w:rPr>
          <w:rFonts w:cstheme="minorHAnsi"/>
          <w:noProof/>
          <w:kern w:val="0"/>
        </w:rPr>
        <w:t>[16, 40, 41, 44]</w:t>
      </w:r>
      <w:r w:rsidR="0006429C">
        <w:rPr>
          <w:rFonts w:cstheme="minorHAnsi"/>
          <w:kern w:val="0"/>
        </w:rPr>
        <w:fldChar w:fldCharType="end"/>
      </w:r>
      <w:r w:rsidR="0006429C">
        <w:rPr>
          <w:rFonts w:cstheme="minorHAnsi"/>
          <w:kern w:val="0"/>
        </w:rPr>
        <w:t xml:space="preserve">. </w:t>
      </w:r>
      <w:r w:rsidR="00B11013">
        <w:rPr>
          <w:rFonts w:cstheme="minorHAnsi"/>
          <w:kern w:val="0"/>
        </w:rPr>
        <w:t>Active listening was reported as key for couples</w:t>
      </w:r>
      <w:r w:rsidR="00747514">
        <w:rPr>
          <w:rFonts w:cstheme="minorHAnsi"/>
          <w:kern w:val="0"/>
        </w:rPr>
        <w:t xml:space="preserve"> </w:t>
      </w:r>
      <w:r w:rsidR="00B11013">
        <w:rPr>
          <w:rFonts w:cstheme="minorHAnsi"/>
          <w:kern w:val="0"/>
        </w:rPr>
        <w:t>navigating cancer treatment</w:t>
      </w:r>
      <w:r w:rsidR="00830869">
        <w:rPr>
          <w:rFonts w:cstheme="minorHAnsi"/>
          <w:kern w:val="0"/>
        </w:rPr>
        <w:t xml:space="preserve">: </w:t>
      </w:r>
    </w:p>
    <w:p w14:paraId="019482BE" w14:textId="52E348DD" w:rsidR="00830869" w:rsidRPr="0073370D" w:rsidRDefault="00830869" w:rsidP="00575874">
      <w:pPr>
        <w:ind w:left="720"/>
      </w:pPr>
      <w:r>
        <w:rPr>
          <w:rFonts w:cstheme="minorHAnsi"/>
          <w:kern w:val="0"/>
        </w:rPr>
        <w:t>“</w:t>
      </w:r>
      <w:r w:rsidRPr="00223BB9">
        <w:rPr>
          <w:rFonts w:cstheme="minorHAnsi"/>
          <w:i/>
          <w:iCs/>
          <w:kern w:val="0"/>
        </w:rPr>
        <w:t xml:space="preserve">You know, anyone going through cancer that’s my biggest recommendation is </w:t>
      </w:r>
      <w:proofErr w:type="gramStart"/>
      <w:r w:rsidRPr="00223BB9">
        <w:rPr>
          <w:rFonts w:cstheme="minorHAnsi"/>
          <w:i/>
          <w:iCs/>
          <w:kern w:val="0"/>
        </w:rPr>
        <w:t>learn</w:t>
      </w:r>
      <w:proofErr w:type="gramEnd"/>
      <w:r w:rsidRPr="00223BB9">
        <w:rPr>
          <w:rFonts w:cstheme="minorHAnsi"/>
          <w:i/>
          <w:iCs/>
          <w:kern w:val="0"/>
        </w:rPr>
        <w:t xml:space="preserve"> to communicate with your spouse immediately and learn to listen. I wasn’t a good listener until she was diagnosed”</w:t>
      </w:r>
      <w:r w:rsidR="00B87952" w:rsidRPr="0006429C">
        <w:rPr>
          <w:rFonts w:cstheme="minorHAnsi"/>
          <w:kern w:val="0"/>
        </w:rPr>
        <w:fldChar w:fldCharType="begin">
          <w:fldData xml:space="preserve">PEVuZE5vdGU+PENpdGU+PEF1dGhvcj5Hb3JtYW48L0F1dGhvcj48WWVhcj4yMDIwPC9ZZWFyPjxS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Hb3JtYW48L0F1dGhvcj48WWVhcj4yMDIwPC9ZZWFyPjxS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B87952" w:rsidRPr="0006429C">
        <w:rPr>
          <w:rFonts w:cstheme="minorHAnsi"/>
          <w:kern w:val="0"/>
        </w:rPr>
      </w:r>
      <w:r w:rsidR="00B87952" w:rsidRPr="0006429C">
        <w:rPr>
          <w:rFonts w:cstheme="minorHAnsi"/>
          <w:kern w:val="0"/>
        </w:rPr>
        <w:fldChar w:fldCharType="separate"/>
      </w:r>
      <w:r w:rsidR="00727BCF">
        <w:rPr>
          <w:rFonts w:cstheme="minorHAnsi"/>
          <w:noProof/>
          <w:kern w:val="0"/>
        </w:rPr>
        <w:t>[34]</w:t>
      </w:r>
      <w:r w:rsidR="00B87952" w:rsidRPr="0006429C">
        <w:rPr>
          <w:rFonts w:cstheme="minorHAnsi"/>
          <w:kern w:val="0"/>
        </w:rPr>
        <w:fldChar w:fldCharType="end"/>
      </w:r>
      <w:r>
        <w:rPr>
          <w:rFonts w:cstheme="minorHAnsi"/>
          <w:kern w:val="0"/>
        </w:rPr>
        <w:t xml:space="preserve">. </w:t>
      </w:r>
    </w:p>
    <w:p w14:paraId="1269289F" w14:textId="2661491C" w:rsidR="000D182B" w:rsidRPr="000D182B" w:rsidRDefault="007E6D6F" w:rsidP="000D182B">
      <w:pPr>
        <w:rPr>
          <w:rFonts w:cstheme="minorHAnsi"/>
          <w:b/>
          <w:bCs/>
          <w:kern w:val="0"/>
        </w:rPr>
      </w:pPr>
      <w:bookmarkStart w:id="8" w:name="_Hlk171171973"/>
      <w:r>
        <w:rPr>
          <w:rFonts w:cstheme="minorHAnsi"/>
          <w:b/>
          <w:bCs/>
          <w:kern w:val="0"/>
        </w:rPr>
        <w:t>3</w:t>
      </w:r>
      <w:r w:rsidR="00CB3B33">
        <w:rPr>
          <w:rFonts w:cstheme="minorHAnsi"/>
          <w:b/>
          <w:bCs/>
          <w:kern w:val="0"/>
        </w:rPr>
        <w:t>.</w:t>
      </w:r>
      <w:r w:rsidR="000D182B" w:rsidRPr="000D182B">
        <w:rPr>
          <w:rFonts w:cstheme="minorHAnsi"/>
          <w:b/>
          <w:bCs/>
          <w:kern w:val="0"/>
        </w:rPr>
        <w:t xml:space="preserve"> </w:t>
      </w:r>
      <w:r>
        <w:rPr>
          <w:rFonts w:cstheme="minorHAnsi"/>
          <w:b/>
          <w:bCs/>
          <w:kern w:val="0"/>
        </w:rPr>
        <w:t>Sexuality, intimacy, body image and fertility after cancer</w:t>
      </w:r>
    </w:p>
    <w:p w14:paraId="67481E72" w14:textId="77777777" w:rsidR="000D182B" w:rsidRPr="000D182B" w:rsidRDefault="000D182B" w:rsidP="00D64366">
      <w:pPr>
        <w:rPr>
          <w:rFonts w:cstheme="minorHAnsi"/>
          <w:kern w:val="0"/>
        </w:rPr>
      </w:pPr>
      <w:r w:rsidRPr="000D182B">
        <w:rPr>
          <w:rFonts w:cstheme="minorHAnsi"/>
          <w:b/>
          <w:bCs/>
          <w:kern w:val="0"/>
        </w:rPr>
        <w:t>Challenges</w:t>
      </w:r>
      <w:r w:rsidRPr="000D182B">
        <w:rPr>
          <w:rFonts w:cstheme="minorHAnsi"/>
          <w:kern w:val="0"/>
        </w:rPr>
        <w:t>:</w:t>
      </w:r>
    </w:p>
    <w:p w14:paraId="54C4EE94" w14:textId="11B71FC2" w:rsidR="000D182B" w:rsidRPr="0091670E" w:rsidRDefault="004B5A1F" w:rsidP="0091670E">
      <w:pPr>
        <w:rPr>
          <w:rFonts w:cstheme="minorHAnsi"/>
          <w:i/>
          <w:iCs/>
          <w:kern w:val="0"/>
        </w:rPr>
      </w:pPr>
      <w:r w:rsidRPr="0091670E">
        <w:rPr>
          <w:rFonts w:cstheme="minorHAnsi"/>
          <w:b/>
          <w:bCs/>
          <w:i/>
          <w:iCs/>
          <w:kern w:val="0"/>
        </w:rPr>
        <w:t>Sexual dysfunction</w:t>
      </w:r>
      <w:r w:rsidR="001768F9" w:rsidRPr="0091670E">
        <w:rPr>
          <w:rFonts w:cstheme="minorHAnsi"/>
          <w:b/>
          <w:bCs/>
          <w:i/>
          <w:iCs/>
          <w:kern w:val="0"/>
        </w:rPr>
        <w:t>, infertility</w:t>
      </w:r>
      <w:r w:rsidR="002E71C6">
        <w:rPr>
          <w:rFonts w:cstheme="minorHAnsi"/>
          <w:b/>
          <w:bCs/>
          <w:i/>
          <w:iCs/>
          <w:kern w:val="0"/>
        </w:rPr>
        <w:t>,</w:t>
      </w:r>
      <w:r w:rsidR="001768F9" w:rsidRPr="0091670E">
        <w:rPr>
          <w:rFonts w:cstheme="minorHAnsi"/>
          <w:b/>
          <w:bCs/>
          <w:i/>
          <w:iCs/>
          <w:kern w:val="0"/>
        </w:rPr>
        <w:t xml:space="preserve"> and family planning</w:t>
      </w:r>
    </w:p>
    <w:p w14:paraId="2243CEF8" w14:textId="607D6D34" w:rsidR="00CB3B33" w:rsidRDefault="0012074B" w:rsidP="00D92AD5">
      <w:pPr>
        <w:autoSpaceDE w:val="0"/>
        <w:autoSpaceDN w:val="0"/>
        <w:adjustRightInd w:val="0"/>
        <w:spacing w:after="0" w:line="240" w:lineRule="auto"/>
        <w:rPr>
          <w:rFonts w:cstheme="minorHAnsi"/>
          <w:kern w:val="0"/>
        </w:rPr>
      </w:pPr>
      <w:bookmarkStart w:id="9" w:name="_Hlk171171979"/>
      <w:bookmarkEnd w:id="8"/>
      <w:r>
        <w:rPr>
          <w:rFonts w:cstheme="minorHAnsi"/>
          <w:kern w:val="0"/>
        </w:rPr>
        <w:t>Cancer and its treatment disrupt</w:t>
      </w:r>
      <w:r w:rsidR="00E47664">
        <w:rPr>
          <w:rFonts w:cstheme="minorHAnsi"/>
          <w:kern w:val="0"/>
        </w:rPr>
        <w:t>ed</w:t>
      </w:r>
      <w:r>
        <w:rPr>
          <w:rFonts w:cstheme="minorHAnsi"/>
          <w:kern w:val="0"/>
        </w:rPr>
        <w:t xml:space="preserve"> sexual wel</w:t>
      </w:r>
      <w:r w:rsidR="00747514">
        <w:rPr>
          <w:rFonts w:cstheme="minorHAnsi"/>
          <w:kern w:val="0"/>
        </w:rPr>
        <w:t>l</w:t>
      </w:r>
      <w:r>
        <w:rPr>
          <w:rFonts w:cstheme="minorHAnsi"/>
          <w:kern w:val="0"/>
        </w:rPr>
        <w:t>being, causing a decline in desire and functio</w:t>
      </w:r>
      <w:r w:rsidR="00747514">
        <w:rPr>
          <w:rFonts w:cstheme="minorHAnsi"/>
          <w:kern w:val="0"/>
        </w:rPr>
        <w:t>ning</w:t>
      </w:r>
      <w:r w:rsidR="006B2800">
        <w:rPr>
          <w:rFonts w:cstheme="minorHAnsi"/>
          <w:kern w:val="0"/>
        </w:rPr>
        <w:fldChar w:fldCharType="begin">
          <w:fldData xml:space="preserve">PEVuZE5vdGU+PENpdGU+PEF1dGhvcj5CZW50c2VuPC9BdXRob3I+PFllYXI+MjAyNDwvWWVhcj48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CZW50c2VuPC9BdXRob3I+PFllYXI+MjAyNDwvWWVhcj48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6B2800">
        <w:rPr>
          <w:rFonts w:cstheme="minorHAnsi"/>
          <w:kern w:val="0"/>
        </w:rPr>
      </w:r>
      <w:r w:rsidR="006B2800">
        <w:rPr>
          <w:rFonts w:cstheme="minorHAnsi"/>
          <w:kern w:val="0"/>
        </w:rPr>
        <w:fldChar w:fldCharType="separate"/>
      </w:r>
      <w:r w:rsidR="00727BCF">
        <w:rPr>
          <w:rFonts w:cstheme="minorHAnsi"/>
          <w:noProof/>
          <w:kern w:val="0"/>
        </w:rPr>
        <w:t>[7, 8, 11, 16, 17, 29-31, 33, 35, 41, 45]</w:t>
      </w:r>
      <w:r w:rsidR="006B2800">
        <w:rPr>
          <w:rFonts w:cstheme="minorHAnsi"/>
          <w:kern w:val="0"/>
        </w:rPr>
        <w:fldChar w:fldCharType="end"/>
      </w:r>
      <w:r>
        <w:rPr>
          <w:rFonts w:cstheme="minorHAnsi"/>
          <w:kern w:val="0"/>
        </w:rPr>
        <w:t xml:space="preserve">. </w:t>
      </w:r>
      <w:r w:rsidR="00CB3B33">
        <w:rPr>
          <w:rFonts w:cstheme="minorHAnsi"/>
          <w:kern w:val="0"/>
        </w:rPr>
        <w:t xml:space="preserve">Physical changes resulting from cancer symptoms and treatment side effects complicated their ability to maintain sexual intimacy </w:t>
      </w:r>
      <w:r w:rsidR="00CB3B33">
        <w:rPr>
          <w:rFonts w:cstheme="minorHAnsi"/>
          <w:kern w:val="0"/>
        </w:rPr>
        <w:fldChar w:fldCharType="begin">
          <w:fldData xml:space="preserve">PEVuZE5vdGU+PENpdGU+PEF1dGhvcj5BPC9BdXRob3I+PFllYXI+MjAxNjwvWWVhcj48UmVjTnVt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=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BPC9BdXRob3I+PFllYXI+MjAxNjwvWWVhcj48UmVjTnVt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=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CB3B33">
        <w:rPr>
          <w:rFonts w:cstheme="minorHAnsi"/>
          <w:kern w:val="0"/>
        </w:rPr>
      </w:r>
      <w:r w:rsidR="00CB3B33">
        <w:rPr>
          <w:rFonts w:cstheme="minorHAnsi"/>
          <w:kern w:val="0"/>
        </w:rPr>
        <w:fldChar w:fldCharType="separate"/>
      </w:r>
      <w:r w:rsidR="00727BCF">
        <w:rPr>
          <w:rFonts w:cstheme="minorHAnsi"/>
          <w:noProof/>
          <w:kern w:val="0"/>
        </w:rPr>
        <w:t>[8, 11, 17, 30, 34, 35, 38, 40, 41]</w:t>
      </w:r>
      <w:r w:rsidR="00CB3B33">
        <w:rPr>
          <w:rFonts w:cstheme="minorHAnsi"/>
          <w:kern w:val="0"/>
        </w:rPr>
        <w:fldChar w:fldCharType="end"/>
      </w:r>
      <w:r w:rsidR="00CB3B33" w:rsidRPr="001768F9">
        <w:rPr>
          <w:rFonts w:cstheme="minorHAnsi"/>
          <w:kern w:val="0"/>
        </w:rPr>
        <w:t>.</w:t>
      </w:r>
      <w:r w:rsidR="00CB3B33">
        <w:rPr>
          <w:rFonts w:cstheme="minorHAnsi"/>
          <w:kern w:val="0"/>
        </w:rPr>
        <w:t xml:space="preserve"> Males reported erectile dysfunction and lack of ejaculation</w:t>
      </w:r>
      <w:r w:rsidR="00CB3B33">
        <w:rPr>
          <w:rFonts w:ascii="STIX-Regular" w:hAnsi="STIX-Regular" w:cs="STIX-Regular"/>
          <w:kern w:val="0"/>
          <w:sz w:val="20"/>
          <w:szCs w:val="20"/>
        </w:rPr>
        <w:t xml:space="preserve">. </w:t>
      </w:r>
      <w:r w:rsidR="00CB3B33">
        <w:rPr>
          <w:rFonts w:cstheme="minorHAnsi"/>
          <w:kern w:val="0"/>
        </w:rPr>
        <w:t xml:space="preserve">Females </w:t>
      </w:r>
      <w:r w:rsidR="00E47664">
        <w:rPr>
          <w:rFonts w:cstheme="minorHAnsi"/>
          <w:kern w:val="0"/>
        </w:rPr>
        <w:t>reported</w:t>
      </w:r>
      <w:r w:rsidR="00CB3B33">
        <w:rPr>
          <w:rFonts w:cstheme="minorHAnsi"/>
          <w:kern w:val="0"/>
        </w:rPr>
        <w:t xml:space="preserve"> vaginal dryness, hormonal fluctuations, fatigue, body image concerns and decreased libido, making intercourse painful and </w:t>
      </w:r>
      <w:r w:rsidR="00CB3B33" w:rsidRPr="00821DE7">
        <w:rPr>
          <w:rFonts w:cstheme="minorHAnsi"/>
          <w:kern w:val="0"/>
        </w:rPr>
        <w:t>unappealing</w:t>
      </w:r>
      <w:r w:rsidR="00821DE7" w:rsidRPr="00821DE7">
        <w:rPr>
          <w:rFonts w:cstheme="minorHAnsi"/>
          <w:kern w:val="0"/>
        </w:rPr>
        <w:fldChar w:fldCharType="begin">
          <w:fldData xml:space="preserve">PEVuZE5vdGU+PENpdGU+PEF1dGhvcj5CZW50c2VuPC9BdXRob3I+PFllYXI+MjAyNDwvWWVhcj48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</w:fldData>
        </w:fldChar>
      </w:r>
      <w:r w:rsidR="00821DE7" w:rsidRPr="00821DE7">
        <w:rPr>
          <w:rFonts w:cstheme="minorHAnsi"/>
          <w:kern w:val="0"/>
        </w:rPr>
        <w:instrText xml:space="preserve"> ADDIN EN.CITE </w:instrText>
      </w:r>
      <w:r w:rsidR="00821DE7" w:rsidRPr="00821DE7">
        <w:rPr>
          <w:rFonts w:cstheme="minorHAnsi"/>
          <w:kern w:val="0"/>
        </w:rPr>
        <w:fldChar w:fldCharType="begin">
          <w:fldData xml:space="preserve">PEVuZE5vdGU+PENpdGU+PEF1dGhvcj5CZW50c2VuPC9BdXRob3I+PFllYXI+MjAyNDwvWWVhcj48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</w:fldData>
        </w:fldChar>
      </w:r>
      <w:r w:rsidR="00821DE7" w:rsidRPr="00821DE7">
        <w:rPr>
          <w:rFonts w:cstheme="minorHAnsi"/>
          <w:kern w:val="0"/>
        </w:rPr>
        <w:instrText xml:space="preserve"> ADDIN EN.CITE.DATA </w:instrText>
      </w:r>
      <w:r w:rsidR="00821DE7" w:rsidRPr="00821DE7">
        <w:rPr>
          <w:rFonts w:cstheme="minorHAnsi"/>
          <w:kern w:val="0"/>
        </w:rPr>
      </w:r>
      <w:r w:rsidR="00821DE7" w:rsidRPr="00821DE7">
        <w:rPr>
          <w:rFonts w:cstheme="minorHAnsi"/>
          <w:kern w:val="0"/>
        </w:rPr>
        <w:fldChar w:fldCharType="end"/>
      </w:r>
      <w:r w:rsidR="00821DE7" w:rsidRPr="00821DE7">
        <w:rPr>
          <w:rFonts w:cstheme="minorHAnsi"/>
          <w:kern w:val="0"/>
        </w:rPr>
      </w:r>
      <w:r w:rsidR="00821DE7" w:rsidRPr="00821DE7">
        <w:rPr>
          <w:rFonts w:cstheme="minorHAnsi"/>
          <w:kern w:val="0"/>
        </w:rPr>
        <w:fldChar w:fldCharType="separate"/>
      </w:r>
      <w:r w:rsidR="00821DE7" w:rsidRPr="00821DE7">
        <w:rPr>
          <w:rFonts w:cstheme="minorHAnsi"/>
          <w:noProof/>
          <w:kern w:val="0"/>
        </w:rPr>
        <w:t>[8, 11, 17, 30, 34, 35, 40, 41, 43]</w:t>
      </w:r>
      <w:r w:rsidR="00821DE7" w:rsidRPr="00821DE7">
        <w:rPr>
          <w:rFonts w:cstheme="minorHAnsi"/>
          <w:kern w:val="0"/>
        </w:rPr>
        <w:fldChar w:fldCharType="end"/>
      </w:r>
      <w:r w:rsidR="00CB3B33" w:rsidRPr="00821DE7">
        <w:rPr>
          <w:rFonts w:cstheme="minorHAnsi"/>
          <w:kern w:val="0"/>
        </w:rPr>
        <w:t>.</w:t>
      </w:r>
      <w:r w:rsidR="004C1EC8">
        <w:rPr>
          <w:rFonts w:cstheme="minorHAnsi"/>
          <w:kern w:val="0"/>
        </w:rPr>
        <w:t xml:space="preserve"> </w:t>
      </w:r>
      <w:r w:rsidR="00CB3B33">
        <w:rPr>
          <w:rFonts w:cstheme="minorHAnsi"/>
          <w:kern w:val="0"/>
        </w:rPr>
        <w:t>For t</w:t>
      </w:r>
      <w:r w:rsidR="00CB3B33" w:rsidRPr="00CC4249">
        <w:rPr>
          <w:rFonts w:cstheme="minorHAnsi"/>
          <w:kern w:val="0"/>
        </w:rPr>
        <w:t>esticular cancer survivors</w:t>
      </w:r>
      <w:r w:rsidR="00CB3B33">
        <w:rPr>
          <w:rFonts w:cstheme="minorHAnsi"/>
          <w:kern w:val="0"/>
        </w:rPr>
        <w:t>, the experience was often characterised by a perceived threat to their masculinity</w:t>
      </w:r>
      <w:r w:rsidR="00CB3B33" w:rsidRPr="00CC4249">
        <w:rPr>
          <w:rFonts w:cstheme="minorHAnsi"/>
          <w:kern w:val="0"/>
        </w:rPr>
        <w:t xml:space="preserve">, describing the removal of their testicle(s) as a </w:t>
      </w:r>
      <w:r w:rsidR="00CB3B33" w:rsidRPr="00223BB9">
        <w:rPr>
          <w:rFonts w:cstheme="minorHAnsi"/>
          <w:i/>
          <w:iCs/>
          <w:kern w:val="0"/>
        </w:rPr>
        <w:t>‘‘hidden secret’’</w:t>
      </w:r>
      <w:r w:rsidR="00CB3B33" w:rsidRPr="00314899">
        <w:rPr>
          <w:rFonts w:cstheme="minorHAnsi"/>
          <w:kern w:val="0"/>
        </w:rPr>
        <w:fldChar w:fldCharType="begin">
          <w:fldData xml:space="preserve">PEVuZE5vdGU+PENpdGU+PEF1dGhvcj5Eb2JpbnNvbjwvQXV0aG9yPjxZZWFyPjIwMTY8L1llYXI+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Eb2JpbnNvbjwvQXV0aG9yPjxZZWFyPjIwMTY8L1llYXI+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CB3B33" w:rsidRPr="00314899">
        <w:rPr>
          <w:rFonts w:cstheme="minorHAnsi"/>
          <w:kern w:val="0"/>
        </w:rPr>
      </w:r>
      <w:r w:rsidR="00CB3B33" w:rsidRPr="00314899">
        <w:rPr>
          <w:rFonts w:cstheme="minorHAnsi"/>
          <w:kern w:val="0"/>
        </w:rPr>
        <w:fldChar w:fldCharType="separate"/>
      </w:r>
      <w:r w:rsidR="00727BCF">
        <w:rPr>
          <w:rFonts w:cstheme="minorHAnsi"/>
          <w:noProof/>
          <w:kern w:val="0"/>
        </w:rPr>
        <w:t>[29]</w:t>
      </w:r>
      <w:r w:rsidR="00CB3B33" w:rsidRPr="00314899">
        <w:rPr>
          <w:rFonts w:cstheme="minorHAnsi"/>
          <w:kern w:val="0"/>
        </w:rPr>
        <w:fldChar w:fldCharType="end"/>
      </w:r>
      <w:r w:rsidR="004C1EC8">
        <w:rPr>
          <w:rFonts w:cstheme="minorHAnsi"/>
          <w:kern w:val="0"/>
        </w:rPr>
        <w:t>.</w:t>
      </w:r>
    </w:p>
    <w:p w14:paraId="133FB3B5" w14:textId="77777777" w:rsidR="00CB3B33" w:rsidRDefault="00CB3B33" w:rsidP="00D92AD5">
      <w:pPr>
        <w:autoSpaceDE w:val="0"/>
        <w:autoSpaceDN w:val="0"/>
        <w:adjustRightInd w:val="0"/>
        <w:spacing w:after="0" w:line="240" w:lineRule="auto"/>
        <w:rPr>
          <w:rFonts w:cstheme="minorHAnsi"/>
          <w:kern w:val="0"/>
        </w:rPr>
      </w:pPr>
    </w:p>
    <w:p w14:paraId="41379261" w14:textId="77777777" w:rsidR="005E3AA2" w:rsidRDefault="0012074B" w:rsidP="00D92AD5">
      <w:pPr>
        <w:autoSpaceDE w:val="0"/>
        <w:autoSpaceDN w:val="0"/>
        <w:adjustRightInd w:val="0"/>
        <w:spacing w:after="0" w:line="240" w:lineRule="auto"/>
        <w:rPr>
          <w:rFonts w:cstheme="minorHAnsi"/>
          <w:kern w:val="0"/>
        </w:rPr>
      </w:pPr>
      <w:r>
        <w:rPr>
          <w:rFonts w:cstheme="minorHAnsi"/>
          <w:kern w:val="0"/>
        </w:rPr>
        <w:t xml:space="preserve">This impact </w:t>
      </w:r>
      <w:r w:rsidR="00562A23">
        <w:rPr>
          <w:rFonts w:cstheme="minorHAnsi"/>
          <w:kern w:val="0"/>
        </w:rPr>
        <w:t>wa</w:t>
      </w:r>
      <w:r>
        <w:rPr>
          <w:rFonts w:cstheme="minorHAnsi"/>
          <w:kern w:val="0"/>
        </w:rPr>
        <w:t>s significant for AYAs who struggle</w:t>
      </w:r>
      <w:r w:rsidR="00562A23">
        <w:rPr>
          <w:rFonts w:cstheme="minorHAnsi"/>
          <w:kern w:val="0"/>
        </w:rPr>
        <w:t>d</w:t>
      </w:r>
      <w:r>
        <w:rPr>
          <w:rFonts w:cstheme="minorHAnsi"/>
          <w:kern w:val="0"/>
        </w:rPr>
        <w:t xml:space="preserve"> to reconcile these differences with their sense of self, often associating them</w:t>
      </w:r>
      <w:r w:rsidR="001D250E">
        <w:rPr>
          <w:rFonts w:cstheme="minorHAnsi"/>
          <w:kern w:val="0"/>
        </w:rPr>
        <w:t>selves</w:t>
      </w:r>
      <w:r>
        <w:rPr>
          <w:rFonts w:cstheme="minorHAnsi"/>
          <w:kern w:val="0"/>
        </w:rPr>
        <w:t xml:space="preserve"> with ‘older couples.’</w:t>
      </w:r>
      <w:r w:rsidR="00196C48">
        <w:rPr>
          <w:rFonts w:cstheme="minorHAnsi"/>
          <w:kern w:val="0"/>
        </w:rPr>
        <w:fldChar w:fldCharType="begin">
          <w:fldData xml:space="preserve">PEVuZE5vdGU+PENpdGU+PEF1dGhvcj5Eb2JpbnNvbjwvQXV0aG9yPjxZZWFyPjIwMTY8L1llYXI+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Eb2JpbnNvbjwvQXV0aG9yPjxZZWFyPjIwMTY8L1llYXI+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96C48">
        <w:rPr>
          <w:rFonts w:cstheme="minorHAnsi"/>
          <w:kern w:val="0"/>
        </w:rPr>
      </w:r>
      <w:r w:rsidR="00196C48">
        <w:rPr>
          <w:rFonts w:cstheme="minorHAnsi"/>
          <w:kern w:val="0"/>
        </w:rPr>
        <w:fldChar w:fldCharType="separate"/>
      </w:r>
      <w:r w:rsidR="00727BCF">
        <w:rPr>
          <w:rFonts w:cstheme="minorHAnsi"/>
          <w:noProof/>
          <w:kern w:val="0"/>
        </w:rPr>
        <w:t>[29, 30]</w:t>
      </w:r>
      <w:r w:rsidR="00196C48">
        <w:rPr>
          <w:rFonts w:cstheme="minorHAnsi"/>
          <w:kern w:val="0"/>
        </w:rPr>
        <w:fldChar w:fldCharType="end"/>
      </w:r>
      <w:bookmarkEnd w:id="9"/>
      <w:r>
        <w:rPr>
          <w:rFonts w:cstheme="minorHAnsi"/>
          <w:kern w:val="0"/>
        </w:rPr>
        <w:t>.</w:t>
      </w:r>
      <w:r w:rsidR="00076C3E">
        <w:rPr>
          <w:rFonts w:cstheme="minorHAnsi"/>
          <w:kern w:val="0"/>
        </w:rPr>
        <w:t xml:space="preserve"> </w:t>
      </w:r>
      <w:r w:rsidR="00D92AD5">
        <w:rPr>
          <w:rFonts w:cstheme="minorHAnsi"/>
          <w:kern w:val="0"/>
        </w:rPr>
        <w:t>The loss of sexual confidence was compounded by concerns about their ability to meet the sexual needs of their partners</w:t>
      </w:r>
      <w:r w:rsidR="00E47664">
        <w:rPr>
          <w:rFonts w:cstheme="minorHAnsi"/>
          <w:kern w:val="0"/>
        </w:rPr>
        <w:t xml:space="preserve">: </w:t>
      </w:r>
    </w:p>
    <w:p w14:paraId="3053D097" w14:textId="77777777" w:rsidR="005E3AA2" w:rsidRDefault="005E3AA2" w:rsidP="00D92AD5">
      <w:pPr>
        <w:autoSpaceDE w:val="0"/>
        <w:autoSpaceDN w:val="0"/>
        <w:adjustRightInd w:val="0"/>
        <w:spacing w:after="0" w:line="240" w:lineRule="auto"/>
        <w:rPr>
          <w:rFonts w:cstheme="minorHAnsi"/>
          <w:kern w:val="0"/>
        </w:rPr>
      </w:pPr>
    </w:p>
    <w:p w14:paraId="14B091A6" w14:textId="6E6F143E" w:rsidR="007D2B66" w:rsidRDefault="00CB3B33" w:rsidP="007D2B66">
      <w:pPr>
        <w:autoSpaceDE w:val="0"/>
        <w:autoSpaceDN w:val="0"/>
        <w:adjustRightInd w:val="0"/>
        <w:spacing w:after="0" w:line="240" w:lineRule="auto"/>
        <w:ind w:left="709"/>
        <w:rPr>
          <w:rFonts w:cstheme="minorHAnsi"/>
          <w:kern w:val="0"/>
        </w:rPr>
      </w:pPr>
      <w:r w:rsidRPr="00223BB9">
        <w:rPr>
          <w:rFonts w:cstheme="minorHAnsi"/>
          <w:i/>
          <w:iCs/>
          <w:kern w:val="0"/>
        </w:rPr>
        <w:t>“He always brings up that we don’t want to do it. Or I don’t put effort in when we do, or I don’t initiate it’’</w:t>
      </w:r>
      <w:r w:rsidRPr="00314899">
        <w:rPr>
          <w:rFonts w:cstheme="minorHAnsi"/>
          <w:kern w:val="0"/>
        </w:rPr>
        <w:fldChar w:fldCharType="begin">
          <w:fldData xml:space="preserve">PEVuZE5vdGU+PENpdGU+PEF1dGhvcj5Sb2JlcnRzb248L0F1dGhvcj48WWVhcj4yMDE2PC9ZZWFy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</w:fldData>
        </w:fldChar>
      </w:r>
      <w:r w:rsidR="00727BCF" w:rsidRPr="005E3AA2">
        <w:rPr>
          <w:rFonts w:cstheme="minorHAnsi"/>
          <w:kern w:val="0"/>
        </w:rPr>
        <w:instrText xml:space="preserve"> ADDIN EN.CITE </w:instrText>
      </w:r>
      <w:r w:rsidR="00727BCF" w:rsidRPr="005E3AA2">
        <w:rPr>
          <w:rFonts w:cstheme="minorHAnsi"/>
          <w:kern w:val="0"/>
        </w:rPr>
        <w:fldChar w:fldCharType="begin">
          <w:fldData xml:space="preserve">PEVuZE5vdGU+PENpdGU+PEF1dGhvcj5Sb2JlcnRzb248L0F1dGhvcj48WWVhcj4yMDE2PC9ZZWFy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</w:fldData>
        </w:fldChar>
      </w:r>
      <w:r w:rsidR="00727BCF" w:rsidRPr="005E3AA2">
        <w:rPr>
          <w:rFonts w:cstheme="minorHAnsi"/>
          <w:kern w:val="0"/>
        </w:rPr>
        <w:instrText xml:space="preserve"> ADDIN EN.CITE.DATA </w:instrText>
      </w:r>
      <w:r w:rsidR="00727BCF" w:rsidRPr="005E3AA2">
        <w:rPr>
          <w:rFonts w:cstheme="minorHAnsi"/>
          <w:kern w:val="0"/>
        </w:rPr>
      </w:r>
      <w:r w:rsidR="00727BCF" w:rsidRPr="005E3AA2">
        <w:rPr>
          <w:rFonts w:cstheme="minorHAnsi"/>
          <w:kern w:val="0"/>
        </w:rPr>
        <w:fldChar w:fldCharType="end"/>
      </w:r>
      <w:r w:rsidRPr="00314899">
        <w:rPr>
          <w:rFonts w:cstheme="minorHAnsi"/>
          <w:kern w:val="0"/>
        </w:rPr>
      </w:r>
      <w:r w:rsidRPr="00314899">
        <w:rPr>
          <w:rFonts w:cstheme="minorHAnsi"/>
          <w:kern w:val="0"/>
        </w:rPr>
        <w:fldChar w:fldCharType="separate"/>
      </w:r>
      <w:r w:rsidR="00727BCF">
        <w:rPr>
          <w:rFonts w:cstheme="minorHAnsi"/>
          <w:noProof/>
          <w:kern w:val="0"/>
        </w:rPr>
        <w:t>[41]</w:t>
      </w:r>
      <w:r w:rsidRPr="00314899">
        <w:rPr>
          <w:rFonts w:cstheme="minorHAnsi"/>
          <w:kern w:val="0"/>
        </w:rPr>
        <w:fldChar w:fldCharType="end"/>
      </w:r>
      <w:r w:rsidR="005E3AA2">
        <w:rPr>
          <w:rFonts w:cstheme="minorHAnsi"/>
          <w:kern w:val="0"/>
        </w:rPr>
        <w:t>.</w:t>
      </w:r>
    </w:p>
    <w:p w14:paraId="53AB51D4" w14:textId="77777777" w:rsidR="007D2B66" w:rsidRDefault="007D2B66" w:rsidP="00D92AD5">
      <w:pPr>
        <w:autoSpaceDE w:val="0"/>
        <w:autoSpaceDN w:val="0"/>
        <w:adjustRightInd w:val="0"/>
        <w:spacing w:after="0" w:line="240" w:lineRule="auto"/>
        <w:rPr>
          <w:rFonts w:cstheme="minorHAnsi"/>
          <w:kern w:val="0"/>
        </w:rPr>
      </w:pPr>
    </w:p>
    <w:p w14:paraId="2524241C" w14:textId="77777777" w:rsidR="007D2B66" w:rsidRDefault="0077779A" w:rsidP="00D92AD5">
      <w:pPr>
        <w:autoSpaceDE w:val="0"/>
        <w:autoSpaceDN w:val="0"/>
        <w:adjustRightInd w:val="0"/>
        <w:spacing w:after="0" w:line="240" w:lineRule="auto"/>
        <w:rPr>
          <w:rFonts w:cstheme="minorHAnsi"/>
          <w:kern w:val="0"/>
        </w:rPr>
      </w:pPr>
      <w:r>
        <w:rPr>
          <w:rFonts w:cstheme="minorHAnsi"/>
          <w:kern w:val="0"/>
        </w:rPr>
        <w:t>Many</w:t>
      </w:r>
      <w:r w:rsidR="00D92AD5">
        <w:rPr>
          <w:rFonts w:cstheme="minorHAnsi"/>
          <w:kern w:val="0"/>
        </w:rPr>
        <w:t xml:space="preserve"> worrie</w:t>
      </w:r>
      <w:r>
        <w:rPr>
          <w:rFonts w:cstheme="minorHAnsi"/>
          <w:kern w:val="0"/>
        </w:rPr>
        <w:t>d</w:t>
      </w:r>
      <w:r w:rsidR="00D92AD5">
        <w:rPr>
          <w:rFonts w:cstheme="minorHAnsi"/>
          <w:kern w:val="0"/>
        </w:rPr>
        <w:t xml:space="preserve"> about not finding a partner who would accept the</w:t>
      </w:r>
      <w:r>
        <w:rPr>
          <w:rFonts w:cstheme="minorHAnsi"/>
          <w:kern w:val="0"/>
        </w:rPr>
        <w:t>ir sexual difficulties</w:t>
      </w:r>
      <w:r w:rsidR="00D92AD5">
        <w:rPr>
          <w:rFonts w:cstheme="minorHAnsi"/>
          <w:kern w:val="0"/>
        </w:rPr>
        <w:t xml:space="preserve">, which led to fears of romantic rejection and negatively affected </w:t>
      </w:r>
      <w:r w:rsidR="00223BB9">
        <w:rPr>
          <w:rFonts w:cstheme="minorHAnsi"/>
          <w:kern w:val="0"/>
        </w:rPr>
        <w:t>self-esteem</w:t>
      </w:r>
      <w:r w:rsidR="00196C48">
        <w:rPr>
          <w:rFonts w:cstheme="minorHAnsi"/>
          <w:kern w:val="0"/>
        </w:rPr>
        <w:fldChar w:fldCharType="begin"/>
      </w:r>
      <w:r w:rsidR="00727BCF">
        <w:rPr>
          <w:rFonts w:cstheme="minorHAnsi"/>
          <w:kern w:val="0"/>
        </w:rPr>
        <w:instrText xml:space="preserve"> ADDIN EN.CITE &lt;EndNote&gt;&lt;Cite&gt;&lt;Author&gt;Bentsen&lt;/Author&gt;&lt;Year&gt;2024&lt;/Year&gt;&lt;RecNum&gt;70&lt;/RecNum&gt;&lt;DisplayText&gt;[30, 35]&lt;/DisplayText&gt;&lt;record&gt;&lt;rec-number&gt;70&lt;/rec-number&gt;&lt;foreign-keys&gt;&lt;key app="EN" db-id="ese222vrz905xaee0t5xzpwrrvepe9vxw09s" timestamp="1741466156"&gt;70&lt;/key&gt;&lt;/foreign-keys&gt;&lt;ref-type name="Journal Article"&gt;17&lt;/ref-type&gt;&lt;contributors&gt;&lt;authors&gt;&lt;author&gt;Bentsen, Line&lt;/author&gt;&lt;author&gt;Aagesen, Maria&lt;/author&gt;&lt;author&gt;Bidstrup, Pernille&lt;/author&gt;&lt;author&gt;Hjerming, Maiken&lt;/author&gt;&lt;author&gt;Pappot, Helle&lt;/author&gt;&lt;/authors&gt;&lt;/contributors&gt;&lt;titles&gt;&lt;title&gt;Sexuality, intimacy, and body image among adolescents and young adults with cancer: a qualitative, explorative study&lt;/title&gt;&lt;secondary-title&gt;Supportive Care in Cancer&lt;/secondary-title&gt;&lt;/titles&gt;&lt;periodical&gt;&lt;full-title&gt;Supportive Care in Cancer&lt;/full-title&gt;&lt;/periodical&gt;&lt;pages&gt;219&lt;/pages&gt;&lt;volume&gt;32&lt;/volume&gt;&lt;number&gt;4&lt;/number&gt;&lt;dates&gt;&lt;year&gt;2024&lt;/year&gt;&lt;/dates&gt;&lt;isbn&gt;0941-4355&lt;/isbn&gt;&lt;urls&gt;&lt;/urls&gt;&lt;/record&gt;&lt;/Cite&gt;&lt;Cite&gt;&lt;Author&gt;Wirtz&lt;/Author&gt;&lt;Year&gt;2024&lt;/Year&gt;&lt;RecNum&gt;71&lt;/RecNum&gt;&lt;record&gt;&lt;rec-number&gt;71&lt;/rec-number&gt;&lt;foreign-keys&gt;&lt;key app="EN" db-id="ese222vrz905xaee0t5xzpwrrvepe9vxw09s" timestamp="1741466179"&gt;71&lt;/key&gt;&lt;/foreign-keys&gt;&lt;ref-type name="Journal Article"&gt;17&lt;/ref-type&gt;&lt;contributors&gt;&lt;authors&gt;&lt;author&gt;Wirtz, Megan R&lt;/author&gt;&lt;author&gt;Ahmad, Zeba N&lt;/author&gt;&lt;author&gt;Ford, Jennifer S&lt;/author&gt;&lt;/authors&gt;&lt;/contributors&gt;&lt;titles&gt;&lt;title&gt;“What if I die and no one had ever romantically loved me?”: sexual well-being in a sample of YA cancer survivors&lt;/title&gt;&lt;secondary-title&gt;Journal of Cancer Survivorship&lt;/secondary-title&gt;&lt;/titles&gt;&lt;periodical&gt;&lt;full-title&gt;Journal of Cancer Survivorship&lt;/full-title&gt;&lt;/periodical&gt;&lt;pages&gt;186-195&lt;/pages&gt;&lt;volume&gt;18&lt;/volume&gt;&lt;number&gt;1&lt;/number&gt;&lt;dates&gt;&lt;year&gt;2024&lt;/year&gt;&lt;/dates&gt;&lt;isbn&gt;1932-2259&lt;/isbn&gt;&lt;urls&gt;&lt;/urls&gt;&lt;/record&gt;&lt;/Cite&gt;&lt;/EndNote&gt;</w:instrText>
      </w:r>
      <w:r w:rsidR="00196C48">
        <w:rPr>
          <w:rFonts w:cstheme="minorHAnsi"/>
          <w:kern w:val="0"/>
        </w:rPr>
        <w:fldChar w:fldCharType="separate"/>
      </w:r>
      <w:r w:rsidR="00727BCF">
        <w:rPr>
          <w:rFonts w:cstheme="minorHAnsi"/>
          <w:noProof/>
          <w:kern w:val="0"/>
        </w:rPr>
        <w:t>[30, 35]</w:t>
      </w:r>
      <w:r w:rsidR="00196C48">
        <w:rPr>
          <w:rFonts w:cstheme="minorHAnsi"/>
          <w:kern w:val="0"/>
        </w:rPr>
        <w:fldChar w:fldCharType="end"/>
      </w:r>
      <w:r w:rsidR="00CC1A2A">
        <w:rPr>
          <w:rFonts w:cstheme="minorHAnsi"/>
          <w:kern w:val="0"/>
        </w:rPr>
        <w:t>:</w:t>
      </w:r>
      <w:r>
        <w:rPr>
          <w:rFonts w:cstheme="minorHAnsi"/>
          <w:kern w:val="0"/>
        </w:rPr>
        <w:t xml:space="preserve"> </w:t>
      </w:r>
    </w:p>
    <w:p w14:paraId="26C520C5" w14:textId="77777777" w:rsidR="007D2B66" w:rsidRDefault="007D2B66" w:rsidP="00D92AD5">
      <w:pPr>
        <w:autoSpaceDE w:val="0"/>
        <w:autoSpaceDN w:val="0"/>
        <w:adjustRightInd w:val="0"/>
        <w:spacing w:after="0" w:line="240" w:lineRule="auto"/>
        <w:rPr>
          <w:rFonts w:cstheme="minorHAnsi"/>
          <w:kern w:val="0"/>
        </w:rPr>
      </w:pPr>
    </w:p>
    <w:p w14:paraId="3E9D682A" w14:textId="7689FD3E" w:rsidR="0077779A" w:rsidRDefault="00CC1A2A" w:rsidP="007D2B66">
      <w:pPr>
        <w:autoSpaceDE w:val="0"/>
        <w:autoSpaceDN w:val="0"/>
        <w:adjustRightInd w:val="0"/>
        <w:spacing w:after="0" w:line="240" w:lineRule="auto"/>
        <w:ind w:left="709"/>
        <w:rPr>
          <w:rFonts w:cstheme="minorHAnsi"/>
          <w:kern w:val="0"/>
        </w:rPr>
      </w:pPr>
      <w:r w:rsidRPr="00223BB9">
        <w:rPr>
          <w:rFonts w:cstheme="minorHAnsi"/>
          <w:i/>
          <w:iCs/>
          <w:kern w:val="0"/>
        </w:rPr>
        <w:t>"no one’s going to want someone who can’t like go down on them if it’s a woman or like give them a blowjob if it’s a guy"</w:t>
      </w:r>
      <w:r w:rsidR="00196C48">
        <w:rPr>
          <w:rFonts w:cstheme="minorHAnsi"/>
          <w:i/>
          <w:iCs/>
          <w:kern w:val="0"/>
        </w:rPr>
        <w:fldChar w:fldCharType="begin"/>
      </w:r>
      <w:r w:rsidR="00727BCF">
        <w:rPr>
          <w:rFonts w:cstheme="minorHAnsi"/>
          <w:i/>
          <w:iCs/>
          <w:kern w:val="0"/>
        </w:rPr>
        <w:instrText xml:space="preserve"> ADDIN EN.CITE &lt;EndNote&gt;&lt;Cite&gt;&lt;Author&gt;Wirtz&lt;/Author&gt;&lt;Year&gt;2024&lt;/Year&gt;&lt;RecNum&gt;71&lt;/RecNum&gt;&lt;DisplayText&gt;[30]&lt;/DisplayText&gt;&lt;record&gt;&lt;rec-number&gt;71&lt;/rec-number&gt;&lt;foreign-keys&gt;&lt;key app="EN" db-id="ese222vrz905xaee0t5xzpwrrvepe9vxw09s" timestamp="1741466179"&gt;71&lt;/key&gt;&lt;/foreign-keys&gt;&lt;ref-type name="Journal Article"&gt;17&lt;/ref-type&gt;&lt;contributors&gt;&lt;authors&gt;&lt;author&gt;Wirtz, Megan R&lt;/author&gt;&lt;author&gt;Ahmad, Zeba N&lt;/author&gt;&lt;author&gt;Ford, Jennifer S&lt;/author&gt;&lt;/authors&gt;&lt;/contributors&gt;&lt;titles&gt;&lt;title&gt;“What if I die and no one had ever romantically loved me?”: sexual well-being in a sample of YA cancer survivors&lt;/title&gt;&lt;secondary-title&gt;Journal of Cancer Survivorship&lt;/secondary-title&gt;&lt;/titles&gt;&lt;periodical&gt;&lt;full-title&gt;Journal of Cancer Survivorship&lt;/full-title&gt;&lt;/periodical&gt;&lt;pages&gt;186-195&lt;/pages&gt;&lt;volume&gt;18&lt;/volume&gt;&lt;number&gt;1&lt;/number&gt;&lt;dates&gt;&lt;year&gt;2024&lt;/year&gt;&lt;/dates&gt;&lt;isbn&gt;1932-2259&lt;/isbn&gt;&lt;urls&gt;&lt;/urls&gt;&lt;/record&gt;&lt;/Cite&gt;&lt;/EndNote&gt;</w:instrText>
      </w:r>
      <w:r w:rsidR="00196C48">
        <w:rPr>
          <w:rFonts w:cstheme="minorHAnsi"/>
          <w:i/>
          <w:iCs/>
          <w:kern w:val="0"/>
        </w:rPr>
        <w:fldChar w:fldCharType="separate"/>
      </w:r>
      <w:r w:rsidR="00727BCF">
        <w:rPr>
          <w:rFonts w:cstheme="minorHAnsi"/>
          <w:i/>
          <w:iCs/>
          <w:noProof/>
          <w:kern w:val="0"/>
        </w:rPr>
        <w:t>[30]</w:t>
      </w:r>
      <w:r w:rsidR="00196C48">
        <w:rPr>
          <w:rFonts w:cstheme="minorHAnsi"/>
          <w:i/>
          <w:iCs/>
          <w:kern w:val="0"/>
        </w:rPr>
        <w:fldChar w:fldCharType="end"/>
      </w:r>
      <w:r w:rsidRPr="00C93169">
        <w:rPr>
          <w:rFonts w:cstheme="minorHAnsi"/>
          <w:kern w:val="0"/>
        </w:rPr>
        <w:t>.</w:t>
      </w:r>
      <w:r w:rsidR="00D92AD5">
        <w:rPr>
          <w:rFonts w:cstheme="minorHAnsi"/>
          <w:kern w:val="0"/>
        </w:rPr>
        <w:t xml:space="preserve"> </w:t>
      </w:r>
    </w:p>
    <w:p w14:paraId="3D102A37" w14:textId="77777777" w:rsidR="0077779A" w:rsidRDefault="0077779A" w:rsidP="00D92AD5">
      <w:pPr>
        <w:autoSpaceDE w:val="0"/>
        <w:autoSpaceDN w:val="0"/>
        <w:adjustRightInd w:val="0"/>
        <w:spacing w:after="0" w:line="240" w:lineRule="auto"/>
        <w:rPr>
          <w:rFonts w:cstheme="minorHAnsi"/>
          <w:kern w:val="0"/>
        </w:rPr>
      </w:pPr>
    </w:p>
    <w:p w14:paraId="78C702E2" w14:textId="77777777" w:rsidR="007D2B66" w:rsidRDefault="00CB3B33" w:rsidP="00D92AD5">
      <w:pPr>
        <w:autoSpaceDE w:val="0"/>
        <w:autoSpaceDN w:val="0"/>
        <w:adjustRightInd w:val="0"/>
        <w:spacing w:after="0" w:line="240" w:lineRule="auto"/>
        <w:rPr>
          <w:rFonts w:cstheme="minorHAnsi"/>
          <w:kern w:val="0"/>
        </w:rPr>
      </w:pPr>
      <w:r w:rsidRPr="00C93169">
        <w:rPr>
          <w:rFonts w:cstheme="minorHAnsi"/>
          <w:kern w:val="0"/>
        </w:rPr>
        <w:lastRenderedPageBreak/>
        <w:t>Some experienced hurtful reactions from partners regarding their physical changes or sexual limitations</w:t>
      </w:r>
      <w:r>
        <w:rPr>
          <w:rFonts w:cstheme="minorHAnsi"/>
          <w:kern w:val="0"/>
        </w:rPr>
        <w:t xml:space="preserve">: </w:t>
      </w:r>
    </w:p>
    <w:p w14:paraId="2CAE729A" w14:textId="77777777" w:rsidR="007D2B66" w:rsidRDefault="007D2B66" w:rsidP="00D92AD5">
      <w:pPr>
        <w:autoSpaceDE w:val="0"/>
        <w:autoSpaceDN w:val="0"/>
        <w:adjustRightInd w:val="0"/>
        <w:spacing w:after="0" w:line="240" w:lineRule="auto"/>
        <w:rPr>
          <w:rFonts w:cstheme="minorHAnsi"/>
          <w:kern w:val="0"/>
        </w:rPr>
      </w:pPr>
    </w:p>
    <w:p w14:paraId="6E0404FA" w14:textId="05C68A25" w:rsidR="00CB3B33" w:rsidRDefault="00CB3B33" w:rsidP="007D2B66">
      <w:pPr>
        <w:autoSpaceDE w:val="0"/>
        <w:autoSpaceDN w:val="0"/>
        <w:adjustRightInd w:val="0"/>
        <w:spacing w:after="0" w:line="240" w:lineRule="auto"/>
        <w:ind w:left="851"/>
        <w:rPr>
          <w:rFonts w:cstheme="minorHAnsi"/>
          <w:kern w:val="0"/>
        </w:rPr>
      </w:pPr>
      <w:r w:rsidRPr="00223BB9">
        <w:rPr>
          <w:rFonts w:cstheme="minorHAnsi"/>
          <w:i/>
          <w:iCs/>
          <w:kern w:val="0"/>
        </w:rPr>
        <w:t>"</w:t>
      </w:r>
      <w:r>
        <w:rPr>
          <w:rFonts w:cstheme="minorHAnsi"/>
          <w:i/>
          <w:iCs/>
          <w:kern w:val="0"/>
        </w:rPr>
        <w:t>H</w:t>
      </w:r>
      <w:r w:rsidRPr="00223BB9">
        <w:rPr>
          <w:rFonts w:cstheme="minorHAnsi"/>
          <w:i/>
          <w:iCs/>
          <w:kern w:val="0"/>
        </w:rPr>
        <w:t xml:space="preserve">e [partner] saw it </w:t>
      </w:r>
      <w:r w:rsidR="00E47664">
        <w:rPr>
          <w:rFonts w:cstheme="minorHAnsi"/>
          <w:i/>
          <w:iCs/>
          <w:kern w:val="0"/>
        </w:rPr>
        <w:t xml:space="preserve">[scar] </w:t>
      </w:r>
      <w:r w:rsidRPr="00223BB9">
        <w:rPr>
          <w:rFonts w:cstheme="minorHAnsi"/>
          <w:i/>
          <w:iCs/>
          <w:kern w:val="0"/>
        </w:rPr>
        <w:t>and he was like, oh—like I saw his face and he’s just like, oh, I didn’t know it</w:t>
      </w:r>
      <w:r w:rsidR="00E47664">
        <w:rPr>
          <w:rFonts w:cstheme="minorHAnsi"/>
          <w:i/>
          <w:iCs/>
          <w:kern w:val="0"/>
        </w:rPr>
        <w:t xml:space="preserve"> [scar]</w:t>
      </w:r>
      <w:r w:rsidRPr="00223BB9">
        <w:rPr>
          <w:rFonts w:cstheme="minorHAnsi"/>
          <w:i/>
          <w:iCs/>
          <w:kern w:val="0"/>
        </w:rPr>
        <w:t xml:space="preserve"> was that big. And I just saw his reaction and [pause]</w:t>
      </w:r>
      <w:r>
        <w:rPr>
          <w:rFonts w:cstheme="minorHAnsi"/>
          <w:i/>
          <w:iCs/>
          <w:kern w:val="0"/>
        </w:rPr>
        <w:t>-</w:t>
      </w:r>
      <w:r w:rsidRPr="00223BB9">
        <w:rPr>
          <w:rFonts w:cstheme="minorHAnsi"/>
          <w:i/>
          <w:iCs/>
          <w:kern w:val="0"/>
        </w:rPr>
        <w:t>just being in that place where I wasn’t able to do anything to tell him</w:t>
      </w:r>
      <w:r>
        <w:rPr>
          <w:rFonts w:cstheme="minorHAnsi"/>
          <w:i/>
          <w:iCs/>
          <w:kern w:val="0"/>
        </w:rPr>
        <w:t>-</w:t>
      </w:r>
      <w:r w:rsidRPr="00223BB9">
        <w:rPr>
          <w:rFonts w:cstheme="minorHAnsi"/>
          <w:i/>
          <w:iCs/>
          <w:kern w:val="0"/>
        </w:rPr>
        <w:t>like I told him no and I wanted my shirt back"</w:t>
      </w:r>
      <w:r>
        <w:rPr>
          <w:rFonts w:cstheme="minorHAnsi"/>
          <w:kern w:val="0"/>
        </w:rPr>
        <w:t xml:space="preserve"> </w:t>
      </w:r>
      <w:r>
        <w:rPr>
          <w:rFonts w:cstheme="minorHAnsi"/>
          <w:kern w:val="0"/>
        </w:rPr>
        <w:fldChar w:fldCharType="begin"/>
      </w:r>
      <w:r w:rsidR="00727BCF">
        <w:rPr>
          <w:rFonts w:cstheme="minorHAnsi"/>
          <w:kern w:val="0"/>
        </w:rPr>
        <w:instrText xml:space="preserve"> ADDIN EN.CITE &lt;EndNote&gt;&lt;Cite&gt;&lt;Author&gt;Wirtz&lt;/Author&gt;&lt;Year&gt;2024&lt;/Year&gt;&lt;RecNum&gt;71&lt;/RecNum&gt;&lt;DisplayText&gt;[30]&lt;/DisplayText&gt;&lt;record&gt;&lt;rec-number&gt;71&lt;/rec-number&gt;&lt;foreign-keys&gt;&lt;key app="EN" db-id="ese222vrz905xaee0t5xzpwrrvepe9vxw09s" timestamp="1741466179"&gt;71&lt;/key&gt;&lt;/foreign-keys&gt;&lt;ref-type name="Journal Article"&gt;17&lt;/ref-type&gt;&lt;contributors&gt;&lt;authors&gt;&lt;author&gt;Wirtz, Megan R&lt;/author&gt;&lt;author&gt;Ahmad, Zeba N&lt;/author&gt;&lt;author&gt;Ford, Jennifer S&lt;/author&gt;&lt;/authors&gt;&lt;/contributors&gt;&lt;titles&gt;&lt;title&gt;“What if I die and no one had ever romantically loved me?”: sexual well-being in a sample of YA cancer survivors&lt;/title&gt;&lt;secondary-title&gt;Journal of Cancer Survivorship&lt;/secondary-title&gt;&lt;/titles&gt;&lt;periodical&gt;&lt;full-title&gt;Journal of Cancer Survivorship&lt;/full-title&gt;&lt;/periodical&gt;&lt;pages&gt;186-195&lt;/pages&gt;&lt;volume&gt;18&lt;/volume&gt;&lt;number&gt;1&lt;/number&gt;&lt;dates&gt;&lt;year&gt;2024&lt;/year&gt;&lt;/dates&gt;&lt;isbn&gt;1932-2259&lt;/isbn&gt;&lt;urls&gt;&lt;/urls&gt;&lt;/record&gt;&lt;/Cite&gt;&lt;/EndNote&gt;</w:instrText>
      </w:r>
      <w:r>
        <w:rPr>
          <w:rFonts w:cstheme="minorHAnsi"/>
          <w:kern w:val="0"/>
        </w:rPr>
        <w:fldChar w:fldCharType="separate"/>
      </w:r>
      <w:r w:rsidR="00727BCF">
        <w:rPr>
          <w:rFonts w:cstheme="minorHAnsi"/>
          <w:noProof/>
          <w:kern w:val="0"/>
        </w:rPr>
        <w:t>[30]</w:t>
      </w:r>
      <w:r>
        <w:rPr>
          <w:rFonts w:cstheme="minorHAnsi"/>
          <w:kern w:val="0"/>
        </w:rPr>
        <w:fldChar w:fldCharType="end"/>
      </w:r>
      <w:r w:rsidRPr="00C93169">
        <w:rPr>
          <w:rFonts w:cstheme="minorHAnsi"/>
          <w:kern w:val="0"/>
        </w:rPr>
        <w:t>.</w:t>
      </w:r>
    </w:p>
    <w:p w14:paraId="6CE06E06" w14:textId="77777777" w:rsidR="0019504D" w:rsidRDefault="0019504D" w:rsidP="00821DE7">
      <w:pPr>
        <w:autoSpaceDE w:val="0"/>
        <w:autoSpaceDN w:val="0"/>
        <w:adjustRightInd w:val="0"/>
        <w:spacing w:after="0" w:line="240" w:lineRule="auto"/>
        <w:rPr>
          <w:rFonts w:cstheme="minorHAnsi"/>
          <w:kern w:val="0"/>
        </w:rPr>
      </w:pPr>
    </w:p>
    <w:p w14:paraId="1747400C" w14:textId="77777777" w:rsidR="007D2B66" w:rsidRDefault="009D08D6" w:rsidP="0091670E">
      <w:pPr>
        <w:rPr>
          <w:rFonts w:cstheme="minorHAnsi"/>
          <w:kern w:val="0"/>
        </w:rPr>
      </w:pPr>
      <w:bookmarkStart w:id="10" w:name="_Hlk171171999"/>
      <w:r>
        <w:rPr>
          <w:rFonts w:cstheme="minorHAnsi"/>
          <w:kern w:val="0"/>
        </w:rPr>
        <w:t>AYAs</w:t>
      </w:r>
      <w:r w:rsidR="00324EBC">
        <w:rPr>
          <w:rFonts w:cstheme="minorHAnsi"/>
          <w:kern w:val="0"/>
        </w:rPr>
        <w:t xml:space="preserve"> face</w:t>
      </w:r>
      <w:r w:rsidR="00562A23">
        <w:rPr>
          <w:rFonts w:cstheme="minorHAnsi"/>
          <w:kern w:val="0"/>
        </w:rPr>
        <w:t>d</w:t>
      </w:r>
      <w:r w:rsidR="00324EBC">
        <w:rPr>
          <w:rFonts w:cstheme="minorHAnsi"/>
          <w:kern w:val="0"/>
        </w:rPr>
        <w:t xml:space="preserve"> concerns about fertility</w:t>
      </w:r>
      <w:r w:rsidR="0006429C">
        <w:rPr>
          <w:rFonts w:cstheme="minorHAnsi"/>
          <w:kern w:val="0"/>
        </w:rPr>
        <w:fldChar w:fldCharType="begin">
          <w:fldData xml:space="preserve">PEVuZE5vdGU+PENpdGU+PEF1dGhvcj5CZW50c2VuPC9BdXRob3I+PFllYXI+MjAyNDwvWWVhcj48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CZW50c2VuPC9BdXRob3I+PFllYXI+MjAyNDwvWWVhcj48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06429C">
        <w:rPr>
          <w:rFonts w:cstheme="minorHAnsi"/>
          <w:kern w:val="0"/>
        </w:rPr>
      </w:r>
      <w:r w:rsidR="0006429C">
        <w:rPr>
          <w:rFonts w:cstheme="minorHAnsi"/>
          <w:kern w:val="0"/>
        </w:rPr>
        <w:fldChar w:fldCharType="separate"/>
      </w:r>
      <w:r w:rsidR="00727BCF">
        <w:rPr>
          <w:rFonts w:cstheme="minorHAnsi"/>
          <w:noProof/>
          <w:kern w:val="0"/>
        </w:rPr>
        <w:t>[8, 11, 16, 29, 31, 35-37, 43]</w:t>
      </w:r>
      <w:r w:rsidR="0006429C">
        <w:rPr>
          <w:rFonts w:cstheme="minorHAnsi"/>
          <w:kern w:val="0"/>
        </w:rPr>
        <w:fldChar w:fldCharType="end"/>
      </w:r>
      <w:r w:rsidR="00E47664">
        <w:rPr>
          <w:rFonts w:cstheme="minorHAnsi"/>
          <w:kern w:val="0"/>
        </w:rPr>
        <w:t>, with o</w:t>
      </w:r>
      <w:r w:rsidR="00324EBC">
        <w:rPr>
          <w:rFonts w:cstheme="minorHAnsi"/>
          <w:kern w:val="0"/>
        </w:rPr>
        <w:t>lder adolescents</w:t>
      </w:r>
      <w:r w:rsidR="00E47664">
        <w:rPr>
          <w:rFonts w:cstheme="minorHAnsi"/>
          <w:kern w:val="0"/>
        </w:rPr>
        <w:t xml:space="preserve"> in particular worrying</w:t>
      </w:r>
      <w:r w:rsidR="00324EBC">
        <w:rPr>
          <w:rFonts w:cstheme="minorHAnsi"/>
          <w:kern w:val="0"/>
        </w:rPr>
        <w:t xml:space="preserve"> about </w:t>
      </w:r>
      <w:r w:rsidR="004F1814">
        <w:rPr>
          <w:rFonts w:cstheme="minorHAnsi"/>
          <w:kern w:val="0"/>
        </w:rPr>
        <w:t>how cancer might affect</w:t>
      </w:r>
      <w:r w:rsidR="00324EBC">
        <w:rPr>
          <w:rFonts w:cstheme="minorHAnsi"/>
          <w:kern w:val="0"/>
        </w:rPr>
        <w:t xml:space="preserve"> their ability to have children,</w:t>
      </w:r>
      <w:r w:rsidR="004F1814">
        <w:rPr>
          <w:rFonts w:cstheme="minorHAnsi"/>
          <w:kern w:val="0"/>
        </w:rPr>
        <w:t xml:space="preserve"> and the potential impact of</w:t>
      </w:r>
      <w:r w:rsidR="00324EBC">
        <w:rPr>
          <w:rFonts w:cstheme="minorHAnsi"/>
          <w:kern w:val="0"/>
        </w:rPr>
        <w:t xml:space="preserve"> infertility on future relationships</w:t>
      </w:r>
      <w:r w:rsidR="0006429C">
        <w:rPr>
          <w:rFonts w:cstheme="minorHAnsi"/>
          <w:kern w:val="0"/>
        </w:rPr>
        <w:fldChar w:fldCharType="begin">
          <w:fldData xml:space="preserve">PEVuZE5vdGU+PENpdGU+PEF1dGhvcj5TdGluc29uPC9BdXRob3I+PFllYXI+MjAxNTwvWWVhcj48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TdGluc29uPC9BdXRob3I+PFllYXI+MjAxNTwvWWVhcj48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06429C">
        <w:rPr>
          <w:rFonts w:cstheme="minorHAnsi"/>
          <w:kern w:val="0"/>
        </w:rPr>
      </w:r>
      <w:r w:rsidR="0006429C">
        <w:rPr>
          <w:rFonts w:cstheme="minorHAnsi"/>
          <w:kern w:val="0"/>
        </w:rPr>
        <w:fldChar w:fldCharType="separate"/>
      </w:r>
      <w:r w:rsidR="00727BCF">
        <w:rPr>
          <w:rFonts w:cstheme="minorHAnsi"/>
          <w:noProof/>
          <w:kern w:val="0"/>
        </w:rPr>
        <w:t>[8]</w:t>
      </w:r>
      <w:r w:rsidR="0006429C">
        <w:rPr>
          <w:rFonts w:cstheme="minorHAnsi"/>
          <w:kern w:val="0"/>
        </w:rPr>
        <w:fldChar w:fldCharType="end"/>
      </w:r>
      <w:bookmarkEnd w:id="10"/>
      <w:r w:rsidR="00324EBC" w:rsidRPr="00192F4D">
        <w:rPr>
          <w:rFonts w:cstheme="minorHAnsi"/>
          <w:kern w:val="0"/>
        </w:rPr>
        <w:t>.</w:t>
      </w:r>
      <w:r w:rsidR="00324EBC">
        <w:rPr>
          <w:rFonts w:cstheme="minorHAnsi"/>
          <w:kern w:val="0"/>
        </w:rPr>
        <w:t xml:space="preserve"> </w:t>
      </w:r>
      <w:r w:rsidR="00562A23">
        <w:rPr>
          <w:rFonts w:cstheme="minorHAnsi"/>
          <w:kern w:val="0"/>
        </w:rPr>
        <w:t xml:space="preserve">Unpartnered survivors worried about how </w:t>
      </w:r>
      <w:r w:rsidR="0077779A">
        <w:rPr>
          <w:rFonts w:cstheme="minorHAnsi"/>
          <w:kern w:val="0"/>
        </w:rPr>
        <w:t>infertility and their</w:t>
      </w:r>
      <w:r w:rsidR="00562A23">
        <w:rPr>
          <w:rFonts w:cstheme="minorHAnsi"/>
          <w:kern w:val="0"/>
        </w:rPr>
        <w:t xml:space="preserve"> changed bodies would be perceived by future partners</w:t>
      </w:r>
      <w:r w:rsidR="00196C48">
        <w:rPr>
          <w:rFonts w:cstheme="minorHAnsi"/>
          <w:kern w:val="0"/>
        </w:rPr>
        <w:fldChar w:fldCharType="begin"/>
      </w:r>
      <w:r w:rsidR="00727BCF">
        <w:rPr>
          <w:rFonts w:cstheme="minorHAnsi"/>
          <w:kern w:val="0"/>
        </w:rPr>
        <w:instrText xml:space="preserve"> ADDIN EN.CITE &lt;EndNote&gt;&lt;Cite&gt;&lt;Author&gt;Carpentier&lt;/Author&gt;&lt;Year&gt;2011&lt;/Year&gt;&lt;RecNum&gt;1&lt;/RecNum&gt;&lt;DisplayText&gt;[16]&lt;/DisplayText&gt;&lt;record&gt;&lt;rec-number&gt;1&lt;/rec-number&gt;&lt;foreign-keys&gt;&lt;key app="EN" db-id="ese222vrz905xaee0t5xzpwrrvepe9vxw09s" timestamp="1698679313"&gt;1&lt;/key&gt;&lt;/foreign-keys&gt;&lt;ref-type name="Journal Article"&gt;17&lt;/ref-type&gt;&lt;contributors&gt;&lt;authors&gt;&lt;author&gt;Carpentier, M. Y.&lt;/author&gt;&lt;author&gt;Fortenberry, J. D.&lt;/author&gt;&lt;author&gt;Ott, M. A.&lt;/author&gt;&lt;author&gt;Brames, M. J.&lt;/author&gt;&lt;author&gt;Einhorn, L. H.&lt;/author&gt;&lt;/authors&gt;&lt;/contributors&gt;&lt;auth-address&gt;Indiana University School of Medicine, Indianapolis, IN, USA. myc@iupui.edu&lt;/auth-address&gt;&lt;titles&gt;&lt;title&gt;Perceptions of masculinity and self-image in adolescent and young adult testicular cancer survivors: implications for romantic and sexual relationships&lt;/title&gt;&lt;secondary-title&gt;Psychooncology&lt;/secondary-title&gt;&lt;/titles&gt;&lt;periodical&gt;&lt;full-title&gt;Psychooncology&lt;/full-title&gt;&lt;/periodical&gt;&lt;pages&gt;738-45&lt;/pages&gt;&lt;volume&gt;20&lt;/volume&gt;&lt;number&gt;7&lt;/number&gt;&lt;edition&gt;20100520&lt;/edition&gt;&lt;keywords&gt;&lt;keyword&gt;Adolescent&lt;/keyword&gt;&lt;keyword&gt;Adult&lt;/keyword&gt;&lt;keyword&gt;Age Factors&lt;/keyword&gt;&lt;keyword&gt;Humans&lt;/keyword&gt;&lt;keyword&gt;Interviews as Topic&lt;/keyword&gt;&lt;keyword&gt;*Love&lt;/keyword&gt;&lt;keyword&gt;Male&lt;/keyword&gt;&lt;keyword&gt;*Masculinity&lt;/keyword&gt;&lt;keyword&gt;*Self Concept&lt;/keyword&gt;&lt;keyword&gt;Self Disclosure&lt;/keyword&gt;&lt;keyword&gt;Sexual Behavior/*psychology&lt;/keyword&gt;&lt;keyword&gt;Testicular Neoplasms/*psychology&lt;/keyword&gt;&lt;keyword&gt;Young Adult&lt;/keyword&gt;&lt;/keywords&gt;&lt;dates&gt;&lt;year&gt;2011&lt;/year&gt;&lt;pub-dates&gt;&lt;date&gt;Jul&lt;/date&gt;&lt;/pub-dates&gt;&lt;/dates&gt;&lt;isbn&gt;1099-1611 (Electronic)&amp;#xD;1057-9249 (Print)&amp;#xD;1057-9249 (Linking)&lt;/isbn&gt;&lt;accession-num&gt;20878864&lt;/accession-num&gt;&lt;urls&gt;&lt;related-urls&gt;&lt;url&gt;https://www.ncbi.nlm.nih.gov/pubmed/20878864&lt;/url&gt;&lt;/related-urls&gt;&lt;/urls&gt;&lt;custom1&gt;No conflicts of interest exist.&lt;/custom1&gt;&lt;custom2&gt;PMC3360577&lt;/custom2&gt;&lt;electronic-resource-num&gt;10.1002/pon.1772&lt;/electronic-resource-num&gt;&lt;remote-database-name&gt;Medline&lt;/remote-database-name&gt;&lt;remote-database-provider&gt;NLM&lt;/remote-database-provider&gt;&lt;/record&gt;&lt;/Cite&gt;&lt;/EndNote&gt;</w:instrText>
      </w:r>
      <w:r w:rsidR="00196C48">
        <w:rPr>
          <w:rFonts w:cstheme="minorHAnsi"/>
          <w:kern w:val="0"/>
        </w:rPr>
        <w:fldChar w:fldCharType="separate"/>
      </w:r>
      <w:r w:rsidR="00727BCF">
        <w:rPr>
          <w:rFonts w:cstheme="minorHAnsi"/>
          <w:noProof/>
          <w:kern w:val="0"/>
        </w:rPr>
        <w:t>[16]</w:t>
      </w:r>
      <w:r w:rsidR="00196C48">
        <w:rPr>
          <w:rFonts w:cstheme="minorHAnsi"/>
          <w:kern w:val="0"/>
        </w:rPr>
        <w:fldChar w:fldCharType="end"/>
      </w:r>
      <w:r w:rsidR="00562A23">
        <w:rPr>
          <w:rFonts w:cstheme="minorHAnsi"/>
          <w:kern w:val="0"/>
        </w:rPr>
        <w:t xml:space="preserve">. </w:t>
      </w:r>
      <w:r w:rsidR="002D58EE" w:rsidRPr="002D58EE">
        <w:rPr>
          <w:rFonts w:cstheme="minorHAnsi"/>
          <w:kern w:val="0"/>
        </w:rPr>
        <w:t xml:space="preserve">Uncertainty about fertility was </w:t>
      </w:r>
      <w:r w:rsidR="00C67716">
        <w:rPr>
          <w:rFonts w:cstheme="minorHAnsi"/>
          <w:kern w:val="0"/>
        </w:rPr>
        <w:t>a major concern</w:t>
      </w:r>
      <w:r w:rsidR="00324EBC">
        <w:rPr>
          <w:rFonts w:cstheme="minorHAnsi"/>
          <w:kern w:val="0"/>
        </w:rPr>
        <w:t xml:space="preserve">, especially for women, </w:t>
      </w:r>
      <w:r w:rsidR="00192F4D">
        <w:rPr>
          <w:rFonts w:cstheme="minorHAnsi"/>
          <w:kern w:val="0"/>
        </w:rPr>
        <w:t>resulting in</w:t>
      </w:r>
      <w:r w:rsidR="00324EBC">
        <w:rPr>
          <w:rFonts w:cstheme="minorHAnsi"/>
          <w:kern w:val="0"/>
        </w:rPr>
        <w:t xml:space="preserve"> feelings of loss and pressure to make hasty decisions about parenthood, even if unready</w:t>
      </w:r>
      <w:r w:rsidR="006871CC">
        <w:rPr>
          <w:rFonts w:cstheme="minorHAnsi"/>
          <w:kern w:val="0"/>
        </w:rPr>
        <w:fldChar w:fldCharType="begin"/>
      </w:r>
      <w:r w:rsidR="00727BCF">
        <w:rPr>
          <w:rFonts w:cstheme="minorHAnsi"/>
          <w:kern w:val="0"/>
        </w:rPr>
        <w:instrText xml:space="preserve"> ADDIN EN.CITE &lt;EndNote&gt;&lt;Cite&gt;&lt;Author&gt;Panjwani&lt;/Author&gt;&lt;Year&gt;2019&lt;/Year&gt;&lt;RecNum&gt;68&lt;/RecNum&gt;&lt;DisplayText&gt;[37]&lt;/DisplayText&gt;&lt;record&gt;&lt;rec-number&gt;68&lt;/rec-number&gt;&lt;foreign-keys&gt;&lt;key app="EN" db-id="ese222vrz905xaee0t5xzpwrrvepe9vxw09s" timestamp="1741466052"&gt;68&lt;/key&gt;&lt;/foreign-keys&gt;&lt;ref-type name="Journal Article"&gt;17&lt;/ref-type&gt;&lt;contributors&gt;&lt;authors&gt;&lt;author&gt;Panjwani, Aliza A&lt;/author&gt;&lt;author&gt;Marín-Chollom, Amanda Mía&lt;/author&gt;&lt;author&gt;Pervil, Ian Z&lt;/author&gt;&lt;author&gt;Erblich, Joel&lt;/author&gt;&lt;author&gt;Rubin, Lisa R&lt;/author&gt;&lt;author&gt;Schuster, Michael W&lt;/author&gt;&lt;author&gt;Revenson, Tracey A&lt;/author&gt;&lt;/authors&gt;&lt;/contributors&gt;&lt;titles&gt;&lt;title&gt;Illness uncertainties tied to developmental tasks among young adult survivors of hematologic cancers&lt;/title&gt;&lt;secondary-title&gt;Journal of Adolescent and Young Adult Oncology&lt;/secondary-title&gt;&lt;/titles&gt;&lt;periodical&gt;&lt;full-title&gt;Journal of adolescent and young adult oncology&lt;/full-title&gt;&lt;/periodical&gt;&lt;pages&gt;149-156&lt;/pages&gt;&lt;volume&gt;8&lt;/volume&gt;&lt;number&gt;2&lt;/number&gt;&lt;dates&gt;&lt;year&gt;2019&lt;/year&gt;&lt;/dates&gt;&lt;isbn&gt;2156-5333&lt;/isbn&gt;&lt;urls&gt;&lt;/urls&gt;&lt;/record&gt;&lt;/Cite&gt;&lt;/EndNote&gt;</w:instrText>
      </w:r>
      <w:r w:rsidR="006871CC">
        <w:rPr>
          <w:rFonts w:cstheme="minorHAnsi"/>
          <w:kern w:val="0"/>
        </w:rPr>
        <w:fldChar w:fldCharType="separate"/>
      </w:r>
      <w:r w:rsidR="00727BCF">
        <w:rPr>
          <w:rFonts w:cstheme="minorHAnsi"/>
          <w:noProof/>
          <w:kern w:val="0"/>
        </w:rPr>
        <w:t>[37]</w:t>
      </w:r>
      <w:r w:rsidR="006871CC">
        <w:rPr>
          <w:rFonts w:cstheme="minorHAnsi"/>
          <w:kern w:val="0"/>
        </w:rPr>
        <w:fldChar w:fldCharType="end"/>
      </w:r>
      <w:r w:rsidR="00324EBC">
        <w:rPr>
          <w:rFonts w:cstheme="minorHAnsi"/>
          <w:kern w:val="0"/>
        </w:rPr>
        <w:t xml:space="preserve">. </w:t>
      </w:r>
      <w:r w:rsidR="00C67716">
        <w:rPr>
          <w:rFonts w:cstheme="minorHAnsi"/>
          <w:kern w:val="0"/>
        </w:rPr>
        <w:t>Th</w:t>
      </w:r>
      <w:r w:rsidR="00192F4D">
        <w:rPr>
          <w:rFonts w:cstheme="minorHAnsi"/>
          <w:kern w:val="0"/>
        </w:rPr>
        <w:t xml:space="preserve">is uncertainty also affected survivors’ feelings of </w:t>
      </w:r>
      <w:r w:rsidR="00C67716">
        <w:rPr>
          <w:rFonts w:cstheme="minorHAnsi"/>
          <w:kern w:val="0"/>
        </w:rPr>
        <w:t>desirability in romantic relationships</w:t>
      </w:r>
      <w:r w:rsidR="006871CC">
        <w:rPr>
          <w:rFonts w:cstheme="minorHAnsi"/>
          <w:kern w:val="0"/>
        </w:rPr>
        <w:fldChar w:fldCharType="begin">
          <w:fldData xml:space="preserve">PEVuZE5vdGU+PENpdGU+PEF1dGhvcj5QYW5qd2FuaTwvQXV0aG9yPjxZZWFyPjIwMTk8L1llYXI+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QYW5qd2FuaTwvQXV0aG9yPjxZZWFyPjIwMTk8L1llYXI+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6871CC">
        <w:rPr>
          <w:rFonts w:cstheme="minorHAnsi"/>
          <w:kern w:val="0"/>
        </w:rPr>
      </w:r>
      <w:r w:rsidR="006871CC">
        <w:rPr>
          <w:rFonts w:cstheme="minorHAnsi"/>
          <w:kern w:val="0"/>
        </w:rPr>
        <w:fldChar w:fldCharType="separate"/>
      </w:r>
      <w:r w:rsidR="00727BCF">
        <w:rPr>
          <w:rFonts w:cstheme="minorHAnsi"/>
          <w:noProof/>
          <w:kern w:val="0"/>
        </w:rPr>
        <w:t>[31, 37]</w:t>
      </w:r>
      <w:r w:rsidR="006871CC">
        <w:rPr>
          <w:rFonts w:cstheme="minorHAnsi"/>
          <w:kern w:val="0"/>
        </w:rPr>
        <w:fldChar w:fldCharType="end"/>
      </w:r>
      <w:r w:rsidR="00C67716">
        <w:rPr>
          <w:rFonts w:cstheme="minorHAnsi"/>
          <w:kern w:val="0"/>
        </w:rPr>
        <w:t xml:space="preserve"> and raised anxieties about adoption</w:t>
      </w:r>
      <w:r w:rsidR="0098392F">
        <w:rPr>
          <w:rFonts w:cstheme="minorHAnsi"/>
          <w:kern w:val="0"/>
        </w:rPr>
        <w:t>:</w:t>
      </w:r>
      <w:r w:rsidR="002D58EE">
        <w:rPr>
          <w:rFonts w:cstheme="minorHAnsi"/>
          <w:kern w:val="0"/>
        </w:rPr>
        <w:t xml:space="preserve"> </w:t>
      </w:r>
    </w:p>
    <w:p w14:paraId="480DA9AF" w14:textId="2370C070" w:rsidR="002D58EE" w:rsidRDefault="00202E0E" w:rsidP="007D2B66">
      <w:pPr>
        <w:ind w:left="851"/>
        <w:rPr>
          <w:rFonts w:cstheme="minorHAnsi"/>
          <w:kern w:val="0"/>
        </w:rPr>
      </w:pPr>
      <w:r w:rsidRPr="00223BB9">
        <w:rPr>
          <w:rFonts w:cstheme="minorHAnsi"/>
          <w:i/>
          <w:iCs/>
          <w:kern w:val="0"/>
        </w:rPr>
        <w:t>“</w:t>
      </w:r>
      <w:r w:rsidR="002D58EE" w:rsidRPr="00223BB9">
        <w:rPr>
          <w:rFonts w:cstheme="minorHAnsi"/>
          <w:i/>
          <w:iCs/>
          <w:kern w:val="0"/>
        </w:rPr>
        <w:t xml:space="preserve">I would like to know my [fertility status], because it affects where you go with dating and future planning and </w:t>
      </w:r>
      <w:proofErr w:type="gramStart"/>
      <w:r w:rsidR="002D58EE" w:rsidRPr="00223BB9">
        <w:rPr>
          <w:rFonts w:cstheme="minorHAnsi"/>
          <w:i/>
          <w:iCs/>
          <w:kern w:val="0"/>
        </w:rPr>
        <w:t>things.[</w:t>
      </w:r>
      <w:proofErr w:type="gramEnd"/>
      <w:r w:rsidR="002D58EE" w:rsidRPr="00223BB9">
        <w:rPr>
          <w:rFonts w:cstheme="minorHAnsi"/>
          <w:i/>
          <w:iCs/>
          <w:kern w:val="0"/>
        </w:rPr>
        <w:t xml:space="preserve">and the] kind of the people you consider in a relationship. </w:t>
      </w:r>
      <w:r w:rsidR="00314899">
        <w:rPr>
          <w:rFonts w:cstheme="minorHAnsi"/>
          <w:i/>
          <w:iCs/>
          <w:kern w:val="0"/>
        </w:rPr>
        <w:t xml:space="preserve">[…] </w:t>
      </w:r>
      <w:r w:rsidR="002D58EE" w:rsidRPr="00223BB9">
        <w:rPr>
          <w:rFonts w:cstheme="minorHAnsi"/>
          <w:i/>
          <w:iCs/>
          <w:kern w:val="0"/>
        </w:rPr>
        <w:t>not knowing puts me at what I feel is a disadvantage because I’m conscious of it</w:t>
      </w:r>
      <w:r w:rsidR="0098392F" w:rsidRPr="00223BB9">
        <w:rPr>
          <w:rFonts w:cstheme="minorHAnsi"/>
          <w:i/>
          <w:iCs/>
          <w:kern w:val="0"/>
        </w:rPr>
        <w:t xml:space="preserve"> […]</w:t>
      </w:r>
      <w:r w:rsidR="004162B6">
        <w:rPr>
          <w:rFonts w:cstheme="minorHAnsi"/>
          <w:i/>
          <w:iCs/>
          <w:kern w:val="0"/>
        </w:rPr>
        <w:t>”</w:t>
      </w:r>
      <w:r w:rsidR="00196C48" w:rsidRPr="00363C6A">
        <w:rPr>
          <w:rFonts w:cstheme="minorHAnsi"/>
          <w:kern w:val="0"/>
        </w:rPr>
        <w:fldChar w:fldCharType="begin"/>
      </w:r>
      <w:r w:rsidR="00727BCF">
        <w:rPr>
          <w:rFonts w:cstheme="minorHAnsi"/>
          <w:kern w:val="0"/>
        </w:rPr>
        <w:instrText xml:space="preserve"> ADDIN EN.CITE &lt;EndNote&gt;&lt;Cite&gt;&lt;Author&gt;Panjwani&lt;/Author&gt;&lt;Year&gt;2019&lt;/Year&gt;&lt;RecNum&gt;68&lt;/RecNum&gt;&lt;DisplayText&gt;[37]&lt;/DisplayText&gt;&lt;record&gt;&lt;rec-number&gt;68&lt;/rec-number&gt;&lt;foreign-keys&gt;&lt;key app="EN" db-id="ese222vrz905xaee0t5xzpwrrvepe9vxw09s" timestamp="1741466052"&gt;68&lt;/key&gt;&lt;/foreign-keys&gt;&lt;ref-type name="Journal Article"&gt;17&lt;/ref-type&gt;&lt;contributors&gt;&lt;authors&gt;&lt;author&gt;Panjwani, Aliza A&lt;/author&gt;&lt;author&gt;Marín-Chollom, Amanda Mía&lt;/author&gt;&lt;author&gt;Pervil, Ian Z&lt;/author&gt;&lt;author&gt;Erblich, Joel&lt;/author&gt;&lt;author&gt;Rubin, Lisa R&lt;/author&gt;&lt;author&gt;Schuster, Michael W&lt;/author&gt;&lt;author&gt;Revenson, Tracey A&lt;/author&gt;&lt;/authors&gt;&lt;/contributors&gt;&lt;titles&gt;&lt;title&gt;Illness uncertainties tied to developmental tasks among young adult survivors of hematologic cancers&lt;/title&gt;&lt;secondary-title&gt;Journal of Adolescent and Young Adult Oncology&lt;/secondary-title&gt;&lt;/titles&gt;&lt;periodical&gt;&lt;full-title&gt;Journal of adolescent and young adult oncology&lt;/full-title&gt;&lt;/periodical&gt;&lt;pages&gt;149-156&lt;/pages&gt;&lt;volume&gt;8&lt;/volume&gt;&lt;number&gt;2&lt;/number&gt;&lt;dates&gt;&lt;year&gt;2019&lt;/year&gt;&lt;/dates&gt;&lt;isbn&gt;2156-5333&lt;/isbn&gt;&lt;urls&gt;&lt;/urls&gt;&lt;/record&gt;&lt;/Cite&gt;&lt;/EndNote&gt;</w:instrText>
      </w:r>
      <w:r w:rsidR="00196C48" w:rsidRPr="00363C6A">
        <w:rPr>
          <w:rFonts w:cstheme="minorHAnsi"/>
          <w:kern w:val="0"/>
        </w:rPr>
        <w:fldChar w:fldCharType="separate"/>
      </w:r>
      <w:r w:rsidR="00727BCF">
        <w:rPr>
          <w:rFonts w:cstheme="minorHAnsi"/>
          <w:noProof/>
          <w:kern w:val="0"/>
        </w:rPr>
        <w:t>[37]</w:t>
      </w:r>
      <w:r w:rsidR="00196C48" w:rsidRPr="00363C6A">
        <w:rPr>
          <w:rFonts w:cstheme="minorHAnsi"/>
          <w:kern w:val="0"/>
        </w:rPr>
        <w:fldChar w:fldCharType="end"/>
      </w:r>
      <w:r w:rsidR="00740E5F" w:rsidRPr="00363C6A">
        <w:rPr>
          <w:rFonts w:cstheme="minorHAnsi"/>
          <w:kern w:val="0"/>
        </w:rPr>
        <w:t>.</w:t>
      </w:r>
    </w:p>
    <w:p w14:paraId="1BEF7BB6" w14:textId="2B84EA9F" w:rsidR="000C48F9" w:rsidRDefault="00FA00EB" w:rsidP="0091670E">
      <w:pPr>
        <w:rPr>
          <w:rFonts w:cstheme="minorHAnsi"/>
          <w:kern w:val="0"/>
        </w:rPr>
      </w:pPr>
      <w:r>
        <w:rPr>
          <w:rFonts w:cstheme="minorHAnsi"/>
          <w:kern w:val="0"/>
        </w:rPr>
        <w:t xml:space="preserve">Fears of passing on genetic risks </w:t>
      </w:r>
      <w:r w:rsidR="00B94CA6">
        <w:rPr>
          <w:rFonts w:cstheme="minorHAnsi"/>
          <w:kern w:val="0"/>
        </w:rPr>
        <w:t>weighed heavily on young survivors</w:t>
      </w:r>
      <w:r w:rsidR="00594835">
        <w:rPr>
          <w:rFonts w:cstheme="minorHAnsi"/>
          <w:kern w:val="0"/>
        </w:rPr>
        <w:t>’</w:t>
      </w:r>
      <w:r w:rsidR="00B94CA6">
        <w:rPr>
          <w:rFonts w:cstheme="minorHAnsi"/>
          <w:kern w:val="0"/>
        </w:rPr>
        <w:t xml:space="preserve"> minds</w:t>
      </w:r>
      <w:r w:rsidR="00196C48">
        <w:rPr>
          <w:rFonts w:cstheme="minorHAnsi"/>
          <w:kern w:val="0"/>
        </w:rPr>
        <w:fldChar w:fldCharType="begin">
          <w:fldData xml:space="preserve">PEVuZE5vdGU+PENpdGU+PEF1dGhvcj5GcmVpZHVzPC9BdXRob3I+PFllYXI+MjAxNzwvWWVhcj48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GcmVpZHVzPC9BdXRob3I+PFllYXI+MjAxNzwvWWVhcj48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96C48">
        <w:rPr>
          <w:rFonts w:cstheme="minorHAnsi"/>
          <w:kern w:val="0"/>
        </w:rPr>
      </w:r>
      <w:r w:rsidR="00196C48">
        <w:rPr>
          <w:rFonts w:cstheme="minorHAnsi"/>
          <w:kern w:val="0"/>
        </w:rPr>
        <w:fldChar w:fldCharType="separate"/>
      </w:r>
      <w:r w:rsidR="00727BCF">
        <w:rPr>
          <w:rFonts w:cstheme="minorHAnsi"/>
          <w:noProof/>
          <w:kern w:val="0"/>
        </w:rPr>
        <w:t>[31, 36]</w:t>
      </w:r>
      <w:r w:rsidR="00196C48">
        <w:rPr>
          <w:rFonts w:cstheme="minorHAnsi"/>
          <w:kern w:val="0"/>
        </w:rPr>
        <w:fldChar w:fldCharType="end"/>
      </w:r>
      <w:r w:rsidR="00B94CA6">
        <w:rPr>
          <w:rFonts w:cstheme="minorHAnsi"/>
          <w:kern w:val="0"/>
        </w:rPr>
        <w:t xml:space="preserve">, </w:t>
      </w:r>
      <w:r>
        <w:rPr>
          <w:rFonts w:cstheme="minorHAnsi"/>
          <w:kern w:val="0"/>
        </w:rPr>
        <w:t>leading some to avoid</w:t>
      </w:r>
      <w:r w:rsidR="00B94CA6">
        <w:rPr>
          <w:rFonts w:cstheme="minorHAnsi"/>
          <w:kern w:val="0"/>
        </w:rPr>
        <w:t xml:space="preserve"> relationship</w:t>
      </w:r>
      <w:r w:rsidR="008A2890">
        <w:rPr>
          <w:rFonts w:cstheme="minorHAnsi"/>
          <w:kern w:val="0"/>
        </w:rPr>
        <w:t>s,</w:t>
      </w:r>
      <w:r w:rsidR="00B94CA6">
        <w:rPr>
          <w:rFonts w:cstheme="minorHAnsi"/>
          <w:kern w:val="0"/>
        </w:rPr>
        <w:t xml:space="preserve"> </w:t>
      </w:r>
      <w:r w:rsidR="0098392F">
        <w:rPr>
          <w:rFonts w:cstheme="minorHAnsi"/>
          <w:kern w:val="0"/>
        </w:rPr>
        <w:t xml:space="preserve">complicated dating </w:t>
      </w:r>
      <w:r w:rsidR="008A2890">
        <w:rPr>
          <w:rFonts w:cstheme="minorHAnsi"/>
          <w:kern w:val="0"/>
        </w:rPr>
        <w:t xml:space="preserve">or </w:t>
      </w:r>
      <w:r w:rsidR="0098392F">
        <w:rPr>
          <w:rFonts w:cstheme="minorHAnsi"/>
          <w:kern w:val="0"/>
        </w:rPr>
        <w:t>marriage prospects</w:t>
      </w:r>
      <w:r w:rsidR="00196C48">
        <w:rPr>
          <w:rFonts w:cstheme="minorHAnsi"/>
          <w:kern w:val="0"/>
        </w:rPr>
        <w:fldChar w:fldCharType="begin"/>
      </w:r>
      <w:r w:rsidR="00727BCF">
        <w:rPr>
          <w:rFonts w:cstheme="minorHAnsi"/>
          <w:kern w:val="0"/>
        </w:rPr>
        <w:instrText xml:space="preserve"> ADDIN EN.CITE &lt;EndNote&gt;&lt;Cite&gt;&lt;Author&gt;Yoshida&lt;/Author&gt;&lt;Year&gt;2022&lt;/Year&gt;&lt;RecNum&gt;17&lt;/RecNum&gt;&lt;DisplayText&gt;[31]&lt;/DisplayText&gt;&lt;record&gt;&lt;rec-number&gt;17&lt;/rec-number&gt;&lt;foreign-keys&gt;&lt;key app="EN" db-id="ese222vrz905xaee0t5xzpwrrvepe9vxw09s" timestamp="1698679555"&gt;17&lt;/key&gt;&lt;/foreign-keys&gt;&lt;ref-type name="Journal Article"&gt;17&lt;/ref-type&gt;&lt;contributors&gt;&lt;authors&gt;&lt;author&gt;Yoshida, K.&lt;/author&gt;&lt;author&gt;Matsui, Y.&lt;/author&gt;&lt;/authors&gt;&lt;/contributors&gt;&lt;auth-address&gt;Graduate School of Comprehensive Human Sciences, University of Tsukuba, Tokyo, Japan.&lt;/auth-address&gt;&lt;titles&gt;&lt;title&gt;The Impact of Cancer on Romantic Relationships and Marriage Postdiagnosis Among Young Adult Cancer Survivors in Japan: A Qualitative Study&lt;/title&gt;&lt;secondary-title&gt;J Adolesc Young Adult Oncol&lt;/secondary-title&gt;&lt;/titles&gt;&lt;periodical&gt;&lt;full-title&gt;J Adolesc Young Adult Oncol&lt;/full-title&gt;&lt;/periodical&gt;&lt;pages&gt;146-155&lt;/pages&gt;&lt;volume&gt;11&lt;/volume&gt;&lt;number&gt;2&lt;/number&gt;&lt;edition&gt;20210618&lt;/edition&gt;&lt;keywords&gt;&lt;keyword&gt;Adolescent&lt;/keyword&gt;&lt;keyword&gt;*Cancer Survivors&lt;/keyword&gt;&lt;keyword&gt;Female&lt;/keyword&gt;&lt;keyword&gt;Humans&lt;/keyword&gt;&lt;keyword&gt;Japan&lt;/keyword&gt;&lt;keyword&gt;Male&lt;/keyword&gt;&lt;keyword&gt;Marriage&lt;/keyword&gt;&lt;keyword&gt;*Neoplasms&lt;/keyword&gt;&lt;keyword&gt;Qualitative Research&lt;/keyword&gt;&lt;keyword&gt;Young Adult&lt;/keyword&gt;&lt;keyword&gt;dating&lt;/keyword&gt;&lt;keyword&gt;interview&lt;/keyword&gt;&lt;keyword&gt;qualitative&lt;/keyword&gt;&lt;keyword&gt;romantic relationships&lt;/keyword&gt;&lt;/keywords&gt;&lt;dates&gt;&lt;year&gt;2022&lt;/year&gt;&lt;pub-dates&gt;&lt;date&gt;Apr&lt;/date&gt;&lt;/pub-dates&gt;&lt;/dates&gt;&lt;isbn&gt;2156-535X (Electronic)&amp;#xD;2156-5333 (Linking)&lt;/isbn&gt;&lt;accession-num&gt;34143655&lt;/accession-num&gt;&lt;urls&gt;&lt;related-urls&gt;&lt;url&gt;https://www.ncbi.nlm.nih.gov/pubmed/34143655&lt;/url&gt;&lt;/related-urls&gt;&lt;/urls&gt;&lt;electronic-resource-num&gt;10.1089/jayao.2020.0199&lt;/electronic-resource-num&gt;&lt;remote-database-name&gt;Medline&lt;/remote-database-name&gt;&lt;remote-database-provider&gt;NLM&lt;/remote-database-provider&gt;&lt;/record&gt;&lt;/Cite&gt;&lt;/EndNote&gt;</w:instrText>
      </w:r>
      <w:r w:rsidR="00196C48">
        <w:rPr>
          <w:rFonts w:cstheme="minorHAnsi"/>
          <w:kern w:val="0"/>
        </w:rPr>
        <w:fldChar w:fldCharType="separate"/>
      </w:r>
      <w:r w:rsidR="00727BCF">
        <w:rPr>
          <w:rFonts w:cstheme="minorHAnsi"/>
          <w:noProof/>
          <w:kern w:val="0"/>
        </w:rPr>
        <w:t>[31]</w:t>
      </w:r>
      <w:r w:rsidR="00196C48">
        <w:rPr>
          <w:rFonts w:cstheme="minorHAnsi"/>
          <w:kern w:val="0"/>
        </w:rPr>
        <w:fldChar w:fldCharType="end"/>
      </w:r>
      <w:r w:rsidR="00B94CA6">
        <w:rPr>
          <w:rFonts w:cstheme="minorHAnsi"/>
          <w:kern w:val="0"/>
        </w:rPr>
        <w:t xml:space="preserve">. </w:t>
      </w:r>
    </w:p>
    <w:p w14:paraId="6FF51267" w14:textId="5D8BA1FD" w:rsidR="000D182B" w:rsidRPr="0091670E" w:rsidRDefault="00176D40" w:rsidP="0091670E">
      <w:pPr>
        <w:rPr>
          <w:rFonts w:cstheme="minorHAnsi"/>
          <w:i/>
          <w:iCs/>
          <w:kern w:val="0"/>
        </w:rPr>
      </w:pPr>
      <w:bookmarkStart w:id="11" w:name="_Hlk171172010"/>
      <w:r w:rsidRPr="0091670E">
        <w:rPr>
          <w:rFonts w:cstheme="minorHAnsi"/>
          <w:b/>
          <w:bCs/>
          <w:i/>
          <w:iCs/>
          <w:kern w:val="0"/>
        </w:rPr>
        <w:t>Body image changes and its influence on relationships</w:t>
      </w:r>
    </w:p>
    <w:p w14:paraId="12345A42" w14:textId="0B44EB93" w:rsidR="004F1814" w:rsidRDefault="000575E3" w:rsidP="0091670E">
      <w:pPr>
        <w:rPr>
          <w:rFonts w:cstheme="minorHAnsi"/>
          <w:kern w:val="0"/>
        </w:rPr>
      </w:pPr>
      <w:r>
        <w:rPr>
          <w:rFonts w:cstheme="minorHAnsi"/>
          <w:kern w:val="0"/>
        </w:rPr>
        <w:t xml:space="preserve">Cancer and its treatment </w:t>
      </w:r>
      <w:r w:rsidR="00D1739A">
        <w:rPr>
          <w:rFonts w:cstheme="minorHAnsi"/>
          <w:kern w:val="0"/>
        </w:rPr>
        <w:t>considerably</w:t>
      </w:r>
      <w:r>
        <w:rPr>
          <w:rFonts w:cstheme="minorHAnsi"/>
          <w:kern w:val="0"/>
        </w:rPr>
        <w:t xml:space="preserve"> impact</w:t>
      </w:r>
      <w:r w:rsidR="00D1739A">
        <w:rPr>
          <w:rFonts w:cstheme="minorHAnsi"/>
          <w:kern w:val="0"/>
        </w:rPr>
        <w:t>ed</w:t>
      </w:r>
      <w:r>
        <w:rPr>
          <w:rFonts w:cstheme="minorHAnsi"/>
          <w:kern w:val="0"/>
        </w:rPr>
        <w:t xml:space="preserve"> </w:t>
      </w:r>
      <w:r w:rsidR="00E815D3">
        <w:rPr>
          <w:rFonts w:cstheme="minorHAnsi"/>
          <w:kern w:val="0"/>
        </w:rPr>
        <w:t xml:space="preserve">both </w:t>
      </w:r>
      <w:r>
        <w:rPr>
          <w:rFonts w:cstheme="minorHAnsi"/>
          <w:kern w:val="0"/>
        </w:rPr>
        <w:t>body image and self-esteem</w:t>
      </w:r>
      <w:r w:rsidR="008D60DD">
        <w:rPr>
          <w:rFonts w:cstheme="minorHAnsi"/>
          <w:kern w:val="0"/>
        </w:rPr>
        <w:t xml:space="preserve">, </w:t>
      </w:r>
      <w:r>
        <w:rPr>
          <w:rFonts w:cstheme="minorHAnsi"/>
          <w:kern w:val="0"/>
        </w:rPr>
        <w:t>leading to challenges</w:t>
      </w:r>
      <w:r w:rsidR="00F31215">
        <w:rPr>
          <w:rFonts w:cstheme="minorHAnsi"/>
          <w:kern w:val="0"/>
        </w:rPr>
        <w:t>/barriers</w:t>
      </w:r>
      <w:r>
        <w:rPr>
          <w:rFonts w:cstheme="minorHAnsi"/>
          <w:kern w:val="0"/>
        </w:rPr>
        <w:t xml:space="preserve"> in forming and maintaining romantic and sexual relationships</w:t>
      </w:r>
      <w:r w:rsidR="00120B5B">
        <w:rPr>
          <w:rFonts w:cstheme="minorHAnsi"/>
          <w:kern w:val="0"/>
        </w:rPr>
        <w:fldChar w:fldCharType="begin">
          <w:fldData xml:space="preserve">PEVuZE5vdGU+PENpdGU+PEF1dGhvcj5CZW50c2VuPC9BdXRob3I+PFllYXI+MjAyNDwvWWVhcj48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CZW50c2VuPC9BdXRob3I+PFllYXI+MjAyNDwvWWVhcj48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20B5B">
        <w:rPr>
          <w:rFonts w:cstheme="minorHAnsi"/>
          <w:kern w:val="0"/>
        </w:rPr>
      </w:r>
      <w:r w:rsidR="00120B5B">
        <w:rPr>
          <w:rFonts w:cstheme="minorHAnsi"/>
          <w:kern w:val="0"/>
        </w:rPr>
        <w:fldChar w:fldCharType="separate"/>
      </w:r>
      <w:r w:rsidR="00727BCF">
        <w:rPr>
          <w:rFonts w:cstheme="minorHAnsi"/>
          <w:noProof/>
          <w:kern w:val="0"/>
        </w:rPr>
        <w:t>[8, 11, 16, 17, 30, 31, 34-37, 41, 43]</w:t>
      </w:r>
      <w:r w:rsidR="00120B5B">
        <w:rPr>
          <w:rFonts w:cstheme="minorHAnsi"/>
          <w:kern w:val="0"/>
        </w:rPr>
        <w:fldChar w:fldCharType="end"/>
      </w:r>
      <w:r w:rsidR="00047337">
        <w:rPr>
          <w:rFonts w:cstheme="minorHAnsi"/>
          <w:kern w:val="0"/>
        </w:rPr>
        <w:t>. Survivors describe</w:t>
      </w:r>
      <w:r w:rsidR="00D1739A">
        <w:rPr>
          <w:rFonts w:cstheme="minorHAnsi"/>
          <w:kern w:val="0"/>
        </w:rPr>
        <w:t>d</w:t>
      </w:r>
      <w:r w:rsidR="00047337">
        <w:rPr>
          <w:rFonts w:cstheme="minorHAnsi"/>
          <w:kern w:val="0"/>
        </w:rPr>
        <w:t xml:space="preserve"> feeling </w:t>
      </w:r>
      <w:r w:rsidR="00223BB9">
        <w:rPr>
          <w:rFonts w:cstheme="minorHAnsi"/>
          <w:kern w:val="0"/>
        </w:rPr>
        <w:t>self-conscious</w:t>
      </w:r>
      <w:r w:rsidR="00047337">
        <w:rPr>
          <w:rFonts w:cstheme="minorHAnsi"/>
          <w:kern w:val="0"/>
        </w:rPr>
        <w:t xml:space="preserve"> about physical changes</w:t>
      </w:r>
      <w:r w:rsidR="008D60DD">
        <w:rPr>
          <w:rFonts w:cstheme="minorHAnsi"/>
          <w:kern w:val="0"/>
        </w:rPr>
        <w:t xml:space="preserve">, </w:t>
      </w:r>
      <w:r w:rsidR="00594835">
        <w:rPr>
          <w:rFonts w:cstheme="minorHAnsi"/>
          <w:kern w:val="0"/>
        </w:rPr>
        <w:t xml:space="preserve">including </w:t>
      </w:r>
      <w:r w:rsidR="00047337">
        <w:rPr>
          <w:rFonts w:cstheme="minorHAnsi"/>
          <w:kern w:val="0"/>
        </w:rPr>
        <w:t>hair</w:t>
      </w:r>
      <w:r w:rsidR="008D60DD">
        <w:rPr>
          <w:rFonts w:cstheme="minorHAnsi"/>
          <w:kern w:val="0"/>
        </w:rPr>
        <w:t>/</w:t>
      </w:r>
      <w:r w:rsidR="00047337">
        <w:rPr>
          <w:rFonts w:cstheme="minorHAnsi"/>
          <w:kern w:val="0"/>
        </w:rPr>
        <w:t>eyebrow loss, scarring, weight fluctuations, stoma</w:t>
      </w:r>
      <w:r w:rsidR="00120B5B">
        <w:rPr>
          <w:rFonts w:cstheme="minorHAnsi"/>
          <w:kern w:val="0"/>
        </w:rPr>
        <w:fldChar w:fldCharType="begin">
          <w:fldData xml:space="preserve">PEVuZE5vdGU+PENpdGU+PEF1dGhvcj5CZW50c2VuPC9BdXRob3I+PFllYXI+MjAyNDwvWWVhcj48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CZW50c2VuPC9BdXRob3I+PFllYXI+MjAyNDwvWWVhcj48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20B5B">
        <w:rPr>
          <w:rFonts w:cstheme="minorHAnsi"/>
          <w:kern w:val="0"/>
        </w:rPr>
      </w:r>
      <w:r w:rsidR="00120B5B">
        <w:rPr>
          <w:rFonts w:cstheme="minorHAnsi"/>
          <w:kern w:val="0"/>
        </w:rPr>
        <w:fldChar w:fldCharType="separate"/>
      </w:r>
      <w:r w:rsidR="00727BCF">
        <w:rPr>
          <w:rFonts w:cstheme="minorHAnsi"/>
          <w:noProof/>
          <w:kern w:val="0"/>
        </w:rPr>
        <w:t>[8, 31, 35, 37]</w:t>
      </w:r>
      <w:r w:rsidR="00120B5B">
        <w:rPr>
          <w:rFonts w:cstheme="minorHAnsi"/>
          <w:kern w:val="0"/>
        </w:rPr>
        <w:fldChar w:fldCharType="end"/>
      </w:r>
      <w:r w:rsidR="000F1F98">
        <w:rPr>
          <w:rFonts w:cstheme="minorHAnsi"/>
          <w:kern w:val="0"/>
        </w:rPr>
        <w:t xml:space="preserve">, </w:t>
      </w:r>
      <w:r w:rsidR="00D1739A">
        <w:rPr>
          <w:rFonts w:cstheme="minorHAnsi"/>
          <w:kern w:val="0"/>
        </w:rPr>
        <w:t>which</w:t>
      </w:r>
      <w:r w:rsidR="0079126B">
        <w:rPr>
          <w:rFonts w:cstheme="minorHAnsi"/>
          <w:kern w:val="0"/>
        </w:rPr>
        <w:t xml:space="preserve"> negatively</w:t>
      </w:r>
      <w:r w:rsidR="00D1739A">
        <w:rPr>
          <w:rFonts w:cstheme="minorHAnsi"/>
          <w:kern w:val="0"/>
        </w:rPr>
        <w:t xml:space="preserve"> impacted</w:t>
      </w:r>
      <w:r w:rsidR="000F1F98">
        <w:rPr>
          <w:rFonts w:cstheme="minorHAnsi"/>
          <w:kern w:val="0"/>
        </w:rPr>
        <w:t xml:space="preserve"> their sense of self and sexuality</w:t>
      </w:r>
      <w:r w:rsidR="00120B5B">
        <w:rPr>
          <w:rFonts w:cstheme="minorHAnsi"/>
          <w:kern w:val="0"/>
        </w:rPr>
        <w:fldChar w:fldCharType="begin">
          <w:fldData xml:space="preserve">PEVuZE5vdGU+PENpdGU+PEF1dGhvcj5CZW50c2VuPC9BdXRob3I+PFllYXI+MjAyNDwvWWVhcj48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CZW50c2VuPC9BdXRob3I+PFllYXI+MjAyNDwvWWVhcj48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20B5B">
        <w:rPr>
          <w:rFonts w:cstheme="minorHAnsi"/>
          <w:kern w:val="0"/>
        </w:rPr>
      </w:r>
      <w:r w:rsidR="00120B5B">
        <w:rPr>
          <w:rFonts w:cstheme="minorHAnsi"/>
          <w:kern w:val="0"/>
        </w:rPr>
        <w:fldChar w:fldCharType="separate"/>
      </w:r>
      <w:r w:rsidR="00727BCF">
        <w:rPr>
          <w:rFonts w:cstheme="minorHAnsi"/>
          <w:noProof/>
          <w:kern w:val="0"/>
        </w:rPr>
        <w:t>[7, 35]</w:t>
      </w:r>
      <w:r w:rsidR="00120B5B">
        <w:rPr>
          <w:rFonts w:cstheme="minorHAnsi"/>
          <w:kern w:val="0"/>
        </w:rPr>
        <w:fldChar w:fldCharType="end"/>
      </w:r>
      <w:bookmarkEnd w:id="11"/>
      <w:r w:rsidRPr="00047337">
        <w:rPr>
          <w:rFonts w:cstheme="minorHAnsi"/>
          <w:kern w:val="0"/>
        </w:rPr>
        <w:t xml:space="preserve">: </w:t>
      </w:r>
    </w:p>
    <w:p w14:paraId="357D65DE" w14:textId="4FB2425D" w:rsidR="00047337" w:rsidRPr="00047337" w:rsidRDefault="00C22C59" w:rsidP="007D2B66">
      <w:pPr>
        <w:ind w:left="851"/>
        <w:rPr>
          <w:rFonts w:cstheme="minorHAnsi"/>
          <w:kern w:val="0"/>
        </w:rPr>
      </w:pPr>
      <w:r w:rsidRPr="00223BB9">
        <w:rPr>
          <w:rFonts w:cstheme="minorHAnsi"/>
          <w:i/>
          <w:iCs/>
          <w:kern w:val="0"/>
        </w:rPr>
        <w:t>“</w:t>
      </w:r>
      <w:r w:rsidR="000575E3" w:rsidRPr="00223BB9">
        <w:rPr>
          <w:rFonts w:cstheme="minorHAnsi"/>
          <w:i/>
          <w:iCs/>
          <w:kern w:val="0"/>
        </w:rPr>
        <w:t xml:space="preserve">I don’t know if it’s because without the hair and stuff, that I don’t feel attractive anymore, or my body just looks different to </w:t>
      </w:r>
      <w:r w:rsidR="00223BB9">
        <w:rPr>
          <w:rFonts w:cstheme="minorHAnsi"/>
          <w:i/>
          <w:iCs/>
          <w:kern w:val="0"/>
        </w:rPr>
        <w:t>me.”</w:t>
      </w:r>
      <w:r w:rsidR="00120B5B" w:rsidRPr="00363C6A">
        <w:rPr>
          <w:rFonts w:cstheme="minorHAnsi"/>
          <w:kern w:val="0"/>
        </w:rPr>
        <w:fldChar w:fldCharType="begin">
          <w:fldData xml:space="preserve">PEVuZE5vdGU+PENpdGU+PEF1dGhvcj5Sb2JlcnRzb248L0F1dGhvcj48WWVhcj4yMDE2PC9ZZWFy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Sb2JlcnRzb248L0F1dGhvcj48WWVhcj4yMDE2PC9ZZWFy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20B5B" w:rsidRPr="00363C6A">
        <w:rPr>
          <w:rFonts w:cstheme="minorHAnsi"/>
          <w:kern w:val="0"/>
        </w:rPr>
      </w:r>
      <w:r w:rsidR="00120B5B" w:rsidRPr="00363C6A">
        <w:rPr>
          <w:rFonts w:cstheme="minorHAnsi"/>
          <w:kern w:val="0"/>
        </w:rPr>
        <w:fldChar w:fldCharType="separate"/>
      </w:r>
      <w:r w:rsidR="00727BCF">
        <w:rPr>
          <w:rFonts w:cstheme="minorHAnsi"/>
          <w:noProof/>
          <w:kern w:val="0"/>
        </w:rPr>
        <w:t>[41]</w:t>
      </w:r>
      <w:r w:rsidR="00120B5B" w:rsidRPr="00363C6A">
        <w:rPr>
          <w:rFonts w:cstheme="minorHAnsi"/>
          <w:kern w:val="0"/>
        </w:rPr>
        <w:fldChar w:fldCharType="end"/>
      </w:r>
      <w:r w:rsidR="000575E3" w:rsidRPr="00047337">
        <w:rPr>
          <w:rFonts w:cstheme="minorHAnsi"/>
          <w:kern w:val="0"/>
        </w:rPr>
        <w:t xml:space="preserve">. </w:t>
      </w:r>
    </w:p>
    <w:p w14:paraId="6F24EB70" w14:textId="2B1A9CF7" w:rsidR="004F1814" w:rsidRDefault="00047337" w:rsidP="0091670E">
      <w:pPr>
        <w:rPr>
          <w:rFonts w:cstheme="minorHAnsi"/>
          <w:kern w:val="0"/>
        </w:rPr>
      </w:pPr>
      <w:r>
        <w:rPr>
          <w:rFonts w:cstheme="minorHAnsi"/>
          <w:kern w:val="0"/>
        </w:rPr>
        <w:t>While both men and women experience</w:t>
      </w:r>
      <w:r w:rsidR="00D1739A">
        <w:rPr>
          <w:rFonts w:cstheme="minorHAnsi"/>
          <w:kern w:val="0"/>
        </w:rPr>
        <w:t>d</w:t>
      </w:r>
      <w:r>
        <w:rPr>
          <w:rFonts w:cstheme="minorHAnsi"/>
          <w:kern w:val="0"/>
        </w:rPr>
        <w:t xml:space="preserve"> body image challenges, their specific concerns </w:t>
      </w:r>
      <w:r w:rsidR="00D1739A">
        <w:rPr>
          <w:rFonts w:cstheme="minorHAnsi"/>
          <w:kern w:val="0"/>
        </w:rPr>
        <w:t>aligned</w:t>
      </w:r>
      <w:r>
        <w:rPr>
          <w:rFonts w:cstheme="minorHAnsi"/>
          <w:kern w:val="0"/>
        </w:rPr>
        <w:t xml:space="preserve"> with traditional gender norms</w:t>
      </w:r>
      <w:r w:rsidR="0077779A">
        <w:rPr>
          <w:rFonts w:cstheme="minorHAnsi"/>
          <w:kern w:val="0"/>
        </w:rPr>
        <w:t>;</w:t>
      </w:r>
      <w:r w:rsidR="000F1F98">
        <w:rPr>
          <w:rFonts w:cstheme="minorHAnsi"/>
          <w:kern w:val="0"/>
        </w:rPr>
        <w:t xml:space="preserve"> women </w:t>
      </w:r>
      <w:r w:rsidR="00A41A2B">
        <w:rPr>
          <w:rFonts w:cstheme="minorHAnsi"/>
          <w:kern w:val="0"/>
        </w:rPr>
        <w:t xml:space="preserve">expressed anxiety </w:t>
      </w:r>
      <w:r>
        <w:rPr>
          <w:rFonts w:cstheme="minorHAnsi"/>
          <w:kern w:val="0"/>
        </w:rPr>
        <w:t xml:space="preserve">about changes in their physical appearance, while men </w:t>
      </w:r>
      <w:r w:rsidR="00A41A2B">
        <w:rPr>
          <w:rFonts w:cstheme="minorHAnsi"/>
          <w:kern w:val="0"/>
        </w:rPr>
        <w:t xml:space="preserve">were concerned </w:t>
      </w:r>
      <w:r>
        <w:rPr>
          <w:rFonts w:cstheme="minorHAnsi"/>
          <w:kern w:val="0"/>
        </w:rPr>
        <w:t>about perceived loss of masculinity or virility</w:t>
      </w:r>
      <w:r w:rsidR="004F1814">
        <w:rPr>
          <w:rFonts w:cstheme="minorHAnsi"/>
          <w:kern w:val="0"/>
        </w:rPr>
        <w:t xml:space="preserve"> </w:t>
      </w:r>
      <w:r w:rsidR="002D58EE" w:rsidRPr="002D58EE">
        <w:rPr>
          <w:rFonts w:cstheme="minorHAnsi"/>
          <w:kern w:val="0"/>
        </w:rPr>
        <w:t>including uncertainty about sexual dysfunction</w:t>
      </w:r>
      <w:r w:rsidR="00120B5B">
        <w:rPr>
          <w:rFonts w:cstheme="minorHAnsi"/>
          <w:kern w:val="0"/>
        </w:rPr>
        <w:fldChar w:fldCharType="begin">
          <w:fldData xml:space="preserve">PEVuZE5vdGU+PENpdGU+PEF1dGhvcj5CZW50c2VuPC9BdXRob3I+PFllYXI+MjAyNDwvWWVhcj48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</w:fldData>
        </w:fldChar>
      </w:r>
      <w:r w:rsidR="00727BCF" w:rsidRPr="0077779A">
        <w:rPr>
          <w:rFonts w:cstheme="minorHAnsi"/>
          <w:kern w:val="0"/>
        </w:rPr>
        <w:instrText xml:space="preserve"> ADDIN EN.CITE </w:instrText>
      </w:r>
      <w:r w:rsidR="00727BCF" w:rsidRPr="0077779A">
        <w:rPr>
          <w:rFonts w:cstheme="minorHAnsi"/>
          <w:kern w:val="0"/>
        </w:rPr>
        <w:fldChar w:fldCharType="begin">
          <w:fldData xml:space="preserve">PEVuZE5vdGU+PENpdGU+PEF1dGhvcj5CZW50c2VuPC9BdXRob3I+PFllYXI+MjAyNDwvWWVhcj48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</w:fldData>
        </w:fldChar>
      </w:r>
      <w:r w:rsidR="00727BCF" w:rsidRPr="0077779A">
        <w:rPr>
          <w:rFonts w:cstheme="minorHAnsi"/>
          <w:kern w:val="0"/>
        </w:rPr>
        <w:instrText xml:space="preserve"> ADDIN EN.CITE.DATA </w:instrText>
      </w:r>
      <w:r w:rsidR="00727BCF" w:rsidRPr="0077779A">
        <w:rPr>
          <w:rFonts w:cstheme="minorHAnsi"/>
          <w:kern w:val="0"/>
        </w:rPr>
      </w:r>
      <w:r w:rsidR="00727BCF" w:rsidRPr="0077779A">
        <w:rPr>
          <w:rFonts w:cstheme="minorHAnsi"/>
          <w:kern w:val="0"/>
        </w:rPr>
        <w:fldChar w:fldCharType="end"/>
      </w:r>
      <w:r w:rsidR="00120B5B">
        <w:rPr>
          <w:rFonts w:cstheme="minorHAnsi"/>
          <w:kern w:val="0"/>
        </w:rPr>
      </w:r>
      <w:r w:rsidR="00120B5B">
        <w:rPr>
          <w:rFonts w:cstheme="minorHAnsi"/>
          <w:kern w:val="0"/>
        </w:rPr>
        <w:fldChar w:fldCharType="separate"/>
      </w:r>
      <w:r w:rsidR="00727BCF">
        <w:rPr>
          <w:rFonts w:cstheme="minorHAnsi"/>
          <w:noProof/>
          <w:kern w:val="0"/>
        </w:rPr>
        <w:t>[16, 29, 35]</w:t>
      </w:r>
      <w:r w:rsidR="00120B5B">
        <w:rPr>
          <w:rFonts w:cstheme="minorHAnsi"/>
          <w:kern w:val="0"/>
        </w:rPr>
        <w:fldChar w:fldCharType="end"/>
      </w:r>
      <w:r w:rsidR="002D58EE">
        <w:rPr>
          <w:rFonts w:cstheme="minorHAnsi"/>
          <w:kern w:val="0"/>
        </w:rPr>
        <w:t xml:space="preserve"> </w:t>
      </w:r>
      <w:r w:rsidR="002D58EE" w:rsidRPr="002D58EE">
        <w:rPr>
          <w:rFonts w:cstheme="minorHAnsi"/>
          <w:kern w:val="0"/>
        </w:rPr>
        <w:t>when navigating intimate relationships</w:t>
      </w:r>
      <w:r w:rsidR="0077779A">
        <w:rPr>
          <w:rFonts w:cstheme="minorHAnsi"/>
          <w:kern w:val="0"/>
        </w:rPr>
        <w:t>. These body related anxieties influenced how individuals approached intimate relationships</w:t>
      </w:r>
      <w:r w:rsidR="002D58EE" w:rsidRPr="002D58EE">
        <w:rPr>
          <w:rFonts w:cstheme="minorHAnsi"/>
          <w:kern w:val="0"/>
        </w:rPr>
        <w:t>:</w:t>
      </w:r>
    </w:p>
    <w:p w14:paraId="5B9F883D" w14:textId="1C516E8F" w:rsidR="002D58EE" w:rsidRDefault="00D1739A" w:rsidP="007D2B66">
      <w:pPr>
        <w:ind w:left="851"/>
        <w:rPr>
          <w:rFonts w:cstheme="minorHAnsi"/>
          <w:kern w:val="0"/>
        </w:rPr>
      </w:pPr>
      <w:r w:rsidRPr="00223BB9">
        <w:rPr>
          <w:rFonts w:cstheme="minorHAnsi"/>
          <w:i/>
          <w:iCs/>
          <w:kern w:val="0"/>
        </w:rPr>
        <w:t>“</w:t>
      </w:r>
      <w:r w:rsidR="002D58EE" w:rsidRPr="00223BB9">
        <w:rPr>
          <w:rFonts w:cstheme="minorHAnsi"/>
          <w:i/>
          <w:iCs/>
          <w:kern w:val="0"/>
        </w:rPr>
        <w:t xml:space="preserve">If you’re looking to settle down, it could be a potential deal breaker to a lot of people if somehow treatment has altered your libido or altered your readiness </w:t>
      </w:r>
      <w:r w:rsidR="000F1F98" w:rsidRPr="00223BB9">
        <w:rPr>
          <w:rFonts w:cstheme="minorHAnsi"/>
          <w:i/>
          <w:iCs/>
          <w:kern w:val="0"/>
        </w:rPr>
        <w:t>[…]</w:t>
      </w:r>
      <w:r w:rsidR="004E46A3">
        <w:rPr>
          <w:rFonts w:cstheme="minorHAnsi"/>
          <w:i/>
          <w:iCs/>
          <w:kern w:val="0"/>
        </w:rPr>
        <w:t>”</w:t>
      </w:r>
      <w:r w:rsidR="00120B5B" w:rsidRPr="00363C6A">
        <w:rPr>
          <w:rFonts w:cstheme="minorHAnsi"/>
          <w:kern w:val="0"/>
        </w:rPr>
        <w:fldChar w:fldCharType="begin"/>
      </w:r>
      <w:r w:rsidR="00727BCF">
        <w:rPr>
          <w:rFonts w:cstheme="minorHAnsi"/>
          <w:kern w:val="0"/>
        </w:rPr>
        <w:instrText xml:space="preserve"> ADDIN EN.CITE &lt;EndNote&gt;&lt;Cite&gt;&lt;Author&gt;Panjwani&lt;/Author&gt;&lt;Year&gt;2019&lt;/Year&gt;&lt;RecNum&gt;68&lt;/RecNum&gt;&lt;DisplayText&gt;[37]&lt;/DisplayText&gt;&lt;record&gt;&lt;rec-number&gt;68&lt;/rec-number&gt;&lt;foreign-keys&gt;&lt;key app="EN" db-id="ese222vrz905xaee0t5xzpwrrvepe9vxw09s" timestamp="1741466052"&gt;68&lt;/key&gt;&lt;/foreign-keys&gt;&lt;ref-type name="Journal Article"&gt;17&lt;/ref-type&gt;&lt;contributors&gt;&lt;authors&gt;&lt;author&gt;Panjwani, Aliza A&lt;/author&gt;&lt;author&gt;Marín-Chollom, Amanda Mía&lt;/author&gt;&lt;author&gt;Pervil, Ian Z&lt;/author&gt;&lt;author&gt;Erblich, Joel&lt;/author&gt;&lt;author&gt;Rubin, Lisa R&lt;/author&gt;&lt;author&gt;Schuster, Michael W&lt;/author&gt;&lt;author&gt;Revenson, Tracey A&lt;/author&gt;&lt;/authors&gt;&lt;/contributors&gt;&lt;titles&gt;&lt;title&gt;Illness uncertainties tied to developmental tasks among young adult survivors of hematologic cancers&lt;/title&gt;&lt;secondary-title&gt;Journal of Adolescent and Young Adult Oncology&lt;/secondary-title&gt;&lt;/titles&gt;&lt;periodical&gt;&lt;full-title&gt;Journal of adolescent and young adult oncology&lt;/full-title&gt;&lt;/periodical&gt;&lt;pages&gt;149-156&lt;/pages&gt;&lt;volume&gt;8&lt;/volume&gt;&lt;number&gt;2&lt;/number&gt;&lt;dates&gt;&lt;year&gt;2019&lt;/year&gt;&lt;/dates&gt;&lt;isbn&gt;2156-5333&lt;/isbn&gt;&lt;urls&gt;&lt;/urls&gt;&lt;/record&gt;&lt;/Cite&gt;&lt;/EndNote&gt;</w:instrText>
      </w:r>
      <w:r w:rsidR="00120B5B" w:rsidRPr="00363C6A">
        <w:rPr>
          <w:rFonts w:cstheme="minorHAnsi"/>
          <w:kern w:val="0"/>
        </w:rPr>
        <w:fldChar w:fldCharType="separate"/>
      </w:r>
      <w:r w:rsidR="00727BCF">
        <w:rPr>
          <w:rFonts w:cstheme="minorHAnsi"/>
          <w:noProof/>
          <w:kern w:val="0"/>
        </w:rPr>
        <w:t>[37]</w:t>
      </w:r>
      <w:r w:rsidR="00120B5B" w:rsidRPr="00363C6A">
        <w:rPr>
          <w:rFonts w:cstheme="minorHAnsi"/>
          <w:kern w:val="0"/>
        </w:rPr>
        <w:fldChar w:fldCharType="end"/>
      </w:r>
      <w:r w:rsidR="00120B5B">
        <w:rPr>
          <w:rFonts w:cstheme="minorHAnsi"/>
          <w:i/>
          <w:iCs/>
          <w:kern w:val="0"/>
        </w:rPr>
        <w:t>.</w:t>
      </w:r>
    </w:p>
    <w:p w14:paraId="1E5D74A4" w14:textId="761D2B65" w:rsidR="000D182B" w:rsidRPr="000D182B" w:rsidRDefault="000D182B" w:rsidP="00884167">
      <w:pPr>
        <w:rPr>
          <w:rFonts w:cstheme="minorHAnsi"/>
          <w:kern w:val="0"/>
        </w:rPr>
      </w:pPr>
      <w:bookmarkStart w:id="12" w:name="_Hlk171172022"/>
      <w:r w:rsidRPr="000D182B">
        <w:rPr>
          <w:rFonts w:cstheme="minorHAnsi"/>
          <w:b/>
          <w:bCs/>
          <w:kern w:val="0"/>
        </w:rPr>
        <w:t>Opportunities</w:t>
      </w:r>
      <w:r w:rsidRPr="000D182B">
        <w:rPr>
          <w:rFonts w:cstheme="minorHAnsi"/>
          <w:kern w:val="0"/>
        </w:rPr>
        <w:t>:</w:t>
      </w:r>
    </w:p>
    <w:p w14:paraId="05DBA660" w14:textId="0D3CB81F" w:rsidR="000D182B" w:rsidRPr="00214617" w:rsidRDefault="000D182B" w:rsidP="00214617">
      <w:pPr>
        <w:rPr>
          <w:rFonts w:cstheme="minorHAnsi"/>
          <w:i/>
          <w:iCs/>
          <w:kern w:val="0"/>
        </w:rPr>
      </w:pPr>
      <w:bookmarkStart w:id="13" w:name="_Hlk171172032"/>
      <w:bookmarkEnd w:id="12"/>
      <w:r w:rsidRPr="00214617">
        <w:rPr>
          <w:rFonts w:cstheme="minorHAnsi"/>
          <w:b/>
          <w:bCs/>
          <w:i/>
          <w:iCs/>
          <w:kern w:val="0"/>
        </w:rPr>
        <w:t xml:space="preserve">Acceptance </w:t>
      </w:r>
      <w:r w:rsidR="00A227CB">
        <w:rPr>
          <w:rFonts w:cstheme="minorHAnsi"/>
          <w:b/>
          <w:bCs/>
          <w:i/>
          <w:iCs/>
          <w:kern w:val="0"/>
        </w:rPr>
        <w:t>and future planning</w:t>
      </w:r>
    </w:p>
    <w:p w14:paraId="0D536459" w14:textId="77777777" w:rsidR="007D2B66" w:rsidRDefault="00D20D62" w:rsidP="00214617">
      <w:pPr>
        <w:rPr>
          <w:rFonts w:cstheme="minorHAnsi"/>
          <w:kern w:val="0"/>
        </w:rPr>
      </w:pPr>
      <w:r>
        <w:rPr>
          <w:rFonts w:cstheme="minorHAnsi"/>
          <w:kern w:val="0"/>
        </w:rPr>
        <w:t xml:space="preserve">Acceptance </w:t>
      </w:r>
      <w:r w:rsidR="00A227CB">
        <w:rPr>
          <w:rFonts w:cstheme="minorHAnsi"/>
          <w:kern w:val="0"/>
        </w:rPr>
        <w:t>played a central role</w:t>
      </w:r>
      <w:r>
        <w:rPr>
          <w:rFonts w:cstheme="minorHAnsi"/>
          <w:kern w:val="0"/>
        </w:rPr>
        <w:t xml:space="preserve"> for survivors navigating the impact of cancer on their sexuality</w:t>
      </w:r>
      <w:r w:rsidR="00A227CB">
        <w:rPr>
          <w:rFonts w:cstheme="minorHAnsi"/>
          <w:kern w:val="0"/>
        </w:rPr>
        <w:t xml:space="preserve"> and relationships</w:t>
      </w:r>
      <w:r>
        <w:rPr>
          <w:rFonts w:cstheme="minorHAnsi"/>
          <w:kern w:val="0"/>
        </w:rPr>
        <w:t>.</w:t>
      </w:r>
      <w:r w:rsidR="00821DE7">
        <w:rPr>
          <w:rFonts w:cstheme="minorHAnsi"/>
          <w:kern w:val="0"/>
        </w:rPr>
        <w:t xml:space="preserve"> </w:t>
      </w:r>
      <w:r w:rsidR="00821DE7" w:rsidRPr="00821DE7">
        <w:rPr>
          <w:rFonts w:cstheme="minorHAnsi"/>
          <w:kern w:val="0"/>
        </w:rPr>
        <w:t xml:space="preserve">Some young adult survivors found that intimacy helped them reclaim a sense of normalcy and self-acceptance after cancer: </w:t>
      </w:r>
    </w:p>
    <w:p w14:paraId="75C00ECC" w14:textId="77777777" w:rsidR="007D2B66" w:rsidRDefault="00821DE7" w:rsidP="007D2B66">
      <w:pPr>
        <w:ind w:left="851"/>
        <w:rPr>
          <w:rFonts w:cstheme="minorHAnsi"/>
          <w:kern w:val="0"/>
        </w:rPr>
      </w:pPr>
      <w:r w:rsidRPr="00821DE7">
        <w:rPr>
          <w:rFonts w:cstheme="minorHAnsi"/>
          <w:i/>
          <w:iCs/>
          <w:kern w:val="0"/>
        </w:rPr>
        <w:t>“[…] sex is a way to heal your body and your relationship to yourself . . . sexuality is a great way to heal your relationship with your mutilated body . . . […]”</w:t>
      </w:r>
      <w:r w:rsidRPr="00821DE7">
        <w:rPr>
          <w:rFonts w:cstheme="minorHAnsi"/>
          <w:kern w:val="0"/>
        </w:rPr>
        <w:fldChar w:fldCharType="begin"/>
      </w:r>
      <w:r w:rsidRPr="00821DE7">
        <w:rPr>
          <w:rFonts w:cstheme="minorHAnsi"/>
          <w:kern w:val="0"/>
        </w:rPr>
        <w:instrText xml:space="preserve"> ADDIN EN.CITE &lt;EndNote&gt;&lt;Cite&gt;&lt;Author&gt;Moules&lt;/Author&gt;&lt;Year&gt;2017&lt;/Year&gt;&lt;RecNum&gt;8&lt;/RecNum&gt;&lt;DisplayText&gt;[7]&lt;/DisplayText&gt;&lt;record&gt;&lt;rec-number&gt;8&lt;/rec-number&gt;&lt;foreign-keys&gt;&lt;key app="EN" db-id="ese222vrz905xaee0t5xzpwrrvepe9vxw09s" timestamp="1698679424"&gt;8&lt;/key&gt;&lt;/foreign-keys&gt;&lt;ref-type name="Journal Article"&gt;17&lt;/ref-type&gt;&lt;contributors&gt;&lt;authors&gt;&lt;author&gt;Moules, N. J.&lt;/author&gt;&lt;author&gt;Estefan, A.&lt;/author&gt;&lt;author&gt;Laing, C. M.&lt;/author&gt;&lt;author&gt;Schulte, F.&lt;/author&gt;&lt;author&gt;Guilcher, G. M. T.&lt;/author&gt;&lt;author&gt;Field, J. C.&lt;/author&gt;&lt;author&gt;Strother, D.&lt;/author&gt;&lt;/authors&gt;&lt;/contributors&gt;&lt;auth-address&gt;1 University of Calgary, Calgary, Alberta, Canada.&amp;#xD;2 Alberta Children&amp;apos;s Hospital, Calgary, Alberta, Canada.&lt;/auth-address&gt;&lt;titles&gt;&lt;title&gt;&amp;quot;A Tribe Apart&amp;quot;: Sexuality and Cancer in Adolescence&lt;/title&gt;&lt;secondary-title&gt;J Pediatr Oncol Nurs&lt;/secondary-title&gt;&lt;/titles&gt;&lt;periodical&gt;&lt;full-title&gt;J Pediatr Oncol Nurs&lt;/full-title&gt;&lt;/periodical&gt;&lt;pages&gt;295-308&lt;/pages&gt;&lt;volume&gt;34&lt;/volume&gt;&lt;number&gt;4&lt;/number&gt;&lt;edition&gt;20170318&lt;/edition&gt;&lt;keywords&gt;&lt;keyword&gt;Adolescent&lt;/keyword&gt;&lt;keyword&gt;*Adolescent Behavior&lt;/keyword&gt;&lt;keyword&gt;Adult&lt;/keyword&gt;&lt;keyword&gt;Child&lt;/keyword&gt;&lt;keyword&gt;Female&lt;/keyword&gt;&lt;keyword&gt;Humans&lt;/keyword&gt;&lt;keyword&gt;Male&lt;/keyword&gt;&lt;keyword&gt;Neoplasms/nursing/*psychology&lt;/keyword&gt;&lt;keyword&gt;Pediatric Nursing&lt;/keyword&gt;&lt;keyword&gt;*Sexual Behavior&lt;/keyword&gt;&lt;keyword&gt;Survivors/*psychology&lt;/keyword&gt;&lt;keyword&gt;Young Adult&lt;/keyword&gt;&lt;keyword&gt;adolescents&lt;/keyword&gt;&lt;keyword&gt;adolescents and young adults (AYA)&lt;/keyword&gt;&lt;keyword&gt;hermeneutic research&lt;/keyword&gt;&lt;keyword&gt;sexuality&lt;/keyword&gt;&lt;/keywords&gt;&lt;dates&gt;&lt;year&gt;2017&lt;/year&gt;&lt;pub-dates&gt;&lt;date&gt;Jul/Aug&lt;/date&gt;&lt;/pub-dates&gt;&lt;/dates&gt;&lt;isbn&gt;1532-8457 (Electronic)&amp;#xD;1043-4542 (Linking)&lt;/isbn&gt;&lt;accession-num&gt;28615000&lt;/accession-num&gt;&lt;urls&gt;&lt;related-urls&gt;&lt;url&gt;https://www.ncbi.nlm.nih.gov/pubmed/28615000&lt;/url&gt;&lt;/related-urls&gt;&lt;/urls&gt;&lt;electronic-resource-num&gt;10.1177/1043454217697669&lt;/electronic-resource-num&gt;&lt;remote-database-name&gt;Medline&lt;/remote-database-name&gt;&lt;remote-database-provider&gt;NLM&lt;/remote-database-provider&gt;&lt;/record&gt;&lt;/Cite&gt;&lt;/EndNote&gt;</w:instrText>
      </w:r>
      <w:r w:rsidRPr="00821DE7">
        <w:rPr>
          <w:rFonts w:cstheme="minorHAnsi"/>
          <w:kern w:val="0"/>
        </w:rPr>
        <w:fldChar w:fldCharType="separate"/>
      </w:r>
      <w:r w:rsidRPr="00821DE7">
        <w:rPr>
          <w:rFonts w:cstheme="minorHAnsi"/>
          <w:noProof/>
          <w:kern w:val="0"/>
        </w:rPr>
        <w:t>[7]</w:t>
      </w:r>
      <w:r w:rsidRPr="00821DE7">
        <w:rPr>
          <w:rFonts w:cstheme="minorHAnsi"/>
          <w:kern w:val="0"/>
        </w:rPr>
        <w:fldChar w:fldCharType="end"/>
      </w:r>
      <w:r w:rsidRPr="00821DE7">
        <w:rPr>
          <w:rFonts w:cstheme="minorHAnsi"/>
          <w:kern w:val="0"/>
        </w:rPr>
        <w:t>.</w:t>
      </w:r>
      <w:r w:rsidR="00D20D62">
        <w:rPr>
          <w:rFonts w:cstheme="minorHAnsi"/>
          <w:kern w:val="0"/>
        </w:rPr>
        <w:t xml:space="preserve"> </w:t>
      </w:r>
      <w:bookmarkEnd w:id="13"/>
    </w:p>
    <w:p w14:paraId="20A0237C" w14:textId="77777777" w:rsidR="007D2B66" w:rsidRDefault="00D20D62" w:rsidP="00214617">
      <w:pPr>
        <w:rPr>
          <w:rFonts w:cstheme="minorHAnsi"/>
          <w:kern w:val="0"/>
        </w:rPr>
      </w:pPr>
      <w:r>
        <w:rPr>
          <w:rFonts w:cstheme="minorHAnsi"/>
          <w:kern w:val="0"/>
        </w:rPr>
        <w:lastRenderedPageBreak/>
        <w:t xml:space="preserve">Partners who </w:t>
      </w:r>
      <w:r w:rsidR="00D1739A">
        <w:rPr>
          <w:rFonts w:cstheme="minorHAnsi"/>
          <w:kern w:val="0"/>
        </w:rPr>
        <w:t xml:space="preserve">were </w:t>
      </w:r>
      <w:r w:rsidR="00E04B5A" w:rsidRPr="00E04B5A">
        <w:rPr>
          <w:rFonts w:cstheme="minorHAnsi"/>
          <w:kern w:val="0"/>
        </w:rPr>
        <w:t xml:space="preserve">very accepting of </w:t>
      </w:r>
      <w:r w:rsidR="004F1814">
        <w:rPr>
          <w:rFonts w:cstheme="minorHAnsi"/>
          <w:kern w:val="0"/>
        </w:rPr>
        <w:t xml:space="preserve">patient’s </w:t>
      </w:r>
      <w:r w:rsidR="00E04B5A" w:rsidRPr="00E04B5A">
        <w:rPr>
          <w:rFonts w:cstheme="minorHAnsi"/>
          <w:kern w:val="0"/>
        </w:rPr>
        <w:t>changed appearance and sexual response</w:t>
      </w:r>
      <w:r>
        <w:rPr>
          <w:rFonts w:cstheme="minorHAnsi"/>
          <w:kern w:val="0"/>
        </w:rPr>
        <w:t xml:space="preserve"> helped rebuild self-esteem and foster intimacy</w:t>
      </w:r>
      <w:r w:rsidR="00114418">
        <w:rPr>
          <w:rFonts w:cstheme="minorHAnsi"/>
          <w:kern w:val="0"/>
        </w:rPr>
        <w:fldChar w:fldCharType="begin">
          <w:fldData xml:space="preserve">PEVuZE5vdGU+PENpdGU+PEF1dGhvcj5DYXJwZW50aWVyPC9BdXRob3I+PFllYXI+MjAxMTwvWWVh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</w:fldData>
        </w:fldChar>
      </w:r>
      <w:r w:rsidR="00727BCF" w:rsidRPr="00A227CB">
        <w:rPr>
          <w:rFonts w:cstheme="minorHAnsi"/>
          <w:kern w:val="0"/>
        </w:rPr>
        <w:instrText xml:space="preserve"> ADDIN EN.CITE </w:instrText>
      </w:r>
      <w:r w:rsidR="00727BCF" w:rsidRPr="00A227CB">
        <w:rPr>
          <w:rFonts w:cstheme="minorHAnsi"/>
          <w:kern w:val="0"/>
        </w:rPr>
        <w:fldChar w:fldCharType="begin">
          <w:fldData xml:space="preserve">PEVuZE5vdGU+PENpdGU+PEF1dGhvcj5DYXJwZW50aWVyPC9BdXRob3I+PFllYXI+MjAxMTwvWWVh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</w:fldData>
        </w:fldChar>
      </w:r>
      <w:r w:rsidR="00727BCF" w:rsidRPr="00A227CB">
        <w:rPr>
          <w:rFonts w:cstheme="minorHAnsi"/>
          <w:kern w:val="0"/>
        </w:rPr>
        <w:instrText xml:space="preserve"> ADDIN EN.CITE.DATA </w:instrText>
      </w:r>
      <w:r w:rsidR="00727BCF" w:rsidRPr="00A227CB">
        <w:rPr>
          <w:rFonts w:cstheme="minorHAnsi"/>
          <w:kern w:val="0"/>
        </w:rPr>
      </w:r>
      <w:r w:rsidR="00727BCF" w:rsidRPr="00A227CB">
        <w:rPr>
          <w:rFonts w:cstheme="minorHAnsi"/>
          <w:kern w:val="0"/>
        </w:rPr>
        <w:fldChar w:fldCharType="end"/>
      </w:r>
      <w:r w:rsidR="00114418">
        <w:rPr>
          <w:rFonts w:cstheme="minorHAnsi"/>
          <w:kern w:val="0"/>
        </w:rPr>
      </w:r>
      <w:r w:rsidR="00114418">
        <w:rPr>
          <w:rFonts w:cstheme="minorHAnsi"/>
          <w:kern w:val="0"/>
        </w:rPr>
        <w:fldChar w:fldCharType="separate"/>
      </w:r>
      <w:r w:rsidR="00727BCF">
        <w:rPr>
          <w:rFonts w:cstheme="minorHAnsi"/>
          <w:noProof/>
          <w:kern w:val="0"/>
        </w:rPr>
        <w:t>[11, 16, 17, 30, 36]</w:t>
      </w:r>
      <w:r w:rsidR="00114418">
        <w:rPr>
          <w:rFonts w:cstheme="minorHAnsi"/>
          <w:kern w:val="0"/>
        </w:rPr>
        <w:fldChar w:fldCharType="end"/>
      </w:r>
      <w:r>
        <w:rPr>
          <w:rFonts w:cstheme="minorHAnsi"/>
          <w:kern w:val="0"/>
        </w:rPr>
        <w:t xml:space="preserve">: </w:t>
      </w:r>
    </w:p>
    <w:p w14:paraId="12C2BB2F" w14:textId="77777777" w:rsidR="007D2B66" w:rsidRDefault="00E04B5A" w:rsidP="007D2B66">
      <w:pPr>
        <w:ind w:left="709"/>
        <w:rPr>
          <w:rFonts w:cstheme="minorHAnsi"/>
          <w:kern w:val="0"/>
        </w:rPr>
      </w:pPr>
      <w:r w:rsidRPr="00223BB9">
        <w:rPr>
          <w:rFonts w:cstheme="minorHAnsi"/>
          <w:i/>
          <w:iCs/>
          <w:kern w:val="0"/>
        </w:rPr>
        <w:t>“He always told me I looked great, even when I thought I looked like hell”</w:t>
      </w:r>
      <w:r w:rsidR="00114418">
        <w:rPr>
          <w:rFonts w:cstheme="minorHAnsi"/>
          <w:kern w:val="0"/>
        </w:rPr>
        <w:fldChar w:fldCharType="begin"/>
      </w:r>
      <w:r w:rsidR="00727BCF">
        <w:rPr>
          <w:rFonts w:cstheme="minorHAnsi"/>
          <w:kern w:val="0"/>
        </w:rPr>
        <w:instrText xml:space="preserve"> ADDIN EN.CITE &lt;EndNote&gt;&lt;Cite&gt;&lt;Author&gt;Robinson&lt;/Author&gt;&lt;Year&gt;2014&lt;/Year&gt;&lt;RecNum&gt;12&lt;/RecNum&gt;&lt;DisplayText&gt;[17]&lt;/DisplayText&gt;&lt;record&gt;&lt;rec-number&gt;12&lt;/rec-number&gt;&lt;foreign-keys&gt;&lt;key app="EN" db-id="ese222vrz905xaee0t5xzpwrrvepe9vxw09s" timestamp="1698679481"&gt;12&lt;/key&gt;&lt;/foreign-keys&gt;&lt;ref-type name="Journal Article"&gt;17&lt;/ref-type&gt;&lt;contributors&gt;&lt;authors&gt;&lt;author&gt;Robinson, L.&lt;/author&gt;&lt;author&gt;Miedema, B.&lt;/author&gt;&lt;author&gt;Easley, J.&lt;/author&gt;&lt;/authors&gt;&lt;/contributors&gt;&lt;auth-address&gt;a School of Health and Human Performance , Dalhousie University , Halifax , Nova Scotia , Canada.&lt;/auth-address&gt;&lt;titles&gt;&lt;title&gt;Young adult cancer survivors and the challenges of intimacy&lt;/title&gt;&lt;secondary-title&gt;J Psychosoc Oncol&lt;/secondary-title&gt;&lt;/titles&gt;&lt;periodical&gt;&lt;full-title&gt;J Psychosoc Oncol&lt;/full-title&gt;&lt;/periodical&gt;&lt;pages&gt;447-62&lt;/pages&gt;&lt;volume&gt;32&lt;/volume&gt;&lt;number&gt;4&lt;/number&gt;&lt;keywords&gt;&lt;keyword&gt;Adaptation, Psychological&lt;/keyword&gt;&lt;keyword&gt;Adolescent&lt;/keyword&gt;&lt;keyword&gt;Adult&lt;/keyword&gt;&lt;keyword&gt;Canada&lt;/keyword&gt;&lt;keyword&gt;Female&lt;/keyword&gt;&lt;keyword&gt;Humans&lt;/keyword&gt;&lt;keyword&gt;Interpersonal Relations&lt;/keyword&gt;&lt;keyword&gt;Male&lt;/keyword&gt;&lt;keyword&gt;Neoplasms/*psychology/*therapy&lt;/keyword&gt;&lt;keyword&gt;Psychological Theory&lt;/keyword&gt;&lt;keyword&gt;Qualitative Research&lt;/keyword&gt;&lt;keyword&gt;Sexuality/*psychology&lt;/keyword&gt;&lt;keyword&gt;Survivors/*psychology/statistics &amp;amp; numerical data&lt;/keyword&gt;&lt;keyword&gt;Young Adult&lt;/keyword&gt;&lt;keyword&gt;cancer&lt;/keyword&gt;&lt;keyword&gt;intimate relationships&lt;/keyword&gt;&lt;keyword&gt;psychosocial&lt;/keyword&gt;&lt;keyword&gt;qualitative study&lt;/keyword&gt;&lt;keyword&gt;sexuality&lt;/keyword&gt;&lt;/keywords&gt;&lt;dates&gt;&lt;year&gt;2014&lt;/year&gt;&lt;/dates&gt;&lt;isbn&gt;1540-7586 (Electronic)&amp;#xD;0734-7332 (Linking)&lt;/isbn&gt;&lt;accession-num&gt;24797721&lt;/accession-num&gt;&lt;urls&gt;&lt;related-urls&gt;&lt;url&gt;https://www.ncbi.nlm.nih.gov/pubmed/24797721&lt;/url&gt;&lt;/related-urls&gt;&lt;/urls&gt;&lt;electronic-resource-num&gt;10.1080/07347332.2014.917138&lt;/electronic-resource-num&gt;&lt;remote-database-name&gt;Medline&lt;/remote-database-name&gt;&lt;remote-database-provider&gt;NLM&lt;/remote-database-provider&gt;&lt;/record&gt;&lt;/Cite&gt;&lt;/EndNote&gt;</w:instrText>
      </w:r>
      <w:r w:rsidR="00114418">
        <w:rPr>
          <w:rFonts w:cstheme="minorHAnsi"/>
          <w:kern w:val="0"/>
        </w:rPr>
        <w:fldChar w:fldCharType="separate"/>
      </w:r>
      <w:r w:rsidR="00727BCF">
        <w:rPr>
          <w:rFonts w:cstheme="minorHAnsi"/>
          <w:noProof/>
          <w:kern w:val="0"/>
        </w:rPr>
        <w:t>[17]</w:t>
      </w:r>
      <w:r w:rsidR="00114418">
        <w:rPr>
          <w:rFonts w:cstheme="minorHAnsi"/>
          <w:kern w:val="0"/>
        </w:rPr>
        <w:fldChar w:fldCharType="end"/>
      </w:r>
      <w:r w:rsidR="00D20D62">
        <w:rPr>
          <w:rFonts w:cstheme="minorHAnsi"/>
          <w:kern w:val="0"/>
        </w:rPr>
        <w:t xml:space="preserve">. </w:t>
      </w:r>
    </w:p>
    <w:p w14:paraId="005D318A" w14:textId="3A7E1A46" w:rsidR="00F373D7" w:rsidRDefault="00482DDD" w:rsidP="00214617">
      <w:pPr>
        <w:rPr>
          <w:rFonts w:cstheme="minorHAnsi"/>
          <w:kern w:val="0"/>
        </w:rPr>
      </w:pPr>
      <w:r>
        <w:rPr>
          <w:rFonts w:cstheme="minorHAnsi"/>
          <w:kern w:val="0"/>
        </w:rPr>
        <w:t>This acceptance extend</w:t>
      </w:r>
      <w:r w:rsidR="00D1739A">
        <w:rPr>
          <w:rFonts w:cstheme="minorHAnsi"/>
          <w:kern w:val="0"/>
        </w:rPr>
        <w:t>ed</w:t>
      </w:r>
      <w:r>
        <w:rPr>
          <w:rFonts w:cstheme="minorHAnsi"/>
          <w:kern w:val="0"/>
        </w:rPr>
        <w:t xml:space="preserve"> to the possibility of long</w:t>
      </w:r>
      <w:r w:rsidR="009A75BD">
        <w:rPr>
          <w:rFonts w:cstheme="minorHAnsi"/>
          <w:kern w:val="0"/>
        </w:rPr>
        <w:t>-</w:t>
      </w:r>
      <w:r>
        <w:rPr>
          <w:rFonts w:cstheme="minorHAnsi"/>
          <w:kern w:val="0"/>
        </w:rPr>
        <w:t>term consequences from cancer, such as infertility or risk of future health issues</w:t>
      </w:r>
      <w:r w:rsidR="00114418">
        <w:rPr>
          <w:rFonts w:cstheme="minorHAnsi"/>
          <w:kern w:val="0"/>
        </w:rPr>
        <w:fldChar w:fldCharType="begin">
          <w:fldData xml:space="preserve">PEVuZE5vdGU+PENpdGU+PEF1dGhvcj5GcmVpZHVzPC9BdXRob3I+PFllYXI+MjAxNzwvWWVhcj48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GcmVpZHVzPC9BdXRob3I+PFllYXI+MjAxNzwvWWVhcj48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14418">
        <w:rPr>
          <w:rFonts w:cstheme="minorHAnsi"/>
          <w:kern w:val="0"/>
        </w:rPr>
      </w:r>
      <w:r w:rsidR="00114418">
        <w:rPr>
          <w:rFonts w:cstheme="minorHAnsi"/>
          <w:kern w:val="0"/>
        </w:rPr>
        <w:fldChar w:fldCharType="separate"/>
      </w:r>
      <w:r w:rsidR="00727BCF">
        <w:rPr>
          <w:rFonts w:cstheme="minorHAnsi"/>
          <w:noProof/>
          <w:kern w:val="0"/>
        </w:rPr>
        <w:t>[36]</w:t>
      </w:r>
      <w:r w:rsidR="00114418">
        <w:rPr>
          <w:rFonts w:cstheme="minorHAnsi"/>
          <w:kern w:val="0"/>
        </w:rPr>
        <w:fldChar w:fldCharType="end"/>
      </w:r>
      <w:r>
        <w:rPr>
          <w:rFonts w:cstheme="minorHAnsi"/>
          <w:kern w:val="0"/>
        </w:rPr>
        <w:t>.</w:t>
      </w:r>
    </w:p>
    <w:p w14:paraId="53265D7A" w14:textId="7D5BE692" w:rsidR="00695A7E" w:rsidRDefault="00CB3730" w:rsidP="00695A7E">
      <w:pPr>
        <w:rPr>
          <w:rFonts w:cstheme="minorHAnsi"/>
          <w:kern w:val="0"/>
        </w:rPr>
      </w:pPr>
      <w:r>
        <w:rPr>
          <w:rFonts w:cstheme="minorHAnsi"/>
          <w:kern w:val="0"/>
        </w:rPr>
        <w:t>F</w:t>
      </w:r>
      <w:r w:rsidR="00695A7E">
        <w:rPr>
          <w:rFonts w:cstheme="minorHAnsi"/>
          <w:kern w:val="0"/>
        </w:rPr>
        <w:t>or some, cancer prompted a re-evaluation of family planning, with heterosexual couples placing less emphasis on biological children post-treatment, while LGBTQ+ survivors’ views remained consistent on choosing adoption or focusing on chosen family</w:t>
      </w:r>
      <w:r w:rsidR="00114418">
        <w:rPr>
          <w:rFonts w:cstheme="minorHAnsi"/>
          <w:kern w:val="0"/>
        </w:rPr>
        <w:fldChar w:fldCharType="begin"/>
      </w:r>
      <w:r w:rsidR="00727BCF">
        <w:rPr>
          <w:rFonts w:cstheme="minorHAnsi"/>
          <w:kern w:val="0"/>
        </w:rPr>
        <w:instrText xml:space="preserve"> ADDIN EN.CITE &lt;EndNote&gt;&lt;Cite&gt;&lt;Author&gt;M Russell&lt;/Author&gt;&lt;Year&gt;2016&lt;/Year&gt;&lt;RecNum&gt;69&lt;/RecNum&gt;&lt;DisplayText&gt;[43]&lt;/DisplayText&gt;&lt;record&gt;&lt;rec-number&gt;69&lt;/rec-number&gt;&lt;foreign-keys&gt;&lt;key app="EN" db-id="ese222vrz905xaee0t5xzpwrrvepe9vxw09s" timestamp="1741466115"&gt;69&lt;/key&gt;&lt;/foreign-keys&gt;&lt;ref-type name="Journal Article"&gt;17&lt;/ref-type&gt;&lt;contributors&gt;&lt;authors&gt;&lt;author&gt;M Russell, Andrea&lt;/author&gt;&lt;author&gt;Galvin, Kathleen M&lt;/author&gt;&lt;author&gt;Harper, Maya M&lt;/author&gt;&lt;author&gt;Clayman, Marla L&lt;/author&gt;&lt;/authors&gt;&lt;/contributors&gt;&lt;titles&gt;&lt;title&gt;A comparison of heterosexual and LGBTQ cancer survivors’ outlooks on relationships, family building, possible infertility, and patient-doctor fertility risk communication&lt;/title&gt;&lt;secondary-title&gt;Journal of Cancer Survivorship&lt;/secondary-title&gt;&lt;/titles&gt;&lt;periodical&gt;&lt;full-title&gt;Journal of Cancer Survivorship&lt;/full-title&gt;&lt;/periodical&gt;&lt;pages&gt;935-942&lt;/pages&gt;&lt;volume&gt;10&lt;/volume&gt;&lt;dates&gt;&lt;year&gt;2016&lt;/year&gt;&lt;/dates&gt;&lt;isbn&gt;1932-2259&lt;/isbn&gt;&lt;urls&gt;&lt;/urls&gt;&lt;/record&gt;&lt;/Cite&gt;&lt;/EndNote&gt;</w:instrText>
      </w:r>
      <w:r w:rsidR="00114418">
        <w:rPr>
          <w:rFonts w:cstheme="minorHAnsi"/>
          <w:kern w:val="0"/>
        </w:rPr>
        <w:fldChar w:fldCharType="separate"/>
      </w:r>
      <w:r w:rsidR="00727BCF">
        <w:rPr>
          <w:rFonts w:cstheme="minorHAnsi"/>
          <w:noProof/>
          <w:kern w:val="0"/>
        </w:rPr>
        <w:t>[43]</w:t>
      </w:r>
      <w:r w:rsidR="00114418">
        <w:rPr>
          <w:rFonts w:cstheme="minorHAnsi"/>
          <w:kern w:val="0"/>
        </w:rPr>
        <w:fldChar w:fldCharType="end"/>
      </w:r>
      <w:r w:rsidR="00695A7E">
        <w:rPr>
          <w:rFonts w:cstheme="minorHAnsi"/>
          <w:kern w:val="0"/>
        </w:rPr>
        <w:t>. In contrast, LGBTQ</w:t>
      </w:r>
      <w:r w:rsidR="006120A0">
        <w:rPr>
          <w:rFonts w:cstheme="minorHAnsi"/>
          <w:kern w:val="0"/>
        </w:rPr>
        <w:t>+</w:t>
      </w:r>
      <w:r w:rsidR="00695A7E">
        <w:rPr>
          <w:rFonts w:cstheme="minorHAnsi"/>
          <w:kern w:val="0"/>
        </w:rPr>
        <w:t xml:space="preserve"> participants generally reported more open communication and flexibility in navigating fertility and family building, often prioritising finding a partner with shared values and making joint decisions about parenthood</w:t>
      </w:r>
      <w:r w:rsidR="00114418">
        <w:rPr>
          <w:rFonts w:cstheme="minorHAnsi"/>
          <w:kern w:val="0"/>
        </w:rPr>
        <w:fldChar w:fldCharType="begin"/>
      </w:r>
      <w:r w:rsidR="00727BCF">
        <w:rPr>
          <w:rFonts w:cstheme="minorHAnsi"/>
          <w:kern w:val="0"/>
        </w:rPr>
        <w:instrText xml:space="preserve"> ADDIN EN.CITE &lt;EndNote&gt;&lt;Cite&gt;&lt;Author&gt;M Russell&lt;/Author&gt;&lt;Year&gt;2016&lt;/Year&gt;&lt;RecNum&gt;69&lt;/RecNum&gt;&lt;DisplayText&gt;[43]&lt;/DisplayText&gt;&lt;record&gt;&lt;rec-number&gt;69&lt;/rec-number&gt;&lt;foreign-keys&gt;&lt;key app="EN" db-id="ese222vrz905xaee0t5xzpwrrvepe9vxw09s" timestamp="1741466115"&gt;69&lt;/key&gt;&lt;/foreign-keys&gt;&lt;ref-type name="Journal Article"&gt;17&lt;/ref-type&gt;&lt;contributors&gt;&lt;authors&gt;&lt;author&gt;M Russell, Andrea&lt;/author&gt;&lt;author&gt;Galvin, Kathleen M&lt;/author&gt;&lt;author&gt;Harper, Maya M&lt;/author&gt;&lt;author&gt;Clayman, Marla L&lt;/author&gt;&lt;/authors&gt;&lt;/contributors&gt;&lt;titles&gt;&lt;title&gt;A comparison of heterosexual and LGBTQ cancer survivors’ outlooks on relationships, family building, possible infertility, and patient-doctor fertility risk communication&lt;/title&gt;&lt;secondary-title&gt;Journal of Cancer Survivorship&lt;/secondary-title&gt;&lt;/titles&gt;&lt;periodical&gt;&lt;full-title&gt;Journal of Cancer Survivorship&lt;/full-title&gt;&lt;/periodical&gt;&lt;pages&gt;935-942&lt;/pages&gt;&lt;volume&gt;10&lt;/volume&gt;&lt;dates&gt;&lt;year&gt;2016&lt;/year&gt;&lt;/dates&gt;&lt;isbn&gt;1932-2259&lt;/isbn&gt;&lt;urls&gt;&lt;/urls&gt;&lt;/record&gt;&lt;/Cite&gt;&lt;/EndNote&gt;</w:instrText>
      </w:r>
      <w:r w:rsidR="00114418">
        <w:rPr>
          <w:rFonts w:cstheme="minorHAnsi"/>
          <w:kern w:val="0"/>
        </w:rPr>
        <w:fldChar w:fldCharType="separate"/>
      </w:r>
      <w:r w:rsidR="00727BCF">
        <w:rPr>
          <w:rFonts w:cstheme="minorHAnsi"/>
          <w:noProof/>
          <w:kern w:val="0"/>
        </w:rPr>
        <w:t>[43]</w:t>
      </w:r>
      <w:r w:rsidR="00114418">
        <w:rPr>
          <w:rFonts w:cstheme="minorHAnsi"/>
          <w:kern w:val="0"/>
        </w:rPr>
        <w:fldChar w:fldCharType="end"/>
      </w:r>
      <w:r w:rsidR="00114418">
        <w:rPr>
          <w:rFonts w:cstheme="minorHAnsi"/>
          <w:kern w:val="0"/>
        </w:rPr>
        <w:t>.</w:t>
      </w:r>
    </w:p>
    <w:p w14:paraId="179192DA" w14:textId="653A6B8C" w:rsidR="000D182B" w:rsidRPr="00214617" w:rsidRDefault="00A227CB" w:rsidP="00214617">
      <w:pPr>
        <w:rPr>
          <w:rFonts w:cstheme="minorHAnsi"/>
          <w:i/>
          <w:iCs/>
          <w:kern w:val="0"/>
        </w:rPr>
      </w:pPr>
      <w:bookmarkStart w:id="14" w:name="_Hlk171172049"/>
      <w:r>
        <w:rPr>
          <w:rFonts w:cstheme="minorHAnsi"/>
          <w:b/>
          <w:bCs/>
          <w:i/>
          <w:iCs/>
          <w:kern w:val="0"/>
        </w:rPr>
        <w:t>Redefining</w:t>
      </w:r>
      <w:r w:rsidR="000D182B" w:rsidRPr="00214617">
        <w:rPr>
          <w:rFonts w:cstheme="minorHAnsi"/>
          <w:b/>
          <w:bCs/>
          <w:i/>
          <w:iCs/>
          <w:kern w:val="0"/>
        </w:rPr>
        <w:t xml:space="preserve"> </w:t>
      </w:r>
      <w:r w:rsidR="004B5A1F" w:rsidRPr="00214617">
        <w:rPr>
          <w:rFonts w:cstheme="minorHAnsi"/>
          <w:b/>
          <w:bCs/>
          <w:i/>
          <w:iCs/>
          <w:kern w:val="0"/>
        </w:rPr>
        <w:t>i</w:t>
      </w:r>
      <w:r w:rsidR="000D182B" w:rsidRPr="00214617">
        <w:rPr>
          <w:rFonts w:cstheme="minorHAnsi"/>
          <w:b/>
          <w:bCs/>
          <w:i/>
          <w:iCs/>
          <w:kern w:val="0"/>
        </w:rPr>
        <w:t>ntimacy</w:t>
      </w:r>
    </w:p>
    <w:p w14:paraId="007F1DE3" w14:textId="77777777" w:rsidR="007D2B66" w:rsidRDefault="00D1739A" w:rsidP="00214617">
      <w:pPr>
        <w:rPr>
          <w:rFonts w:cstheme="minorHAnsi"/>
          <w:kern w:val="0"/>
        </w:rPr>
      </w:pPr>
      <w:r>
        <w:rPr>
          <w:rFonts w:cstheme="minorHAnsi"/>
          <w:kern w:val="0"/>
        </w:rPr>
        <w:t>C</w:t>
      </w:r>
      <w:r w:rsidRPr="00D1739A">
        <w:rPr>
          <w:rFonts w:cstheme="minorHAnsi"/>
          <w:kern w:val="0"/>
        </w:rPr>
        <w:t xml:space="preserve">ouples often </w:t>
      </w:r>
      <w:r w:rsidR="00217335">
        <w:rPr>
          <w:rFonts w:cstheme="minorHAnsi"/>
          <w:kern w:val="0"/>
        </w:rPr>
        <w:t>navigated a</w:t>
      </w:r>
      <w:r w:rsidRPr="00D1739A">
        <w:rPr>
          <w:rFonts w:cstheme="minorHAnsi"/>
          <w:kern w:val="0"/>
        </w:rPr>
        <w:t xml:space="preserve"> redefined landscape of intimacy</w:t>
      </w:r>
      <w:r>
        <w:rPr>
          <w:rFonts w:cstheme="minorHAnsi"/>
          <w:kern w:val="0"/>
        </w:rPr>
        <w:t xml:space="preserve">. </w:t>
      </w:r>
      <w:r w:rsidR="008D60DD">
        <w:rPr>
          <w:rFonts w:cstheme="minorHAnsi"/>
          <w:kern w:val="0"/>
        </w:rPr>
        <w:t>Some couples found that facing cancer together deepened their connection, fostering a newfound appreciation of their shared journey</w:t>
      </w:r>
      <w:r w:rsidR="00114418">
        <w:rPr>
          <w:rFonts w:cstheme="minorHAnsi"/>
          <w:kern w:val="0"/>
        </w:rPr>
        <w:fldChar w:fldCharType="begin">
          <w:fldData xml:space="preserve">PEVuZE5vdGU+PENpdGU+PEF1dGhvcj5Nb3VsZXM8L0F1dGhvcj48WWVhcj4yMDE3PC9ZZWFyPjxS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Nb3VsZXM8L0F1dGhvcj48WWVhcj4yMDE3PC9ZZWFyPjxS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14418">
        <w:rPr>
          <w:rFonts w:cstheme="minorHAnsi"/>
          <w:kern w:val="0"/>
        </w:rPr>
      </w:r>
      <w:r w:rsidR="00114418">
        <w:rPr>
          <w:rFonts w:cstheme="minorHAnsi"/>
          <w:kern w:val="0"/>
        </w:rPr>
        <w:fldChar w:fldCharType="separate"/>
      </w:r>
      <w:r w:rsidR="00727BCF">
        <w:rPr>
          <w:rFonts w:cstheme="minorHAnsi"/>
          <w:noProof/>
          <w:kern w:val="0"/>
        </w:rPr>
        <w:t>[7, 17]</w:t>
      </w:r>
      <w:r w:rsidR="00114418">
        <w:rPr>
          <w:rFonts w:cstheme="minorHAnsi"/>
          <w:kern w:val="0"/>
        </w:rPr>
        <w:fldChar w:fldCharType="end"/>
      </w:r>
      <w:bookmarkEnd w:id="14"/>
      <w:r w:rsidR="008D60DD">
        <w:rPr>
          <w:rFonts w:cstheme="minorHAnsi"/>
          <w:kern w:val="0"/>
        </w:rPr>
        <w:t xml:space="preserve">. This aligned with findings from </w:t>
      </w:r>
      <w:proofErr w:type="spellStart"/>
      <w:r w:rsidR="008D60DD">
        <w:rPr>
          <w:rFonts w:cstheme="minorHAnsi"/>
          <w:kern w:val="0"/>
        </w:rPr>
        <w:t>Freidus</w:t>
      </w:r>
      <w:proofErr w:type="spellEnd"/>
      <w:r w:rsidR="008D60DD">
        <w:rPr>
          <w:rFonts w:cstheme="minorHAnsi"/>
          <w:kern w:val="0"/>
        </w:rPr>
        <w:t xml:space="preserve"> et al</w:t>
      </w:r>
      <w:r w:rsidR="00114418">
        <w:rPr>
          <w:rFonts w:cstheme="minorHAnsi"/>
          <w:kern w:val="0"/>
        </w:rPr>
        <w:fldChar w:fldCharType="begin">
          <w:fldData xml:space="preserve">PEVuZE5vdGU+PENpdGU+PEF1dGhvcj5GcmVpZHVzPC9BdXRob3I+PFllYXI+MjAxNzwvWWVhcj48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GcmVpZHVzPC9BdXRob3I+PFllYXI+MjAxNzwvWWVhcj48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14418">
        <w:rPr>
          <w:rFonts w:cstheme="minorHAnsi"/>
          <w:kern w:val="0"/>
        </w:rPr>
      </w:r>
      <w:r w:rsidR="00114418">
        <w:rPr>
          <w:rFonts w:cstheme="minorHAnsi"/>
          <w:kern w:val="0"/>
        </w:rPr>
        <w:fldChar w:fldCharType="separate"/>
      </w:r>
      <w:r w:rsidR="00727BCF">
        <w:rPr>
          <w:rFonts w:cstheme="minorHAnsi"/>
          <w:noProof/>
          <w:kern w:val="0"/>
        </w:rPr>
        <w:t>[36]</w:t>
      </w:r>
      <w:r w:rsidR="00114418">
        <w:rPr>
          <w:rFonts w:cstheme="minorHAnsi"/>
          <w:kern w:val="0"/>
        </w:rPr>
        <w:fldChar w:fldCharType="end"/>
      </w:r>
      <w:r w:rsidR="008D60DD">
        <w:rPr>
          <w:rFonts w:cstheme="minorHAnsi"/>
          <w:kern w:val="0"/>
        </w:rPr>
        <w:t>, where partners of breast cancer survivors adapted to physical changes</w:t>
      </w:r>
      <w:r w:rsidR="003E3FDA">
        <w:rPr>
          <w:rFonts w:cstheme="minorHAnsi"/>
          <w:kern w:val="0"/>
        </w:rPr>
        <w:t xml:space="preserve">: </w:t>
      </w:r>
    </w:p>
    <w:p w14:paraId="485993EE" w14:textId="77777777" w:rsidR="007D2B66" w:rsidRDefault="00BF3B6D" w:rsidP="007D2B66">
      <w:pPr>
        <w:ind w:left="567"/>
        <w:rPr>
          <w:rFonts w:cstheme="minorHAnsi"/>
          <w:kern w:val="0"/>
        </w:rPr>
      </w:pPr>
      <w:r>
        <w:rPr>
          <w:rFonts w:cstheme="minorHAnsi"/>
          <w:kern w:val="0"/>
        </w:rPr>
        <w:t>“</w:t>
      </w:r>
      <w:r w:rsidR="00F373D7" w:rsidRPr="00A20322">
        <w:rPr>
          <w:rFonts w:cstheme="minorHAnsi"/>
          <w:i/>
          <w:iCs/>
          <w:kern w:val="0"/>
        </w:rPr>
        <w:t>I have to be “cautious with her reconstructed breasts” because she feels pain sometimes</w:t>
      </w:r>
      <w:r w:rsidR="00A20322">
        <w:rPr>
          <w:rFonts w:cstheme="minorHAnsi"/>
          <w:kern w:val="0"/>
        </w:rPr>
        <w:t>”</w:t>
      </w:r>
      <w:r w:rsidR="00F373D7" w:rsidRPr="00F373D7">
        <w:rPr>
          <w:rFonts w:cstheme="minorHAnsi"/>
          <w:kern w:val="0"/>
        </w:rPr>
        <w:t xml:space="preserve"> and </w:t>
      </w:r>
      <w:r w:rsidR="00F373D7" w:rsidRPr="00A20322">
        <w:rPr>
          <w:rFonts w:cstheme="minorHAnsi"/>
          <w:i/>
          <w:iCs/>
          <w:kern w:val="0"/>
        </w:rPr>
        <w:t>“it took some getting used to aesthetically…it wasn’t an impediment, it was just something that took some getting used to”</w:t>
      </w:r>
      <w:r w:rsidR="00114418" w:rsidRPr="00363C6A">
        <w:rPr>
          <w:rFonts w:cstheme="minorHAnsi"/>
          <w:kern w:val="0"/>
        </w:rPr>
        <w:fldChar w:fldCharType="begin">
          <w:fldData xml:space="preserve">PEVuZE5vdGU+PENpdGU+PEF1dGhvcj5GcmVpZHVzPC9BdXRob3I+PFllYXI+MjAxNzwvWWVhcj48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GcmVpZHVzPC9BdXRob3I+PFllYXI+MjAxNzwvWWVhcj48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14418" w:rsidRPr="00363C6A">
        <w:rPr>
          <w:rFonts w:cstheme="minorHAnsi"/>
          <w:kern w:val="0"/>
        </w:rPr>
      </w:r>
      <w:r w:rsidR="00114418" w:rsidRPr="00363C6A">
        <w:rPr>
          <w:rFonts w:cstheme="minorHAnsi"/>
          <w:kern w:val="0"/>
        </w:rPr>
        <w:fldChar w:fldCharType="separate"/>
      </w:r>
      <w:r w:rsidR="00727BCF">
        <w:rPr>
          <w:rFonts w:cstheme="minorHAnsi"/>
          <w:noProof/>
          <w:kern w:val="0"/>
        </w:rPr>
        <w:t>[36]</w:t>
      </w:r>
      <w:r w:rsidR="00114418" w:rsidRPr="00363C6A">
        <w:rPr>
          <w:rFonts w:cstheme="minorHAnsi"/>
          <w:kern w:val="0"/>
        </w:rPr>
        <w:fldChar w:fldCharType="end"/>
      </w:r>
      <w:r w:rsidR="00695A7E" w:rsidRPr="00363C6A">
        <w:rPr>
          <w:rFonts w:cstheme="minorHAnsi"/>
          <w:kern w:val="0"/>
        </w:rPr>
        <w:t xml:space="preserve">. </w:t>
      </w:r>
    </w:p>
    <w:p w14:paraId="4A19628B" w14:textId="77777777" w:rsidR="007D2B66" w:rsidRDefault="00695A7E" w:rsidP="00214617">
      <w:pPr>
        <w:rPr>
          <w:rFonts w:cstheme="minorHAnsi"/>
          <w:kern w:val="0"/>
        </w:rPr>
      </w:pPr>
      <w:r>
        <w:rPr>
          <w:rFonts w:cstheme="minorHAnsi"/>
          <w:kern w:val="0"/>
        </w:rPr>
        <w:t xml:space="preserve">Others redefined intimacy through connecting </w:t>
      </w:r>
      <w:r w:rsidR="00A41A2B">
        <w:rPr>
          <w:rFonts w:cstheme="minorHAnsi"/>
          <w:kern w:val="0"/>
        </w:rPr>
        <w:t xml:space="preserve">by </w:t>
      </w:r>
      <w:r>
        <w:rPr>
          <w:rFonts w:cstheme="minorHAnsi"/>
          <w:kern w:val="0"/>
        </w:rPr>
        <w:t>kissing and hugging</w:t>
      </w:r>
      <w:r w:rsidR="00114418">
        <w:rPr>
          <w:rFonts w:cstheme="minorHAnsi"/>
          <w:kern w:val="0"/>
        </w:rPr>
        <w:fldChar w:fldCharType="begin">
          <w:fldData xml:space="preserve">PEVuZE5vdGU+PENpdGU+PEF1dGhvcj5HYW88L0F1dGhvcj48WWVhcj4yMDI0PC9ZZWFyPjxSZWNO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HYW88L0F1dGhvcj48WWVhcj4yMDI0PC9ZZWFyPjxSZWNO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114418">
        <w:rPr>
          <w:rFonts w:cstheme="minorHAnsi"/>
          <w:kern w:val="0"/>
        </w:rPr>
      </w:r>
      <w:r w:rsidR="00114418">
        <w:rPr>
          <w:rFonts w:cstheme="minorHAnsi"/>
          <w:kern w:val="0"/>
        </w:rPr>
        <w:fldChar w:fldCharType="separate"/>
      </w:r>
      <w:r w:rsidR="00727BCF">
        <w:rPr>
          <w:rFonts w:cstheme="minorHAnsi"/>
          <w:noProof/>
          <w:kern w:val="0"/>
        </w:rPr>
        <w:t>[11, 17, 34, 40]</w:t>
      </w:r>
      <w:r w:rsidR="00114418">
        <w:rPr>
          <w:rFonts w:cstheme="minorHAnsi"/>
          <w:kern w:val="0"/>
        </w:rPr>
        <w:fldChar w:fldCharType="end"/>
      </w:r>
      <w:r w:rsidR="004C1EC8">
        <w:rPr>
          <w:rFonts w:cstheme="minorHAnsi"/>
          <w:kern w:val="0"/>
        </w:rPr>
        <w:t xml:space="preserve">: </w:t>
      </w:r>
    </w:p>
    <w:p w14:paraId="53B825E3" w14:textId="2F8CDD7A" w:rsidR="00F373D7" w:rsidRDefault="004C1EC8" w:rsidP="007D2B66">
      <w:pPr>
        <w:ind w:left="567"/>
      </w:pPr>
      <w:r w:rsidRPr="00223BB9">
        <w:rPr>
          <w:rFonts w:cstheme="minorHAnsi"/>
          <w:i/>
          <w:iCs/>
          <w:kern w:val="0"/>
        </w:rPr>
        <w:t>“I guess we have to get a little more creative considering the main source of sexual activity [vaginal intercourse] is no longer available, which can lead to some funny conversations as well”</w:t>
      </w:r>
      <w:r w:rsidRPr="00314899">
        <w:rPr>
          <w:rFonts w:cstheme="minorHAnsi"/>
          <w:kern w:val="0"/>
        </w:rPr>
        <w:fldChar w:fldCharType="begin">
          <w:fldData xml:space="preserve">PEVuZE5vdGU+PENpdGU+PEF1dGhvcj5Hb3JtYW48L0F1dGhvcj48WWVhcj4yMDIwPC9ZZWFyPjxS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Hb3JtYW48L0F1dGhvcj48WWVhcj4yMDIwPC9ZZWFyPjxS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Pr="00314899">
        <w:rPr>
          <w:rFonts w:cstheme="minorHAnsi"/>
          <w:kern w:val="0"/>
        </w:rPr>
      </w:r>
      <w:r w:rsidRPr="00314899">
        <w:rPr>
          <w:rFonts w:cstheme="minorHAnsi"/>
          <w:kern w:val="0"/>
        </w:rPr>
        <w:fldChar w:fldCharType="separate"/>
      </w:r>
      <w:r w:rsidR="00727BCF">
        <w:rPr>
          <w:rFonts w:cstheme="minorHAnsi"/>
          <w:noProof/>
          <w:kern w:val="0"/>
        </w:rPr>
        <w:t>[34]</w:t>
      </w:r>
      <w:r w:rsidRPr="00314899">
        <w:rPr>
          <w:rFonts w:cstheme="minorHAnsi"/>
          <w:kern w:val="0"/>
        </w:rPr>
        <w:fldChar w:fldCharType="end"/>
      </w:r>
      <w:r>
        <w:rPr>
          <w:rFonts w:cstheme="minorHAnsi"/>
          <w:kern w:val="0"/>
        </w:rPr>
        <w:t>.</w:t>
      </w:r>
    </w:p>
    <w:p w14:paraId="1C9F8D89" w14:textId="234DAF1B" w:rsidR="004C1EC8" w:rsidRPr="00214617" w:rsidRDefault="004C1EC8" w:rsidP="004C1EC8">
      <w:pPr>
        <w:rPr>
          <w:rFonts w:cstheme="minorHAnsi"/>
          <w:i/>
          <w:iCs/>
          <w:kern w:val="0"/>
        </w:rPr>
      </w:pPr>
      <w:r w:rsidRPr="00214617">
        <w:rPr>
          <w:rFonts w:cstheme="minorHAnsi"/>
          <w:b/>
          <w:bCs/>
          <w:i/>
          <w:iCs/>
          <w:kern w:val="0"/>
        </w:rPr>
        <w:t>Sexual empowerment</w:t>
      </w:r>
    </w:p>
    <w:p w14:paraId="30056FC0" w14:textId="4A603CD7" w:rsidR="004C1EC8" w:rsidRDefault="004C1EC8" w:rsidP="004C1EC8">
      <w:pPr>
        <w:rPr>
          <w:rFonts w:cstheme="minorHAnsi"/>
          <w:kern w:val="0"/>
        </w:rPr>
      </w:pPr>
      <w:r>
        <w:rPr>
          <w:rFonts w:cstheme="minorHAnsi"/>
          <w:kern w:val="0"/>
        </w:rPr>
        <w:t>These adaptations</w:t>
      </w:r>
      <w:r w:rsidR="00A227CB">
        <w:rPr>
          <w:rFonts w:cstheme="minorHAnsi"/>
          <w:kern w:val="0"/>
        </w:rPr>
        <w:t xml:space="preserve"> to intimacy</w:t>
      </w:r>
      <w:r>
        <w:rPr>
          <w:rFonts w:cstheme="minorHAnsi"/>
          <w:kern w:val="0"/>
        </w:rPr>
        <w:t xml:space="preserve"> allowed p</w:t>
      </w:r>
      <w:r w:rsidRPr="00C93169">
        <w:rPr>
          <w:rFonts w:cstheme="minorHAnsi"/>
          <w:kern w:val="0"/>
        </w:rPr>
        <w:t>articipants to reclaim intimacy and agency within their relationships</w:t>
      </w:r>
      <w:r>
        <w:rPr>
          <w:rFonts w:cstheme="minorHAnsi"/>
          <w:kern w:val="0"/>
        </w:rPr>
        <w:fldChar w:fldCharType="begin"/>
      </w:r>
      <w:r w:rsidR="00727BCF">
        <w:rPr>
          <w:rFonts w:cstheme="minorHAnsi"/>
          <w:kern w:val="0"/>
        </w:rPr>
        <w:instrText xml:space="preserve"> ADDIN EN.CITE &lt;EndNote&gt;&lt;Cite&gt;&lt;Author&gt;Wirtz&lt;/Author&gt;&lt;Year&gt;2024&lt;/Year&gt;&lt;RecNum&gt;71&lt;/RecNum&gt;&lt;DisplayText&gt;[30]&lt;/DisplayText&gt;&lt;record&gt;&lt;rec-number&gt;71&lt;/rec-number&gt;&lt;foreign-keys&gt;&lt;key app="EN" db-id="ese222vrz905xaee0t5xzpwrrvepe9vxw09s" timestamp="1741466179"&gt;71&lt;/key&gt;&lt;/foreign-keys&gt;&lt;ref-type name="Journal Article"&gt;17&lt;/ref-type&gt;&lt;contributors&gt;&lt;authors&gt;&lt;author&gt;Wirtz, Megan R&lt;/author&gt;&lt;author&gt;Ahmad, Zeba N&lt;/author&gt;&lt;author&gt;Ford, Jennifer S&lt;/author&gt;&lt;/authors&gt;&lt;/contributors&gt;&lt;titles&gt;&lt;title&gt;“What if I die and no one had ever romantically loved me?”: sexual well-being in a sample of YA cancer survivors&lt;/title&gt;&lt;secondary-title&gt;Journal of Cancer Survivorship&lt;/secondary-title&gt;&lt;/titles&gt;&lt;periodical&gt;&lt;full-title&gt;Journal of Cancer Survivorship&lt;/full-title&gt;&lt;/periodical&gt;&lt;pages&gt;186-195&lt;/pages&gt;&lt;volume&gt;18&lt;/volume&gt;&lt;number&gt;1&lt;/number&gt;&lt;dates&gt;&lt;year&gt;2024&lt;/year&gt;&lt;/dates&gt;&lt;isbn&gt;1932-2259&lt;/isbn&gt;&lt;urls&gt;&lt;/urls&gt;&lt;/record&gt;&lt;/Cite&gt;&lt;/EndNote&gt;</w:instrText>
      </w:r>
      <w:r>
        <w:rPr>
          <w:rFonts w:cstheme="minorHAnsi"/>
          <w:kern w:val="0"/>
        </w:rPr>
        <w:fldChar w:fldCharType="separate"/>
      </w:r>
      <w:r w:rsidR="00727BCF">
        <w:rPr>
          <w:rFonts w:cstheme="minorHAnsi"/>
          <w:noProof/>
          <w:kern w:val="0"/>
        </w:rPr>
        <w:t>[30]</w:t>
      </w:r>
      <w:r>
        <w:rPr>
          <w:rFonts w:cstheme="minorHAnsi"/>
          <w:kern w:val="0"/>
        </w:rPr>
        <w:fldChar w:fldCharType="end"/>
      </w:r>
      <w:r>
        <w:rPr>
          <w:rFonts w:cstheme="minorHAnsi"/>
          <w:kern w:val="0"/>
        </w:rPr>
        <w:t>. Positive changes were reported, including feeling empowered in their sexuality, which led to improved intimacy with their partner, and finding fulfilling ways to redefine intimacy</w:t>
      </w:r>
      <w:r>
        <w:rPr>
          <w:rFonts w:cstheme="minorHAnsi"/>
          <w:kern w:val="0"/>
        </w:rPr>
        <w:fldChar w:fldCharType="begin">
          <w:fldData xml:space="preserve">PEVuZE5vdGU+PENpdGU+PEF1dGhvcj5Hb3JtYW48L0F1dGhvcj48WWVhcj4yMDIwPC9ZZWFyPjxS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Hb3JtYW48L0F1dGhvcj48WWVhcj4yMDIwPC9ZZWFyPjxS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Pr>
          <w:rFonts w:cstheme="minorHAnsi"/>
          <w:kern w:val="0"/>
        </w:rPr>
      </w:r>
      <w:r>
        <w:rPr>
          <w:rFonts w:cstheme="minorHAnsi"/>
          <w:kern w:val="0"/>
        </w:rPr>
        <w:fldChar w:fldCharType="separate"/>
      </w:r>
      <w:r w:rsidR="00727BCF">
        <w:rPr>
          <w:rFonts w:cstheme="minorHAnsi"/>
          <w:noProof/>
          <w:kern w:val="0"/>
        </w:rPr>
        <w:t>[30, 34]</w:t>
      </w:r>
      <w:r>
        <w:rPr>
          <w:rFonts w:cstheme="minorHAnsi"/>
          <w:kern w:val="0"/>
        </w:rPr>
        <w:fldChar w:fldCharType="end"/>
      </w:r>
      <w:r w:rsidR="006B0F54">
        <w:rPr>
          <w:rFonts w:cstheme="minorHAnsi"/>
          <w:kern w:val="0"/>
        </w:rPr>
        <w:t xml:space="preserve">. </w:t>
      </w:r>
    </w:p>
    <w:p w14:paraId="68803BF4" w14:textId="77777777" w:rsidR="004C1EC8" w:rsidRDefault="004C1EC8" w:rsidP="00214617">
      <w:pPr>
        <w:rPr>
          <w:rFonts w:cstheme="minorHAnsi"/>
          <w:kern w:val="0"/>
        </w:rPr>
      </w:pPr>
    </w:p>
    <w:p w14:paraId="1F3B19B1" w14:textId="719E6055" w:rsidR="000D182B" w:rsidRPr="000D182B" w:rsidRDefault="007E6D6F" w:rsidP="000D182B">
      <w:pPr>
        <w:rPr>
          <w:rFonts w:cstheme="minorHAnsi"/>
          <w:b/>
          <w:bCs/>
          <w:kern w:val="0"/>
        </w:rPr>
      </w:pPr>
      <w:bookmarkStart w:id="15" w:name="_Hlk171172076"/>
      <w:r>
        <w:rPr>
          <w:rFonts w:cstheme="minorHAnsi"/>
          <w:b/>
          <w:bCs/>
          <w:kern w:val="0"/>
        </w:rPr>
        <w:t>4.</w:t>
      </w:r>
      <w:r w:rsidR="000D182B" w:rsidRPr="000D182B">
        <w:rPr>
          <w:rFonts w:cstheme="minorHAnsi"/>
          <w:b/>
          <w:bCs/>
          <w:kern w:val="0"/>
        </w:rPr>
        <w:t xml:space="preserve"> </w:t>
      </w:r>
      <w:r>
        <w:rPr>
          <w:rFonts w:cstheme="minorHAnsi"/>
          <w:b/>
          <w:bCs/>
          <w:kern w:val="0"/>
        </w:rPr>
        <w:t>Partnerships and social support during cancer: Balancing caregiving, romantic connection and external pressures</w:t>
      </w:r>
    </w:p>
    <w:p w14:paraId="39556674" w14:textId="77777777" w:rsidR="000D182B" w:rsidRPr="000D182B" w:rsidRDefault="000D182B" w:rsidP="00BD6AAB">
      <w:pPr>
        <w:rPr>
          <w:rFonts w:cstheme="minorHAnsi"/>
          <w:kern w:val="0"/>
        </w:rPr>
      </w:pPr>
      <w:r w:rsidRPr="000D182B">
        <w:rPr>
          <w:rFonts w:cstheme="minorHAnsi"/>
          <w:b/>
          <w:bCs/>
          <w:kern w:val="0"/>
        </w:rPr>
        <w:t>Challenges</w:t>
      </w:r>
      <w:r w:rsidRPr="000D182B">
        <w:rPr>
          <w:rFonts w:cstheme="minorHAnsi"/>
          <w:kern w:val="0"/>
        </w:rPr>
        <w:t>:</w:t>
      </w:r>
    </w:p>
    <w:p w14:paraId="1C48511A" w14:textId="6A10FF8E" w:rsidR="000D182B" w:rsidRPr="00214617" w:rsidRDefault="00D87049" w:rsidP="00214617">
      <w:pPr>
        <w:rPr>
          <w:rFonts w:cstheme="minorHAnsi"/>
          <w:i/>
          <w:iCs/>
          <w:kern w:val="0"/>
        </w:rPr>
      </w:pPr>
      <w:r>
        <w:rPr>
          <w:rFonts w:cstheme="minorHAnsi"/>
          <w:b/>
          <w:bCs/>
          <w:i/>
          <w:iCs/>
          <w:kern w:val="0"/>
        </w:rPr>
        <w:t>Shifting sands of support</w:t>
      </w:r>
      <w:r w:rsidR="007A5899">
        <w:rPr>
          <w:rFonts w:cstheme="minorHAnsi"/>
          <w:b/>
          <w:bCs/>
          <w:i/>
          <w:iCs/>
          <w:kern w:val="0"/>
        </w:rPr>
        <w:t xml:space="preserve"> and relational strain</w:t>
      </w:r>
    </w:p>
    <w:p w14:paraId="21118020" w14:textId="314AB098" w:rsidR="006B0F54" w:rsidRDefault="00F749D9" w:rsidP="00214617">
      <w:pPr>
        <w:rPr>
          <w:rFonts w:cstheme="minorHAnsi"/>
          <w:kern w:val="0"/>
        </w:rPr>
      </w:pPr>
      <w:r>
        <w:rPr>
          <w:rFonts w:cstheme="minorHAnsi"/>
          <w:kern w:val="0"/>
        </w:rPr>
        <w:t xml:space="preserve">A cancer diagnosis </w:t>
      </w:r>
      <w:r w:rsidR="00D1739A">
        <w:rPr>
          <w:rFonts w:cstheme="minorHAnsi"/>
          <w:kern w:val="0"/>
        </w:rPr>
        <w:t xml:space="preserve">exposed and </w:t>
      </w:r>
      <w:r>
        <w:rPr>
          <w:rFonts w:cstheme="minorHAnsi"/>
          <w:kern w:val="0"/>
        </w:rPr>
        <w:t>exacerbate</w:t>
      </w:r>
      <w:r w:rsidR="00D1739A">
        <w:rPr>
          <w:rFonts w:cstheme="minorHAnsi"/>
          <w:kern w:val="0"/>
        </w:rPr>
        <w:t>d</w:t>
      </w:r>
      <w:r>
        <w:rPr>
          <w:rFonts w:cstheme="minorHAnsi"/>
          <w:kern w:val="0"/>
        </w:rPr>
        <w:t xml:space="preserve"> existing relationship issues. </w:t>
      </w:r>
      <w:r w:rsidR="006B0F54">
        <w:rPr>
          <w:rFonts w:cstheme="minorHAnsi"/>
          <w:kern w:val="0"/>
        </w:rPr>
        <w:t xml:space="preserve">While some </w:t>
      </w:r>
      <w:r w:rsidR="00952E9D">
        <w:rPr>
          <w:rFonts w:cstheme="minorHAnsi"/>
          <w:kern w:val="0"/>
        </w:rPr>
        <w:t>married women</w:t>
      </w:r>
      <w:r w:rsidR="006B0F54">
        <w:rPr>
          <w:rFonts w:cstheme="minorHAnsi"/>
          <w:kern w:val="0"/>
        </w:rPr>
        <w:t xml:space="preserve"> maintained traditional roles whilst recovering from treatment (e.g., household chores), others became dependent on their partners for physical care and emotional support - sometimes straining the relationship</w:t>
      </w:r>
      <w:r w:rsidR="006B0F54">
        <w:rPr>
          <w:rFonts w:cstheme="minorHAnsi"/>
          <w:kern w:val="0"/>
        </w:rPr>
        <w:fldChar w:fldCharType="begin"/>
      </w:r>
      <w:r w:rsidR="00727BCF">
        <w:rPr>
          <w:rFonts w:cstheme="minorHAnsi"/>
          <w:kern w:val="0"/>
        </w:rPr>
        <w:instrText xml:space="preserve"> ADDIN EN.CITE &lt;EndNote&gt;&lt;Cite&gt;&lt;Author&gt;Hauken&lt;/Author&gt;&lt;Year&gt;2019&lt;/Year&gt;&lt;RecNum&gt;66&lt;/RecNum&gt;&lt;DisplayText&gt;[32]&lt;/DisplayText&gt;&lt;record&gt;&lt;rec-number&gt;66&lt;/rec-number&gt;&lt;foreign-keys&gt;&lt;key app="EN" db-id="ese222vrz905xaee0t5xzpwrrvepe9vxw09s" timestamp="1741465966"&gt;66&lt;/key&gt;&lt;/foreign-keys&gt;&lt;ref-type name="Journal Article"&gt;17&lt;/ref-type&gt;&lt;contributors&gt;&lt;authors&gt;&lt;author&gt;Hauken, May Aa&lt;/author&gt;&lt;author&gt;Larsen, Torill MB&lt;/author&gt;&lt;/authors&gt;&lt;/contributors&gt;&lt;titles&gt;&lt;title&gt;Young adult cancer patients’ experiences of private social network support during cancer treatment&lt;/title&gt;&lt;secondary-title&gt;Journal of clinical nursing&lt;/secondary-title&gt;&lt;/titles&gt;&lt;periodical&gt;&lt;full-title&gt;Journal of clinical nursing&lt;/full-title&gt;&lt;/periodical&gt;&lt;pages&gt;2953-2965&lt;/pages&gt;&lt;volume&gt;28&lt;/volume&gt;&lt;number&gt;15-16&lt;/number&gt;&lt;dates&gt;&lt;year&gt;2019&lt;/year&gt;&lt;/dates&gt;&lt;isbn&gt;0962-1067&lt;/isbn&gt;&lt;urls&gt;&lt;/urls&gt;&lt;/record&gt;&lt;/Cite&gt;&lt;/EndNote&gt;</w:instrText>
      </w:r>
      <w:r w:rsidR="006B0F54">
        <w:rPr>
          <w:rFonts w:cstheme="minorHAnsi"/>
          <w:kern w:val="0"/>
        </w:rPr>
        <w:fldChar w:fldCharType="separate"/>
      </w:r>
      <w:r w:rsidR="00727BCF">
        <w:rPr>
          <w:rFonts w:cstheme="minorHAnsi"/>
          <w:noProof/>
          <w:kern w:val="0"/>
        </w:rPr>
        <w:t>[32]</w:t>
      </w:r>
      <w:r w:rsidR="006B0F54">
        <w:rPr>
          <w:rFonts w:cstheme="minorHAnsi"/>
          <w:kern w:val="0"/>
        </w:rPr>
        <w:fldChar w:fldCharType="end"/>
      </w:r>
      <w:r w:rsidR="006B0F54">
        <w:rPr>
          <w:rFonts w:cstheme="minorHAnsi"/>
          <w:kern w:val="0"/>
        </w:rPr>
        <w:t>. For some, the inability to fulfil their roles as supportive partners strained relationships further</w:t>
      </w:r>
      <w:r w:rsidR="006B0F54">
        <w:rPr>
          <w:rFonts w:cstheme="minorHAnsi"/>
          <w:kern w:val="0"/>
        </w:rPr>
        <w:fldChar w:fldCharType="begin">
          <w:fldData xml:space="preserve">PEVuZE5vdGU+PENpdGU+PEF1dGhvcj5CZW50c2VuPC9BdXRob3I+PFllYXI+MjAyNDwvWWVhcj48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CZW50c2VuPC9BdXRob3I+PFllYXI+MjAyNDwvWWVhcj48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6B0F54">
        <w:rPr>
          <w:rFonts w:cstheme="minorHAnsi"/>
          <w:kern w:val="0"/>
        </w:rPr>
      </w:r>
      <w:r w:rsidR="006B0F54">
        <w:rPr>
          <w:rFonts w:cstheme="minorHAnsi"/>
          <w:kern w:val="0"/>
        </w:rPr>
        <w:fldChar w:fldCharType="separate"/>
      </w:r>
      <w:r w:rsidR="00727BCF">
        <w:rPr>
          <w:rFonts w:cstheme="minorHAnsi"/>
          <w:noProof/>
          <w:kern w:val="0"/>
        </w:rPr>
        <w:t>[34, 35, 40]</w:t>
      </w:r>
      <w:r w:rsidR="006B0F54">
        <w:rPr>
          <w:rFonts w:cstheme="minorHAnsi"/>
          <w:kern w:val="0"/>
        </w:rPr>
        <w:fldChar w:fldCharType="end"/>
      </w:r>
      <w:r w:rsidR="006B0F54">
        <w:rPr>
          <w:rFonts w:cstheme="minorHAnsi"/>
          <w:kern w:val="0"/>
        </w:rPr>
        <w:t>.</w:t>
      </w:r>
    </w:p>
    <w:p w14:paraId="5ECB8EE7" w14:textId="5B0D89C1" w:rsidR="006B0F54" w:rsidRDefault="006B0F54" w:rsidP="00214617">
      <w:pPr>
        <w:rPr>
          <w:rFonts w:cstheme="minorHAnsi"/>
          <w:kern w:val="0"/>
        </w:rPr>
      </w:pPr>
      <w:r>
        <w:rPr>
          <w:rFonts w:cstheme="minorHAnsi"/>
          <w:kern w:val="0"/>
        </w:rPr>
        <w:lastRenderedPageBreak/>
        <w:t>Partners also faced the challenge in balancing their own needs with that of the survivor, at times concealing their struggles</w:t>
      </w:r>
      <w:r>
        <w:rPr>
          <w:rFonts w:cstheme="minorHAnsi"/>
          <w:kern w:val="0"/>
        </w:rPr>
        <w:fldChar w:fldCharType="begin">
          <w:fldData xml:space="preserve">PEVuZE5vdGU+PENpdGU+PEF1dGhvcj5EYXZpZXM8L0F1dGhvcj48WWVhcj4yMDE5PC9ZZWFyPjxS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EYXZpZXM8L0F1dGhvcj48WWVhcj4yMDE5PC9ZZWFyPjxS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Pr>
          <w:rFonts w:cstheme="minorHAnsi"/>
          <w:kern w:val="0"/>
        </w:rPr>
      </w:r>
      <w:r>
        <w:rPr>
          <w:rFonts w:cstheme="minorHAnsi"/>
          <w:kern w:val="0"/>
        </w:rPr>
        <w:fldChar w:fldCharType="separate"/>
      </w:r>
      <w:r w:rsidR="00727BCF">
        <w:rPr>
          <w:rFonts w:cstheme="minorHAnsi"/>
          <w:noProof/>
          <w:kern w:val="0"/>
        </w:rPr>
        <w:t>[36, 39, 40]</w:t>
      </w:r>
      <w:r>
        <w:rPr>
          <w:rFonts w:cstheme="minorHAnsi"/>
          <w:kern w:val="0"/>
        </w:rPr>
        <w:fldChar w:fldCharType="end"/>
      </w:r>
      <w:r>
        <w:rPr>
          <w:rFonts w:cstheme="minorHAnsi"/>
          <w:kern w:val="0"/>
        </w:rPr>
        <w:t xml:space="preserve">. Partners’ fear of recurrence and ongoing health concerns sometimes interfered with their ability to adequately meet the needs of the survivor, occasionally resulting in emotional withdrawal, a lack of support or </w:t>
      </w:r>
      <w:r w:rsidR="00D073AA">
        <w:rPr>
          <w:rFonts w:cstheme="minorHAnsi"/>
          <w:kern w:val="0"/>
        </w:rPr>
        <w:t>feeling abandoned and resentful</w:t>
      </w:r>
      <w:r>
        <w:rPr>
          <w:rFonts w:cstheme="minorHAnsi"/>
          <w:kern w:val="0"/>
        </w:rPr>
        <w:fldChar w:fldCharType="begin">
          <w:fldData xml:space="preserve">PEVuZE5vdGU+PENpdGU+PEF1dGhvcj5GcmVpZHVzPC9BdXRob3I+PFllYXI+MjAxNzwvWWVhcj48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GcmVpZHVzPC9BdXRob3I+PFllYXI+MjAxNzwvWWVhcj48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Pr>
          <w:rFonts w:cstheme="minorHAnsi"/>
          <w:kern w:val="0"/>
        </w:rPr>
      </w:r>
      <w:r>
        <w:rPr>
          <w:rFonts w:cstheme="minorHAnsi"/>
          <w:kern w:val="0"/>
        </w:rPr>
        <w:fldChar w:fldCharType="separate"/>
      </w:r>
      <w:r w:rsidR="00727BCF">
        <w:rPr>
          <w:rFonts w:cstheme="minorHAnsi"/>
          <w:noProof/>
          <w:kern w:val="0"/>
        </w:rPr>
        <w:t>[11, 17, 29, 32, 36]</w:t>
      </w:r>
      <w:r>
        <w:rPr>
          <w:rFonts w:cstheme="minorHAnsi"/>
          <w:kern w:val="0"/>
        </w:rPr>
        <w:fldChar w:fldCharType="end"/>
      </w:r>
      <w:bookmarkEnd w:id="15"/>
      <w:r w:rsidR="00D1739A">
        <w:rPr>
          <w:rFonts w:cstheme="minorHAnsi"/>
          <w:kern w:val="0"/>
        </w:rPr>
        <w:t xml:space="preserve">. </w:t>
      </w:r>
      <w:r w:rsidR="00E91BF1" w:rsidRPr="00E91BF1">
        <w:rPr>
          <w:rFonts w:cstheme="minorHAnsi"/>
          <w:kern w:val="0"/>
        </w:rPr>
        <w:t xml:space="preserve">One survivor described </w:t>
      </w:r>
      <w:r w:rsidR="00485357">
        <w:rPr>
          <w:rFonts w:cstheme="minorHAnsi"/>
          <w:kern w:val="0"/>
        </w:rPr>
        <w:t>it</w:t>
      </w:r>
      <w:r w:rsidR="00E91BF1" w:rsidRPr="00E91BF1">
        <w:rPr>
          <w:rFonts w:cstheme="minorHAnsi"/>
          <w:kern w:val="0"/>
        </w:rPr>
        <w:t xml:space="preserve"> </w:t>
      </w:r>
      <w:r w:rsidR="00E91BF1" w:rsidRPr="00A20322">
        <w:rPr>
          <w:rFonts w:cstheme="minorHAnsi"/>
          <w:i/>
          <w:iCs/>
          <w:kern w:val="0"/>
        </w:rPr>
        <w:t>as "a slap in the face over and over... I’m facing my own mortality and he’s not here holding my hand"</w:t>
      </w:r>
      <w:r w:rsidR="00E54413" w:rsidRPr="004E46A3">
        <w:rPr>
          <w:rFonts w:cstheme="minorHAnsi"/>
          <w:kern w:val="0"/>
        </w:rPr>
        <w:fldChar w:fldCharType="begin"/>
      </w:r>
      <w:r w:rsidR="00727BCF">
        <w:rPr>
          <w:rFonts w:cstheme="minorHAnsi"/>
          <w:kern w:val="0"/>
        </w:rPr>
        <w:instrText xml:space="preserve"> ADDIN EN.CITE &lt;EndNote&gt;&lt;Cite&gt;&lt;Author&gt;Robinson&lt;/Author&gt;&lt;Year&gt;2014&lt;/Year&gt;&lt;RecNum&gt;12&lt;/RecNum&gt;&lt;DisplayText&gt;[17]&lt;/DisplayText&gt;&lt;record&gt;&lt;rec-number&gt;12&lt;/rec-number&gt;&lt;foreign-keys&gt;&lt;key app="EN" db-id="ese222vrz905xaee0t5xzpwrrvepe9vxw09s" timestamp="1698679481"&gt;12&lt;/key&gt;&lt;/foreign-keys&gt;&lt;ref-type name="Journal Article"&gt;17&lt;/ref-type&gt;&lt;contributors&gt;&lt;authors&gt;&lt;author&gt;Robinson, L.&lt;/author&gt;&lt;author&gt;Miedema, B.&lt;/author&gt;&lt;author&gt;Easley, J.&lt;/author&gt;&lt;/authors&gt;&lt;/contributors&gt;&lt;auth-address&gt;a School of Health and Human Performance , Dalhousie University , Halifax , Nova Scotia , Canada.&lt;/auth-address&gt;&lt;titles&gt;&lt;title&gt;Young adult cancer survivors and the challenges of intimacy&lt;/title&gt;&lt;secondary-title&gt;J Psychosoc Oncol&lt;/secondary-title&gt;&lt;/titles&gt;&lt;periodical&gt;&lt;full-title&gt;J Psychosoc Oncol&lt;/full-title&gt;&lt;/periodical&gt;&lt;pages&gt;447-62&lt;/pages&gt;&lt;volume&gt;32&lt;/volume&gt;&lt;number&gt;4&lt;/number&gt;&lt;keywords&gt;&lt;keyword&gt;Adaptation, Psychological&lt;/keyword&gt;&lt;keyword&gt;Adolescent&lt;/keyword&gt;&lt;keyword&gt;Adult&lt;/keyword&gt;&lt;keyword&gt;Canada&lt;/keyword&gt;&lt;keyword&gt;Female&lt;/keyword&gt;&lt;keyword&gt;Humans&lt;/keyword&gt;&lt;keyword&gt;Interpersonal Relations&lt;/keyword&gt;&lt;keyword&gt;Male&lt;/keyword&gt;&lt;keyword&gt;Neoplasms/*psychology/*therapy&lt;/keyword&gt;&lt;keyword&gt;Psychological Theory&lt;/keyword&gt;&lt;keyword&gt;Qualitative Research&lt;/keyword&gt;&lt;keyword&gt;Sexuality/*psychology&lt;/keyword&gt;&lt;keyword&gt;Survivors/*psychology/statistics &amp;amp; numerical data&lt;/keyword&gt;&lt;keyword&gt;Young Adult&lt;/keyword&gt;&lt;keyword&gt;cancer&lt;/keyword&gt;&lt;keyword&gt;intimate relationships&lt;/keyword&gt;&lt;keyword&gt;psychosocial&lt;/keyword&gt;&lt;keyword&gt;qualitative study&lt;/keyword&gt;&lt;keyword&gt;sexuality&lt;/keyword&gt;&lt;/keywords&gt;&lt;dates&gt;&lt;year&gt;2014&lt;/year&gt;&lt;/dates&gt;&lt;isbn&gt;1540-7586 (Electronic)&amp;#xD;0734-7332 (Linking)&lt;/isbn&gt;&lt;accession-num&gt;24797721&lt;/accession-num&gt;&lt;urls&gt;&lt;related-urls&gt;&lt;url&gt;https://www.ncbi.nlm.nih.gov/pubmed/24797721&lt;/url&gt;&lt;/related-urls&gt;&lt;/urls&gt;&lt;electronic-resource-num&gt;10.1080/07347332.2014.917138&lt;/electronic-resource-num&gt;&lt;remote-database-name&gt;Medline&lt;/remote-database-name&gt;&lt;remote-database-provider&gt;NLM&lt;/remote-database-provider&gt;&lt;/record&gt;&lt;/Cite&gt;&lt;/EndNote&gt;</w:instrText>
      </w:r>
      <w:r w:rsidR="00E54413" w:rsidRPr="004E46A3">
        <w:rPr>
          <w:rFonts w:cstheme="minorHAnsi"/>
          <w:kern w:val="0"/>
        </w:rPr>
        <w:fldChar w:fldCharType="separate"/>
      </w:r>
      <w:r w:rsidR="00727BCF">
        <w:rPr>
          <w:rFonts w:cstheme="minorHAnsi"/>
          <w:noProof/>
          <w:kern w:val="0"/>
        </w:rPr>
        <w:t>[17]</w:t>
      </w:r>
      <w:r w:rsidR="00E54413" w:rsidRPr="004E46A3">
        <w:rPr>
          <w:rFonts w:cstheme="minorHAnsi"/>
          <w:kern w:val="0"/>
        </w:rPr>
        <w:fldChar w:fldCharType="end"/>
      </w:r>
      <w:r w:rsidR="00E91BF1" w:rsidRPr="004E46A3">
        <w:rPr>
          <w:rFonts w:cstheme="minorHAnsi"/>
          <w:kern w:val="0"/>
        </w:rPr>
        <w:t>.</w:t>
      </w:r>
      <w:r w:rsidR="00112323" w:rsidRPr="004E46A3">
        <w:rPr>
          <w:rFonts w:cstheme="minorHAnsi"/>
          <w:kern w:val="0"/>
        </w:rPr>
        <w:t xml:space="preserve"> </w:t>
      </w:r>
    </w:p>
    <w:p w14:paraId="3C96D2F1" w14:textId="241AD54B" w:rsidR="00E91BF1" w:rsidRDefault="00AB09EB" w:rsidP="00214617">
      <w:pPr>
        <w:rPr>
          <w:rFonts w:cstheme="minorHAnsi"/>
          <w:kern w:val="0"/>
        </w:rPr>
      </w:pPr>
      <w:r>
        <w:rPr>
          <w:rFonts w:cstheme="minorHAnsi"/>
          <w:kern w:val="0"/>
        </w:rPr>
        <w:t>For some, relationships remained strained even after treatment ended</w:t>
      </w:r>
      <w:r w:rsidR="00D073AA">
        <w:rPr>
          <w:rFonts w:cstheme="minorHAnsi"/>
          <w:kern w:val="0"/>
        </w:rPr>
        <w:t xml:space="preserve">; </w:t>
      </w:r>
      <w:r w:rsidR="003443E8">
        <w:rPr>
          <w:rFonts w:cstheme="minorHAnsi"/>
          <w:kern w:val="0"/>
        </w:rPr>
        <w:t>the shift in</w:t>
      </w:r>
      <w:r w:rsidR="00D073AA">
        <w:rPr>
          <w:rFonts w:cstheme="minorHAnsi"/>
          <w:kern w:val="0"/>
        </w:rPr>
        <w:t xml:space="preserve"> role</w:t>
      </w:r>
      <w:r w:rsidR="003443E8">
        <w:rPr>
          <w:rFonts w:cstheme="minorHAnsi"/>
          <w:kern w:val="0"/>
        </w:rPr>
        <w:t xml:space="preserve"> dynamics, coupled with changes in </w:t>
      </w:r>
      <w:r w:rsidR="00A20322">
        <w:rPr>
          <w:rFonts w:cstheme="minorHAnsi"/>
          <w:kern w:val="0"/>
        </w:rPr>
        <w:t>survivors’</w:t>
      </w:r>
      <w:r w:rsidR="003443E8">
        <w:rPr>
          <w:rFonts w:cstheme="minorHAnsi"/>
          <w:kern w:val="0"/>
        </w:rPr>
        <w:t xml:space="preserve"> priorities, libido and </w:t>
      </w:r>
      <w:r w:rsidR="00A20322">
        <w:rPr>
          <w:rFonts w:cstheme="minorHAnsi"/>
          <w:kern w:val="0"/>
        </w:rPr>
        <w:t>self-image</w:t>
      </w:r>
      <w:r w:rsidR="003443E8">
        <w:rPr>
          <w:rFonts w:cstheme="minorHAnsi"/>
          <w:kern w:val="0"/>
        </w:rPr>
        <w:t xml:space="preserve"> led to frustrations, misunderstandings and disconnect</w:t>
      </w:r>
      <w:r w:rsidR="00A41A2B">
        <w:rPr>
          <w:rFonts w:cstheme="minorHAnsi"/>
          <w:kern w:val="0"/>
        </w:rPr>
        <w:t>ion</w:t>
      </w:r>
      <w:r w:rsidR="00E54413">
        <w:rPr>
          <w:rFonts w:cstheme="minorHAnsi"/>
          <w:kern w:val="0"/>
        </w:rPr>
        <w:fldChar w:fldCharType="begin"/>
      </w:r>
      <w:r w:rsidR="00727BCF">
        <w:rPr>
          <w:rFonts w:cstheme="minorHAnsi"/>
          <w:kern w:val="0"/>
        </w:rPr>
        <w:instrText xml:space="preserve"> ADDIN EN.CITE &lt;EndNote&gt;&lt;Cite&gt;&lt;Author&gt;Robinson&lt;/Author&gt;&lt;Year&gt;2014&lt;/Year&gt;&lt;RecNum&gt;12&lt;/RecNum&gt;&lt;DisplayText&gt;[17]&lt;/DisplayText&gt;&lt;record&gt;&lt;rec-number&gt;12&lt;/rec-number&gt;&lt;foreign-keys&gt;&lt;key app="EN" db-id="ese222vrz905xaee0t5xzpwrrvepe9vxw09s" timestamp="1698679481"&gt;12&lt;/key&gt;&lt;/foreign-keys&gt;&lt;ref-type name="Journal Article"&gt;17&lt;/ref-type&gt;&lt;contributors&gt;&lt;authors&gt;&lt;author&gt;Robinson, L.&lt;/author&gt;&lt;author&gt;Miedema, B.&lt;/author&gt;&lt;author&gt;Easley, J.&lt;/author&gt;&lt;/authors&gt;&lt;/contributors&gt;&lt;auth-address&gt;a School of Health and Human Performance , Dalhousie University , Halifax , Nova Scotia , Canada.&lt;/auth-address&gt;&lt;titles&gt;&lt;title&gt;Young adult cancer survivors and the challenges of intimacy&lt;/title&gt;&lt;secondary-title&gt;J Psychosoc Oncol&lt;/secondary-title&gt;&lt;/titles&gt;&lt;periodical&gt;&lt;full-title&gt;J Psychosoc Oncol&lt;/full-title&gt;&lt;/periodical&gt;&lt;pages&gt;447-62&lt;/pages&gt;&lt;volume&gt;32&lt;/volume&gt;&lt;number&gt;4&lt;/number&gt;&lt;keywords&gt;&lt;keyword&gt;Adaptation, Psychological&lt;/keyword&gt;&lt;keyword&gt;Adolescent&lt;/keyword&gt;&lt;keyword&gt;Adult&lt;/keyword&gt;&lt;keyword&gt;Canada&lt;/keyword&gt;&lt;keyword&gt;Female&lt;/keyword&gt;&lt;keyword&gt;Humans&lt;/keyword&gt;&lt;keyword&gt;Interpersonal Relations&lt;/keyword&gt;&lt;keyword&gt;Male&lt;/keyword&gt;&lt;keyword&gt;Neoplasms/*psychology/*therapy&lt;/keyword&gt;&lt;keyword&gt;Psychological Theory&lt;/keyword&gt;&lt;keyword&gt;Qualitative Research&lt;/keyword&gt;&lt;keyword&gt;Sexuality/*psychology&lt;/keyword&gt;&lt;keyword&gt;Survivors/*psychology/statistics &amp;amp; numerical data&lt;/keyword&gt;&lt;keyword&gt;Young Adult&lt;/keyword&gt;&lt;keyword&gt;cancer&lt;/keyword&gt;&lt;keyword&gt;intimate relationships&lt;/keyword&gt;&lt;keyword&gt;psychosocial&lt;/keyword&gt;&lt;keyword&gt;qualitative study&lt;/keyword&gt;&lt;keyword&gt;sexuality&lt;/keyword&gt;&lt;/keywords&gt;&lt;dates&gt;&lt;year&gt;2014&lt;/year&gt;&lt;/dates&gt;&lt;isbn&gt;1540-7586 (Electronic)&amp;#xD;0734-7332 (Linking)&lt;/isbn&gt;&lt;accession-num&gt;24797721&lt;/accession-num&gt;&lt;urls&gt;&lt;related-urls&gt;&lt;url&gt;https://www.ncbi.nlm.nih.gov/pubmed/24797721&lt;/url&gt;&lt;/related-urls&gt;&lt;/urls&gt;&lt;electronic-resource-num&gt;10.1080/07347332.2014.917138&lt;/electronic-resource-num&gt;&lt;remote-database-name&gt;Medline&lt;/remote-database-name&gt;&lt;remote-database-provider&gt;NLM&lt;/remote-database-provider&gt;&lt;/record&gt;&lt;/Cite&gt;&lt;/EndNote&gt;</w:instrText>
      </w:r>
      <w:r w:rsidR="00E54413">
        <w:rPr>
          <w:rFonts w:cstheme="minorHAnsi"/>
          <w:kern w:val="0"/>
        </w:rPr>
        <w:fldChar w:fldCharType="separate"/>
      </w:r>
      <w:r w:rsidR="00727BCF">
        <w:rPr>
          <w:rFonts w:cstheme="minorHAnsi"/>
          <w:noProof/>
          <w:kern w:val="0"/>
        </w:rPr>
        <w:t>[17]</w:t>
      </w:r>
      <w:r w:rsidR="00E54413">
        <w:rPr>
          <w:rFonts w:cstheme="minorHAnsi"/>
          <w:kern w:val="0"/>
        </w:rPr>
        <w:fldChar w:fldCharType="end"/>
      </w:r>
      <w:r w:rsidR="003443E8">
        <w:rPr>
          <w:rFonts w:cstheme="minorHAnsi"/>
          <w:kern w:val="0"/>
        </w:rPr>
        <w:t>.</w:t>
      </w:r>
    </w:p>
    <w:p w14:paraId="6E9B3D8F" w14:textId="0CCFBA4C" w:rsidR="000D182B" w:rsidRPr="00214617" w:rsidRDefault="000D182B" w:rsidP="00214617">
      <w:pPr>
        <w:rPr>
          <w:rFonts w:cstheme="minorHAnsi"/>
          <w:i/>
          <w:iCs/>
          <w:kern w:val="0"/>
        </w:rPr>
      </w:pPr>
      <w:bookmarkStart w:id="16" w:name="_Hlk171172102"/>
      <w:r w:rsidRPr="00214617">
        <w:rPr>
          <w:rFonts w:cstheme="minorHAnsi"/>
          <w:b/>
          <w:bCs/>
          <w:i/>
          <w:iCs/>
          <w:kern w:val="0"/>
        </w:rPr>
        <w:t xml:space="preserve">Family </w:t>
      </w:r>
      <w:r w:rsidR="00295F41">
        <w:rPr>
          <w:rFonts w:cstheme="minorHAnsi"/>
          <w:b/>
          <w:bCs/>
          <w:i/>
          <w:iCs/>
          <w:kern w:val="0"/>
        </w:rPr>
        <w:t>dynamics and external pressures</w:t>
      </w:r>
    </w:p>
    <w:p w14:paraId="33765E2F" w14:textId="77777777" w:rsidR="007D2B66" w:rsidRDefault="007B4408" w:rsidP="00214617">
      <w:pPr>
        <w:rPr>
          <w:rFonts w:cstheme="minorHAnsi"/>
          <w:kern w:val="0"/>
        </w:rPr>
      </w:pPr>
      <w:r>
        <w:rPr>
          <w:rFonts w:cstheme="minorHAnsi"/>
          <w:kern w:val="0"/>
        </w:rPr>
        <w:t>Families, while</w:t>
      </w:r>
      <w:r w:rsidR="00485357">
        <w:rPr>
          <w:rFonts w:cstheme="minorHAnsi"/>
          <w:kern w:val="0"/>
        </w:rPr>
        <w:t xml:space="preserve"> often</w:t>
      </w:r>
      <w:r w:rsidR="00273185">
        <w:rPr>
          <w:rFonts w:cstheme="minorHAnsi"/>
          <w:kern w:val="0"/>
        </w:rPr>
        <w:t xml:space="preserve"> a vital support system,</w:t>
      </w:r>
      <w:r w:rsidR="00485357">
        <w:rPr>
          <w:rFonts w:cstheme="minorHAnsi"/>
          <w:kern w:val="0"/>
        </w:rPr>
        <w:t xml:space="preserve"> </w:t>
      </w:r>
      <w:r w:rsidR="00D1739A">
        <w:rPr>
          <w:rFonts w:cstheme="minorHAnsi"/>
          <w:kern w:val="0"/>
        </w:rPr>
        <w:t>also</w:t>
      </w:r>
      <w:r w:rsidR="00485357">
        <w:rPr>
          <w:rFonts w:cstheme="minorHAnsi"/>
          <w:kern w:val="0"/>
        </w:rPr>
        <w:t xml:space="preserve"> </w:t>
      </w:r>
      <w:r w:rsidR="00550C1A">
        <w:rPr>
          <w:rFonts w:cstheme="minorHAnsi"/>
          <w:kern w:val="0"/>
        </w:rPr>
        <w:t>present</w:t>
      </w:r>
      <w:r w:rsidR="00D1739A">
        <w:rPr>
          <w:rFonts w:cstheme="minorHAnsi"/>
          <w:kern w:val="0"/>
        </w:rPr>
        <w:t>ed</w:t>
      </w:r>
      <w:r w:rsidR="00485357">
        <w:rPr>
          <w:rFonts w:cstheme="minorHAnsi"/>
          <w:kern w:val="0"/>
        </w:rPr>
        <w:t xml:space="preserve"> challenges</w:t>
      </w:r>
      <w:r w:rsidR="003D49B4">
        <w:rPr>
          <w:rFonts w:cstheme="minorHAnsi"/>
          <w:kern w:val="0"/>
        </w:rPr>
        <w:t xml:space="preserve"> for </w:t>
      </w:r>
      <w:r w:rsidR="00D1739A">
        <w:rPr>
          <w:rFonts w:cstheme="minorHAnsi"/>
          <w:kern w:val="0"/>
        </w:rPr>
        <w:t>AYAs</w:t>
      </w:r>
      <w:r w:rsidR="003D49B4">
        <w:rPr>
          <w:rFonts w:cstheme="minorHAnsi"/>
          <w:kern w:val="0"/>
        </w:rPr>
        <w:t xml:space="preserve"> navig</w:t>
      </w:r>
      <w:r w:rsidR="00485357">
        <w:rPr>
          <w:rFonts w:cstheme="minorHAnsi"/>
          <w:kern w:val="0"/>
        </w:rPr>
        <w:t>ating romantic relationships.</w:t>
      </w:r>
      <w:r w:rsidR="00273185">
        <w:rPr>
          <w:rFonts w:cstheme="minorHAnsi"/>
          <w:kern w:val="0"/>
        </w:rPr>
        <w:t xml:space="preserve"> </w:t>
      </w:r>
      <w:bookmarkEnd w:id="16"/>
      <w:r>
        <w:rPr>
          <w:rFonts w:cstheme="minorHAnsi"/>
          <w:kern w:val="0"/>
        </w:rPr>
        <w:t xml:space="preserve">Families </w:t>
      </w:r>
      <w:r w:rsidR="003D49B4">
        <w:rPr>
          <w:rFonts w:cstheme="minorHAnsi"/>
          <w:kern w:val="0"/>
        </w:rPr>
        <w:t xml:space="preserve">sometimes </w:t>
      </w:r>
      <w:r>
        <w:rPr>
          <w:rFonts w:cstheme="minorHAnsi"/>
          <w:kern w:val="0"/>
        </w:rPr>
        <w:t>resisted surviv</w:t>
      </w:r>
      <w:r w:rsidR="00485357">
        <w:rPr>
          <w:rFonts w:cstheme="minorHAnsi"/>
          <w:kern w:val="0"/>
        </w:rPr>
        <w:t>or’s relationships due to concerns about t</w:t>
      </w:r>
      <w:r>
        <w:rPr>
          <w:rFonts w:cstheme="minorHAnsi"/>
          <w:kern w:val="0"/>
        </w:rPr>
        <w:t>he survivor’s</w:t>
      </w:r>
      <w:r w:rsidR="00485357">
        <w:rPr>
          <w:rFonts w:cstheme="minorHAnsi"/>
          <w:kern w:val="0"/>
        </w:rPr>
        <w:t xml:space="preserve"> wellbeing or potential burden on the partner</w:t>
      </w:r>
      <w:r w:rsidR="00E54413">
        <w:rPr>
          <w:rFonts w:cstheme="minorHAnsi"/>
          <w:kern w:val="0"/>
        </w:rPr>
        <w:fldChar w:fldCharType="begin"/>
      </w:r>
      <w:r w:rsidR="00727BCF">
        <w:rPr>
          <w:rFonts w:cstheme="minorHAnsi"/>
          <w:kern w:val="0"/>
        </w:rPr>
        <w:instrText xml:space="preserve"> ADDIN EN.CITE &lt;EndNote&gt;&lt;Cite&gt;&lt;Author&gt;Yoshida&lt;/Author&gt;&lt;Year&gt;2022&lt;/Year&gt;&lt;RecNum&gt;17&lt;/RecNum&gt;&lt;DisplayText&gt;[31]&lt;/DisplayText&gt;&lt;record&gt;&lt;rec-number&gt;17&lt;/rec-number&gt;&lt;foreign-keys&gt;&lt;key app="EN" db-id="ese222vrz905xaee0t5xzpwrrvepe9vxw09s" timestamp="1698679555"&gt;17&lt;/key&gt;&lt;/foreign-keys&gt;&lt;ref-type name="Journal Article"&gt;17&lt;/ref-type&gt;&lt;contributors&gt;&lt;authors&gt;&lt;author&gt;Yoshida, K.&lt;/author&gt;&lt;author&gt;Matsui, Y.&lt;/author&gt;&lt;/authors&gt;&lt;/contributors&gt;&lt;auth-address&gt;Graduate School of Comprehensive Human Sciences, University of Tsukuba, Tokyo, Japan.&lt;/auth-address&gt;&lt;titles&gt;&lt;title&gt;The Impact of Cancer on Romantic Relationships and Marriage Postdiagnosis Among Young Adult Cancer Survivors in Japan: A Qualitative Study&lt;/title&gt;&lt;secondary-title&gt;J Adolesc Young Adult Oncol&lt;/secondary-title&gt;&lt;/titles&gt;&lt;periodical&gt;&lt;full-title&gt;J Adolesc Young Adult Oncol&lt;/full-title&gt;&lt;/periodical&gt;&lt;pages&gt;146-155&lt;/pages&gt;&lt;volume&gt;11&lt;/volume&gt;&lt;number&gt;2&lt;/number&gt;&lt;edition&gt;20210618&lt;/edition&gt;&lt;keywords&gt;&lt;keyword&gt;Adolescent&lt;/keyword&gt;&lt;keyword&gt;*Cancer Survivors&lt;/keyword&gt;&lt;keyword&gt;Female&lt;/keyword&gt;&lt;keyword&gt;Humans&lt;/keyword&gt;&lt;keyword&gt;Japan&lt;/keyword&gt;&lt;keyword&gt;Male&lt;/keyword&gt;&lt;keyword&gt;Marriage&lt;/keyword&gt;&lt;keyword&gt;*Neoplasms&lt;/keyword&gt;&lt;keyword&gt;Qualitative Research&lt;/keyword&gt;&lt;keyword&gt;Young Adult&lt;/keyword&gt;&lt;keyword&gt;dating&lt;/keyword&gt;&lt;keyword&gt;interview&lt;/keyword&gt;&lt;keyword&gt;qualitative&lt;/keyword&gt;&lt;keyword&gt;romantic relationships&lt;/keyword&gt;&lt;/keywords&gt;&lt;dates&gt;&lt;year&gt;2022&lt;/year&gt;&lt;pub-dates&gt;&lt;date&gt;Apr&lt;/date&gt;&lt;/pub-dates&gt;&lt;/dates&gt;&lt;isbn&gt;2156-535X (Electronic)&amp;#xD;2156-5333 (Linking)&lt;/isbn&gt;&lt;accession-num&gt;34143655&lt;/accession-num&gt;&lt;urls&gt;&lt;related-urls&gt;&lt;url&gt;https://www.ncbi.nlm.nih.gov/pubmed/34143655&lt;/url&gt;&lt;/related-urls&gt;&lt;/urls&gt;&lt;electronic-resource-num&gt;10.1089/jayao.2020.0199&lt;/electronic-resource-num&gt;&lt;remote-database-name&gt;Medline&lt;/remote-database-name&gt;&lt;remote-database-provider&gt;NLM&lt;/remote-database-provider&gt;&lt;/record&gt;&lt;/Cite&gt;&lt;/EndNote&gt;</w:instrText>
      </w:r>
      <w:r w:rsidR="00E54413">
        <w:rPr>
          <w:rFonts w:cstheme="minorHAnsi"/>
          <w:kern w:val="0"/>
        </w:rPr>
        <w:fldChar w:fldCharType="separate"/>
      </w:r>
      <w:r w:rsidR="00727BCF">
        <w:rPr>
          <w:rFonts w:cstheme="minorHAnsi"/>
          <w:noProof/>
          <w:kern w:val="0"/>
        </w:rPr>
        <w:t>[31]</w:t>
      </w:r>
      <w:r w:rsidR="00E54413">
        <w:rPr>
          <w:rFonts w:cstheme="minorHAnsi"/>
          <w:kern w:val="0"/>
        </w:rPr>
        <w:fldChar w:fldCharType="end"/>
      </w:r>
      <w:r w:rsidR="007070D3">
        <w:rPr>
          <w:rFonts w:cstheme="minorHAnsi"/>
          <w:kern w:val="0"/>
        </w:rPr>
        <w:t xml:space="preserve">: </w:t>
      </w:r>
    </w:p>
    <w:p w14:paraId="528085B7" w14:textId="77777777" w:rsidR="007D2B66" w:rsidRDefault="007070D3" w:rsidP="007D2B66">
      <w:pPr>
        <w:ind w:left="567"/>
        <w:rPr>
          <w:rFonts w:cstheme="minorHAnsi"/>
          <w:kern w:val="0"/>
        </w:rPr>
      </w:pPr>
      <w:r w:rsidRPr="00A20322">
        <w:rPr>
          <w:rFonts w:cstheme="minorHAnsi"/>
          <w:i/>
          <w:iCs/>
          <w:kern w:val="0"/>
        </w:rPr>
        <w:t xml:space="preserve">“My mother-in-law perceived me </w:t>
      </w:r>
      <w:proofErr w:type="spellStart"/>
      <w:r w:rsidRPr="00A20322">
        <w:rPr>
          <w:rFonts w:cstheme="minorHAnsi"/>
          <w:i/>
          <w:iCs/>
          <w:kern w:val="0"/>
        </w:rPr>
        <w:t>unfavorably</w:t>
      </w:r>
      <w:proofErr w:type="spellEnd"/>
      <w:r w:rsidRPr="00A20322">
        <w:rPr>
          <w:rFonts w:cstheme="minorHAnsi"/>
          <w:i/>
          <w:iCs/>
          <w:kern w:val="0"/>
        </w:rPr>
        <w:t xml:space="preserve"> because of my cancer when we married. I learned that from my partner.”</w:t>
      </w:r>
      <w:r w:rsidR="00E54413" w:rsidRPr="004E46A3">
        <w:rPr>
          <w:rFonts w:cstheme="minorHAnsi"/>
          <w:kern w:val="0"/>
        </w:rPr>
        <w:fldChar w:fldCharType="begin"/>
      </w:r>
      <w:r w:rsidR="00727BCF">
        <w:rPr>
          <w:rFonts w:cstheme="minorHAnsi"/>
          <w:kern w:val="0"/>
        </w:rPr>
        <w:instrText xml:space="preserve"> ADDIN EN.CITE &lt;EndNote&gt;&lt;Cite&gt;&lt;Author&gt;Yoshida&lt;/Author&gt;&lt;Year&gt;2022&lt;/Year&gt;&lt;RecNum&gt;17&lt;/RecNum&gt;&lt;DisplayText&gt;[31]&lt;/DisplayText&gt;&lt;record&gt;&lt;rec-number&gt;17&lt;/rec-number&gt;&lt;foreign-keys&gt;&lt;key app="EN" db-id="ese222vrz905xaee0t5xzpwrrvepe9vxw09s" timestamp="1698679555"&gt;17&lt;/key&gt;&lt;/foreign-keys&gt;&lt;ref-type name="Journal Article"&gt;17&lt;/ref-type&gt;&lt;contributors&gt;&lt;authors&gt;&lt;author&gt;Yoshida, K.&lt;/author&gt;&lt;author&gt;Matsui, Y.&lt;/author&gt;&lt;/authors&gt;&lt;/contributors&gt;&lt;auth-address&gt;Graduate School of Comprehensive Human Sciences, University of Tsukuba, Tokyo, Japan.&lt;/auth-address&gt;&lt;titles&gt;&lt;title&gt;The Impact of Cancer on Romantic Relationships and Marriage Postdiagnosis Among Young Adult Cancer Survivors in Japan: A Qualitative Study&lt;/title&gt;&lt;secondary-title&gt;J Adolesc Young Adult Oncol&lt;/secondary-title&gt;&lt;/titles&gt;&lt;periodical&gt;&lt;full-title&gt;J Adolesc Young Adult Oncol&lt;/full-title&gt;&lt;/periodical&gt;&lt;pages&gt;146-155&lt;/pages&gt;&lt;volume&gt;11&lt;/volume&gt;&lt;number&gt;2&lt;/number&gt;&lt;edition&gt;20210618&lt;/edition&gt;&lt;keywords&gt;&lt;keyword&gt;Adolescent&lt;/keyword&gt;&lt;keyword&gt;*Cancer Survivors&lt;/keyword&gt;&lt;keyword&gt;Female&lt;/keyword&gt;&lt;keyword&gt;Humans&lt;/keyword&gt;&lt;keyword&gt;Japan&lt;/keyword&gt;&lt;keyword&gt;Male&lt;/keyword&gt;&lt;keyword&gt;Marriage&lt;/keyword&gt;&lt;keyword&gt;*Neoplasms&lt;/keyword&gt;&lt;keyword&gt;Qualitative Research&lt;/keyword&gt;&lt;keyword&gt;Young Adult&lt;/keyword&gt;&lt;keyword&gt;dating&lt;/keyword&gt;&lt;keyword&gt;interview&lt;/keyword&gt;&lt;keyword&gt;qualitative&lt;/keyword&gt;&lt;keyword&gt;romantic relationships&lt;/keyword&gt;&lt;/keywords&gt;&lt;dates&gt;&lt;year&gt;2022&lt;/year&gt;&lt;pub-dates&gt;&lt;date&gt;Apr&lt;/date&gt;&lt;/pub-dates&gt;&lt;/dates&gt;&lt;isbn&gt;2156-535X (Electronic)&amp;#xD;2156-5333 (Linking)&lt;/isbn&gt;&lt;accession-num&gt;34143655&lt;/accession-num&gt;&lt;urls&gt;&lt;related-urls&gt;&lt;url&gt;https://www.ncbi.nlm.nih.gov/pubmed/34143655&lt;/url&gt;&lt;/related-urls&gt;&lt;/urls&gt;&lt;electronic-resource-num&gt;10.1089/jayao.2020.0199&lt;/electronic-resource-num&gt;&lt;remote-database-name&gt;Medline&lt;/remote-database-name&gt;&lt;remote-database-provider&gt;NLM&lt;/remote-database-provider&gt;&lt;/record&gt;&lt;/Cite&gt;&lt;/EndNote&gt;</w:instrText>
      </w:r>
      <w:r w:rsidR="00E54413" w:rsidRPr="004E46A3">
        <w:rPr>
          <w:rFonts w:cstheme="minorHAnsi"/>
          <w:kern w:val="0"/>
        </w:rPr>
        <w:fldChar w:fldCharType="separate"/>
      </w:r>
      <w:r w:rsidR="00727BCF">
        <w:rPr>
          <w:rFonts w:cstheme="minorHAnsi"/>
          <w:noProof/>
          <w:kern w:val="0"/>
        </w:rPr>
        <w:t>[31]</w:t>
      </w:r>
      <w:r w:rsidR="00E54413" w:rsidRPr="004E46A3">
        <w:rPr>
          <w:rFonts w:cstheme="minorHAnsi"/>
          <w:kern w:val="0"/>
        </w:rPr>
        <w:fldChar w:fldCharType="end"/>
      </w:r>
      <w:r w:rsidR="00485357" w:rsidRPr="004E46A3">
        <w:rPr>
          <w:rFonts w:cstheme="minorHAnsi"/>
          <w:kern w:val="0"/>
        </w:rPr>
        <w:t>.</w:t>
      </w:r>
      <w:r w:rsidR="00485357">
        <w:rPr>
          <w:rFonts w:cstheme="minorHAnsi"/>
          <w:kern w:val="0"/>
        </w:rPr>
        <w:t xml:space="preserve"> </w:t>
      </w:r>
    </w:p>
    <w:p w14:paraId="61B74DFC" w14:textId="5F080A50" w:rsidR="009E3C7B" w:rsidRDefault="00485357" w:rsidP="00214617">
      <w:pPr>
        <w:rPr>
          <w:rFonts w:cstheme="minorHAnsi"/>
          <w:kern w:val="0"/>
        </w:rPr>
      </w:pPr>
      <w:r>
        <w:rPr>
          <w:rFonts w:cstheme="minorHAnsi"/>
          <w:kern w:val="0"/>
        </w:rPr>
        <w:t xml:space="preserve">Partners of </w:t>
      </w:r>
      <w:r w:rsidR="00D1739A">
        <w:rPr>
          <w:rFonts w:cstheme="minorHAnsi"/>
          <w:kern w:val="0"/>
        </w:rPr>
        <w:t>AYAs</w:t>
      </w:r>
      <w:r>
        <w:rPr>
          <w:rFonts w:cstheme="minorHAnsi"/>
          <w:kern w:val="0"/>
        </w:rPr>
        <w:t xml:space="preserve"> could also feel sidelined by well-intentioned family members, </w:t>
      </w:r>
      <w:r w:rsidR="007B4408">
        <w:rPr>
          <w:rFonts w:cstheme="minorHAnsi"/>
          <w:kern w:val="0"/>
        </w:rPr>
        <w:t>who</w:t>
      </w:r>
      <w:r>
        <w:rPr>
          <w:rFonts w:cstheme="minorHAnsi"/>
          <w:kern w:val="0"/>
        </w:rPr>
        <w:t xml:space="preserve"> prioritise</w:t>
      </w:r>
      <w:r w:rsidR="007B4408">
        <w:rPr>
          <w:rFonts w:cstheme="minorHAnsi"/>
          <w:kern w:val="0"/>
        </w:rPr>
        <w:t>d</w:t>
      </w:r>
      <w:r>
        <w:rPr>
          <w:rFonts w:cstheme="minorHAnsi"/>
          <w:kern w:val="0"/>
        </w:rPr>
        <w:t xml:space="preserve"> the patient’s needs</w:t>
      </w:r>
      <w:r w:rsidR="007B4408">
        <w:rPr>
          <w:rFonts w:cstheme="minorHAnsi"/>
          <w:kern w:val="0"/>
        </w:rPr>
        <w:t xml:space="preserve">, </w:t>
      </w:r>
      <w:r w:rsidR="003D49B4">
        <w:rPr>
          <w:rFonts w:cstheme="minorHAnsi"/>
          <w:kern w:val="0"/>
        </w:rPr>
        <w:t>leaving them feeling excluded</w:t>
      </w:r>
      <w:r w:rsidR="00EB7F12">
        <w:rPr>
          <w:rFonts w:cstheme="minorHAnsi"/>
          <w:kern w:val="0"/>
        </w:rPr>
        <w:fldChar w:fldCharType="begin">
          <w:fldData xml:space="preserve">PEVuZE5vdGU+PENpdGU+PEF1dGhvcj5Nb3VsZXM8L0F1dGhvcj48WWVhcj4yMDE4PC9ZZWFyPjxS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Nb3VsZXM8L0F1dGhvcj48WWVhcj4yMDE4PC9ZZWFyPjxS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EB7F12">
        <w:rPr>
          <w:rFonts w:cstheme="minorHAnsi"/>
          <w:kern w:val="0"/>
        </w:rPr>
      </w:r>
      <w:r w:rsidR="00EB7F12">
        <w:rPr>
          <w:rFonts w:cstheme="minorHAnsi"/>
          <w:kern w:val="0"/>
        </w:rPr>
        <w:fldChar w:fldCharType="separate"/>
      </w:r>
      <w:r w:rsidR="00727BCF">
        <w:rPr>
          <w:rFonts w:cstheme="minorHAnsi"/>
          <w:noProof/>
          <w:kern w:val="0"/>
        </w:rPr>
        <w:t>[33]</w:t>
      </w:r>
      <w:r w:rsidR="00EB7F12">
        <w:rPr>
          <w:rFonts w:cstheme="minorHAnsi"/>
          <w:kern w:val="0"/>
        </w:rPr>
        <w:fldChar w:fldCharType="end"/>
      </w:r>
      <w:r w:rsidR="007B4408">
        <w:rPr>
          <w:rFonts w:cstheme="minorHAnsi"/>
          <w:kern w:val="0"/>
        </w:rPr>
        <w:t xml:space="preserve">. Additionally, heightened social awareness experienced by adolescents </w:t>
      </w:r>
      <w:r w:rsidR="00D1739A">
        <w:rPr>
          <w:rFonts w:cstheme="minorHAnsi"/>
          <w:kern w:val="0"/>
        </w:rPr>
        <w:t>created</w:t>
      </w:r>
      <w:r w:rsidR="007B4408">
        <w:rPr>
          <w:rFonts w:cstheme="minorHAnsi"/>
          <w:kern w:val="0"/>
        </w:rPr>
        <w:t xml:space="preserve"> pressure to conform to societal expectations within their relationships, </w:t>
      </w:r>
      <w:r w:rsidR="00D1739A">
        <w:rPr>
          <w:rFonts w:cstheme="minorHAnsi"/>
          <w:kern w:val="0"/>
        </w:rPr>
        <w:t xml:space="preserve">which </w:t>
      </w:r>
      <w:r w:rsidR="007B4408">
        <w:rPr>
          <w:rFonts w:cstheme="minorHAnsi"/>
          <w:kern w:val="0"/>
        </w:rPr>
        <w:t>potentially le</w:t>
      </w:r>
      <w:r w:rsidR="00D1739A">
        <w:rPr>
          <w:rFonts w:cstheme="minorHAnsi"/>
          <w:kern w:val="0"/>
        </w:rPr>
        <w:t>d</w:t>
      </w:r>
      <w:r w:rsidR="007B4408">
        <w:rPr>
          <w:rFonts w:cstheme="minorHAnsi"/>
          <w:kern w:val="0"/>
        </w:rPr>
        <w:t xml:space="preserve"> to partners </w:t>
      </w:r>
      <w:r w:rsidR="003D49B4">
        <w:rPr>
          <w:rFonts w:cstheme="minorHAnsi"/>
          <w:kern w:val="0"/>
        </w:rPr>
        <w:t xml:space="preserve">to </w:t>
      </w:r>
      <w:r w:rsidR="00C22C59" w:rsidRPr="00A20322">
        <w:rPr>
          <w:rFonts w:cstheme="minorHAnsi"/>
          <w:i/>
          <w:iCs/>
          <w:kern w:val="0"/>
        </w:rPr>
        <w:t>“</w:t>
      </w:r>
      <w:r w:rsidR="003D49B4" w:rsidRPr="00A20322">
        <w:rPr>
          <w:rFonts w:cstheme="minorHAnsi"/>
          <w:i/>
          <w:iCs/>
          <w:kern w:val="0"/>
        </w:rPr>
        <w:t>keep up appearances</w:t>
      </w:r>
      <w:r w:rsidR="00C22C59" w:rsidRPr="00A20322">
        <w:rPr>
          <w:rFonts w:cstheme="minorHAnsi"/>
          <w:i/>
          <w:iCs/>
          <w:kern w:val="0"/>
        </w:rPr>
        <w:t>”</w:t>
      </w:r>
      <w:r w:rsidR="007B4408" w:rsidRPr="009E3C7B">
        <w:rPr>
          <w:rFonts w:cstheme="minorHAnsi"/>
          <w:kern w:val="0"/>
        </w:rPr>
        <w:t xml:space="preserve"> or suppress</w:t>
      </w:r>
      <w:r w:rsidR="00D1739A">
        <w:rPr>
          <w:rFonts w:cstheme="minorHAnsi"/>
          <w:kern w:val="0"/>
        </w:rPr>
        <w:t>ed</w:t>
      </w:r>
      <w:r w:rsidR="007B4408" w:rsidRPr="009E3C7B">
        <w:rPr>
          <w:rFonts w:cstheme="minorHAnsi"/>
          <w:kern w:val="0"/>
        </w:rPr>
        <w:t xml:space="preserve"> their own needs to maintain a certain image</w:t>
      </w:r>
      <w:r w:rsidR="00EB7F12">
        <w:rPr>
          <w:rFonts w:cstheme="minorHAnsi"/>
          <w:kern w:val="0"/>
        </w:rPr>
        <w:fldChar w:fldCharType="begin">
          <w:fldData xml:space="preserve">PEVuZE5vdGU+PENpdGU+PEF1dGhvcj5Nb3VsZXM8L0F1dGhvcj48WWVhcj4yMDE4PC9ZZWFyPjxS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Nb3VsZXM8L0F1dGhvcj48WWVhcj4yMDE4PC9ZZWFyPjxS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EB7F12">
        <w:rPr>
          <w:rFonts w:cstheme="minorHAnsi"/>
          <w:kern w:val="0"/>
        </w:rPr>
      </w:r>
      <w:r w:rsidR="00EB7F12">
        <w:rPr>
          <w:rFonts w:cstheme="minorHAnsi"/>
          <w:kern w:val="0"/>
        </w:rPr>
        <w:fldChar w:fldCharType="separate"/>
      </w:r>
      <w:r w:rsidR="00727BCF">
        <w:rPr>
          <w:rFonts w:cstheme="minorHAnsi"/>
          <w:noProof/>
          <w:kern w:val="0"/>
        </w:rPr>
        <w:t>[33]</w:t>
      </w:r>
      <w:r w:rsidR="00EB7F12">
        <w:rPr>
          <w:rFonts w:cstheme="minorHAnsi"/>
          <w:kern w:val="0"/>
        </w:rPr>
        <w:fldChar w:fldCharType="end"/>
      </w:r>
      <w:r w:rsidR="007B4408">
        <w:rPr>
          <w:rFonts w:cstheme="minorHAnsi"/>
          <w:kern w:val="0"/>
        </w:rPr>
        <w:t>.</w:t>
      </w:r>
    </w:p>
    <w:p w14:paraId="395EEA52" w14:textId="77777777" w:rsidR="000D182B" w:rsidRPr="000D182B" w:rsidRDefault="000D182B" w:rsidP="00DF5BCD">
      <w:pPr>
        <w:rPr>
          <w:rFonts w:cstheme="minorHAnsi"/>
          <w:kern w:val="0"/>
        </w:rPr>
      </w:pPr>
      <w:bookmarkStart w:id="17" w:name="_Hlk171172293"/>
      <w:r w:rsidRPr="000D182B">
        <w:rPr>
          <w:rFonts w:cstheme="minorHAnsi"/>
          <w:b/>
          <w:bCs/>
          <w:kern w:val="0"/>
        </w:rPr>
        <w:t>Opportunities</w:t>
      </w:r>
      <w:r w:rsidRPr="000D182B">
        <w:rPr>
          <w:rFonts w:cstheme="minorHAnsi"/>
          <w:kern w:val="0"/>
        </w:rPr>
        <w:t>:</w:t>
      </w:r>
    </w:p>
    <w:p w14:paraId="26A0B623" w14:textId="60C7D888" w:rsidR="00D87049" w:rsidRPr="00214617" w:rsidRDefault="00D87049" w:rsidP="00D87049">
      <w:pPr>
        <w:rPr>
          <w:rFonts w:cstheme="minorHAnsi"/>
          <w:i/>
          <w:iCs/>
          <w:kern w:val="0"/>
        </w:rPr>
      </w:pPr>
      <w:r>
        <w:rPr>
          <w:rFonts w:cstheme="minorHAnsi"/>
          <w:b/>
          <w:bCs/>
          <w:i/>
          <w:iCs/>
          <w:kern w:val="0"/>
        </w:rPr>
        <w:t>Partner support</w:t>
      </w:r>
      <w:r w:rsidR="007A5899">
        <w:rPr>
          <w:rFonts w:cstheme="minorHAnsi"/>
          <w:b/>
          <w:bCs/>
          <w:i/>
          <w:iCs/>
          <w:kern w:val="0"/>
        </w:rPr>
        <w:t xml:space="preserve"> and emotional resilience</w:t>
      </w:r>
    </w:p>
    <w:p w14:paraId="491B3E71" w14:textId="1441A652" w:rsidR="00DF5BCD" w:rsidRPr="001444E1" w:rsidRDefault="001346CD" w:rsidP="00DF5BCD">
      <w:r w:rsidRPr="00214617">
        <w:rPr>
          <w:rFonts w:cstheme="minorHAnsi"/>
          <w:kern w:val="0"/>
        </w:rPr>
        <w:t xml:space="preserve">Partners </w:t>
      </w:r>
      <w:r w:rsidR="00295F41">
        <w:rPr>
          <w:rFonts w:cstheme="minorHAnsi"/>
          <w:kern w:val="0"/>
        </w:rPr>
        <w:t>play</w:t>
      </w:r>
      <w:r w:rsidR="005A4375">
        <w:rPr>
          <w:rFonts w:cstheme="minorHAnsi"/>
          <w:kern w:val="0"/>
        </w:rPr>
        <w:t>ed</w:t>
      </w:r>
      <w:r w:rsidR="00295F41">
        <w:rPr>
          <w:rFonts w:cstheme="minorHAnsi"/>
          <w:kern w:val="0"/>
        </w:rPr>
        <w:t xml:space="preserve"> a</w:t>
      </w:r>
      <w:r w:rsidR="000A30D6">
        <w:rPr>
          <w:rFonts w:cstheme="minorHAnsi"/>
          <w:kern w:val="0"/>
        </w:rPr>
        <w:t>n essential</w:t>
      </w:r>
      <w:r w:rsidR="00295F41">
        <w:rPr>
          <w:rFonts w:cstheme="minorHAnsi"/>
          <w:kern w:val="0"/>
        </w:rPr>
        <w:t xml:space="preserve"> role in supporting A</w:t>
      </w:r>
      <w:r w:rsidRPr="00214617">
        <w:rPr>
          <w:rFonts w:cstheme="minorHAnsi"/>
          <w:kern w:val="0"/>
        </w:rPr>
        <w:t>YAs with cancer</w:t>
      </w:r>
      <w:r w:rsidR="0006429C">
        <w:rPr>
          <w:rFonts w:cstheme="minorHAnsi"/>
          <w:kern w:val="0"/>
        </w:rPr>
        <w:fldChar w:fldCharType="begin">
          <w:fldData xml:space="preserve">PEVuZE5vdGU+PENpdGU+PEF1dGhvcj5DYXJwZW50aWVyPC9BdXRob3I+PFllYXI+MjAxMTwvWWVh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DYXJwZW50aWVyPC9BdXRob3I+PFllYXI+MjAxMTwvWWVh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06429C">
        <w:rPr>
          <w:rFonts w:cstheme="minorHAnsi"/>
          <w:kern w:val="0"/>
        </w:rPr>
      </w:r>
      <w:r w:rsidR="0006429C">
        <w:rPr>
          <w:rFonts w:cstheme="minorHAnsi"/>
          <w:kern w:val="0"/>
        </w:rPr>
        <w:fldChar w:fldCharType="separate"/>
      </w:r>
      <w:r w:rsidR="00727BCF">
        <w:rPr>
          <w:rFonts w:cstheme="minorHAnsi"/>
          <w:noProof/>
          <w:kern w:val="0"/>
        </w:rPr>
        <w:t>[8, 16, 17, 30, 32, 39-41]</w:t>
      </w:r>
      <w:r w:rsidR="0006429C">
        <w:rPr>
          <w:rFonts w:cstheme="minorHAnsi"/>
          <w:kern w:val="0"/>
        </w:rPr>
        <w:fldChar w:fldCharType="end"/>
      </w:r>
      <w:r w:rsidR="00EB7F12">
        <w:rPr>
          <w:rFonts w:cstheme="minorHAnsi"/>
          <w:kern w:val="0"/>
        </w:rPr>
        <w:t xml:space="preserve">, </w:t>
      </w:r>
      <w:r w:rsidR="00295F41">
        <w:rPr>
          <w:rFonts w:cstheme="minorHAnsi"/>
          <w:kern w:val="0"/>
        </w:rPr>
        <w:t xml:space="preserve">providing practical help </w:t>
      </w:r>
      <w:r w:rsidR="0053061A">
        <w:rPr>
          <w:rFonts w:cstheme="minorHAnsi"/>
          <w:kern w:val="0"/>
        </w:rPr>
        <w:t>such as</w:t>
      </w:r>
      <w:r w:rsidR="00295F41">
        <w:rPr>
          <w:rFonts w:cstheme="minorHAnsi"/>
          <w:kern w:val="0"/>
        </w:rPr>
        <w:t xml:space="preserve"> accompanying them to appointments and assist</w:t>
      </w:r>
      <w:r w:rsidR="005A4375">
        <w:rPr>
          <w:rFonts w:cstheme="minorHAnsi"/>
          <w:kern w:val="0"/>
        </w:rPr>
        <w:t>ing</w:t>
      </w:r>
      <w:r w:rsidR="00295F41">
        <w:rPr>
          <w:rFonts w:cstheme="minorHAnsi"/>
          <w:kern w:val="0"/>
        </w:rPr>
        <w:t xml:space="preserve"> with daily tasks</w:t>
      </w:r>
      <w:r w:rsidR="00EB7F12">
        <w:rPr>
          <w:rFonts w:cstheme="minorHAnsi"/>
          <w:kern w:val="0"/>
        </w:rPr>
        <w:fldChar w:fldCharType="begin"/>
      </w:r>
      <w:r w:rsidR="00727BCF">
        <w:rPr>
          <w:rFonts w:cstheme="minorHAnsi"/>
          <w:kern w:val="0"/>
        </w:rPr>
        <w:instrText xml:space="preserve"> ADDIN EN.CITE &lt;EndNote&gt;&lt;Cite&gt;&lt;Author&gt;Davies&lt;/Author&gt;&lt;Year&gt;2019&lt;/Year&gt;&lt;RecNum&gt;74&lt;/RecNum&gt;&lt;DisplayText&gt;[32, 39]&lt;/DisplayText&gt;&lt;record&gt;&lt;rec-number&gt;74&lt;/rec-number&gt;&lt;foreign-keys&gt;&lt;key app="EN" db-id="ese222vrz905xaee0t5xzpwrrvepe9vxw09s" timestamp="1741466394"&gt;74&lt;/key&gt;&lt;/foreign-keys&gt;&lt;ref-type name="Journal Article"&gt;17&lt;/ref-type&gt;&lt;contributors&gt;&lt;authors&gt;&lt;author&gt;Davies, Jane&lt;/author&gt;&lt;author&gt;Hannigan, Ben&lt;/author&gt;&lt;author&gt;Kelly, Daniel&lt;/author&gt;&lt;/authors&gt;&lt;/contributors&gt;&lt;titles&gt;&lt;title&gt;The experience of partners supporting adolescents and young adults with cancer&lt;/title&gt;&lt;secondary-title&gt;Journal of advanced nursing&lt;/secondary-title&gt;&lt;/titles&gt;&lt;periodical&gt;&lt;full-title&gt;Journal of advanced nursing&lt;/full-title&gt;&lt;/periodical&gt;&lt;pages&gt;2890-2898&lt;/pages&gt;&lt;volume&gt;75&lt;/volume&gt;&lt;number&gt;11&lt;/number&gt;&lt;dates&gt;&lt;year&gt;2019&lt;/year&gt;&lt;/dates&gt;&lt;isbn&gt;0309-2402&lt;/isbn&gt;&lt;urls&gt;&lt;/urls&gt;&lt;/record&gt;&lt;/Cite&gt;&lt;Cite&gt;&lt;Author&gt;Hauken&lt;/Author&gt;&lt;Year&gt;2019&lt;/Year&gt;&lt;RecNum&gt;66&lt;/RecNum&gt;&lt;record&gt;&lt;rec-number&gt;66&lt;/rec-number&gt;&lt;foreign-keys&gt;&lt;key app="EN" db-id="ese222vrz905xaee0t5xzpwrrvepe9vxw09s" timestamp="1741465966"&gt;66&lt;/key&gt;&lt;/foreign-keys&gt;&lt;ref-type name="Journal Article"&gt;17&lt;/ref-type&gt;&lt;contributors&gt;&lt;authors&gt;&lt;author&gt;Hauken, May Aa&lt;/author&gt;&lt;author&gt;Larsen, Torill MB&lt;/author&gt;&lt;/authors&gt;&lt;/contributors&gt;&lt;titles&gt;&lt;title&gt;Young adult cancer patients’ experiences of private social network support during cancer treatment&lt;/title&gt;&lt;secondary-title&gt;Journal of clinical nursing&lt;/secondary-title&gt;&lt;/titles&gt;&lt;periodical&gt;&lt;full-title&gt;Journal of clinical nursing&lt;/full-title&gt;&lt;/periodical&gt;&lt;pages&gt;2953-2965&lt;/pages&gt;&lt;volume&gt;28&lt;/volume&gt;&lt;number&gt;15-16&lt;/number&gt;&lt;dates&gt;&lt;year&gt;2019&lt;/year&gt;&lt;/dates&gt;&lt;isbn&gt;0962-1067&lt;/isbn&gt;&lt;urls&gt;&lt;/urls&gt;&lt;/record&gt;&lt;/Cite&gt;&lt;/EndNote&gt;</w:instrText>
      </w:r>
      <w:r w:rsidR="00EB7F12">
        <w:rPr>
          <w:rFonts w:cstheme="minorHAnsi"/>
          <w:kern w:val="0"/>
        </w:rPr>
        <w:fldChar w:fldCharType="separate"/>
      </w:r>
      <w:r w:rsidR="00727BCF">
        <w:rPr>
          <w:rFonts w:cstheme="minorHAnsi"/>
          <w:noProof/>
          <w:kern w:val="0"/>
        </w:rPr>
        <w:t>[32, 39]</w:t>
      </w:r>
      <w:r w:rsidR="00EB7F12">
        <w:rPr>
          <w:rFonts w:cstheme="minorHAnsi"/>
          <w:kern w:val="0"/>
        </w:rPr>
        <w:fldChar w:fldCharType="end"/>
      </w:r>
      <w:r>
        <w:rPr>
          <w:rFonts w:cstheme="minorHAnsi"/>
          <w:kern w:val="0"/>
        </w:rPr>
        <w:t>.</w:t>
      </w:r>
      <w:r w:rsidR="00295F41">
        <w:rPr>
          <w:rFonts w:cstheme="minorHAnsi"/>
          <w:kern w:val="0"/>
        </w:rPr>
        <w:t xml:space="preserve"> </w:t>
      </w:r>
      <w:r w:rsidR="00CD54BF">
        <w:rPr>
          <w:rFonts w:cstheme="minorHAnsi"/>
          <w:kern w:val="0"/>
        </w:rPr>
        <w:t>Partners also</w:t>
      </w:r>
      <w:r w:rsidR="00295F41">
        <w:rPr>
          <w:rFonts w:cstheme="minorHAnsi"/>
          <w:kern w:val="0"/>
        </w:rPr>
        <w:t xml:space="preserve"> offer</w:t>
      </w:r>
      <w:r w:rsidR="005A4375">
        <w:rPr>
          <w:rFonts w:cstheme="minorHAnsi"/>
          <w:kern w:val="0"/>
        </w:rPr>
        <w:t>ed</w:t>
      </w:r>
      <w:r w:rsidR="00295F41">
        <w:rPr>
          <w:rFonts w:cstheme="minorHAnsi"/>
          <w:kern w:val="0"/>
        </w:rPr>
        <w:t xml:space="preserve"> emotional support by simply</w:t>
      </w:r>
      <w:r w:rsidRPr="00214617">
        <w:rPr>
          <w:rFonts w:cstheme="minorHAnsi"/>
          <w:kern w:val="0"/>
        </w:rPr>
        <w:t xml:space="preserve"> </w:t>
      </w:r>
      <w:r w:rsidRPr="00A20322">
        <w:rPr>
          <w:rFonts w:cstheme="minorHAnsi"/>
          <w:i/>
          <w:iCs/>
          <w:kern w:val="0"/>
        </w:rPr>
        <w:t>"being there"</w:t>
      </w:r>
      <w:r w:rsidR="001444E1">
        <w:rPr>
          <w:rFonts w:cstheme="minorHAnsi"/>
          <w:kern w:val="0"/>
        </w:rPr>
        <w:t xml:space="preserve"> influencing how survivors viewed themselves to a more positive light</w:t>
      </w:r>
      <w:r w:rsidR="00EB7F12">
        <w:rPr>
          <w:rFonts w:cstheme="minorHAnsi"/>
          <w:kern w:val="0"/>
        </w:rPr>
        <w:fldChar w:fldCharType="begin">
          <w:fldData xml:space="preserve">PEVuZE5vdGU+PENpdGU+PEF1dGhvcj5DYXJwZW50aWVyPC9BdXRob3I+PFllYXI+MjAxMTwvWWVh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DYXJwZW50aWVyPC9BdXRob3I+PFllYXI+MjAxMTwvWWVh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EB7F12">
        <w:rPr>
          <w:rFonts w:cstheme="minorHAnsi"/>
          <w:kern w:val="0"/>
        </w:rPr>
      </w:r>
      <w:r w:rsidR="00EB7F12">
        <w:rPr>
          <w:rFonts w:cstheme="minorHAnsi"/>
          <w:kern w:val="0"/>
        </w:rPr>
        <w:fldChar w:fldCharType="separate"/>
      </w:r>
      <w:r w:rsidR="00727BCF">
        <w:rPr>
          <w:rFonts w:cstheme="minorHAnsi"/>
          <w:noProof/>
          <w:kern w:val="0"/>
        </w:rPr>
        <w:t>[16, 39, 44]</w:t>
      </w:r>
      <w:r w:rsidR="00EB7F12">
        <w:rPr>
          <w:rFonts w:cstheme="minorHAnsi"/>
          <w:kern w:val="0"/>
        </w:rPr>
        <w:fldChar w:fldCharType="end"/>
      </w:r>
      <w:r w:rsidR="001444E1">
        <w:rPr>
          <w:rFonts w:cstheme="minorHAnsi"/>
          <w:kern w:val="0"/>
        </w:rPr>
        <w:t>,</w:t>
      </w:r>
      <w:r w:rsidRPr="00AD32C1">
        <w:rPr>
          <w:rFonts w:cstheme="minorHAnsi"/>
          <w:kern w:val="0"/>
        </w:rPr>
        <w:t xml:space="preserve"> provid</w:t>
      </w:r>
      <w:r w:rsidR="005A4375">
        <w:rPr>
          <w:rFonts w:cstheme="minorHAnsi"/>
          <w:kern w:val="0"/>
        </w:rPr>
        <w:t>ed</w:t>
      </w:r>
      <w:r w:rsidRPr="00AD32C1">
        <w:rPr>
          <w:rFonts w:cstheme="minorHAnsi"/>
          <w:kern w:val="0"/>
        </w:rPr>
        <w:t xml:space="preserve"> reassurance, shar</w:t>
      </w:r>
      <w:r w:rsidR="005A4375">
        <w:rPr>
          <w:rFonts w:cstheme="minorHAnsi"/>
          <w:kern w:val="0"/>
        </w:rPr>
        <w:t>ed</w:t>
      </w:r>
      <w:r w:rsidRPr="00AD32C1">
        <w:rPr>
          <w:rFonts w:cstheme="minorHAnsi"/>
          <w:kern w:val="0"/>
        </w:rPr>
        <w:t xml:space="preserve"> quiet moments, </w:t>
      </w:r>
      <w:r w:rsidR="00295F41">
        <w:rPr>
          <w:rFonts w:cstheme="minorHAnsi"/>
          <w:kern w:val="0"/>
        </w:rPr>
        <w:t>and enabl</w:t>
      </w:r>
      <w:r w:rsidR="005A4375">
        <w:rPr>
          <w:rFonts w:cstheme="minorHAnsi"/>
          <w:kern w:val="0"/>
        </w:rPr>
        <w:t>ed</w:t>
      </w:r>
      <w:r w:rsidR="00295F41">
        <w:rPr>
          <w:rFonts w:cstheme="minorHAnsi"/>
          <w:kern w:val="0"/>
        </w:rPr>
        <w:t xml:space="preserve"> </w:t>
      </w:r>
      <w:r w:rsidR="005A4375">
        <w:rPr>
          <w:rFonts w:cstheme="minorHAnsi"/>
          <w:kern w:val="0"/>
        </w:rPr>
        <w:t>o</w:t>
      </w:r>
      <w:r w:rsidR="00295F41">
        <w:rPr>
          <w:rFonts w:cstheme="minorHAnsi"/>
          <w:kern w:val="0"/>
        </w:rPr>
        <w:t>pen conversations about fears and concerns</w:t>
      </w:r>
      <w:r w:rsidR="00EB7F12">
        <w:rPr>
          <w:rFonts w:cstheme="minorHAnsi"/>
          <w:kern w:val="0"/>
        </w:rPr>
        <w:fldChar w:fldCharType="begin">
          <w:fldData xml:space="preserve">PEVuZE5vdGU+PENpdGU+PEF1dGhvcj5EYXZpZXM8L0F1dGhvcj48WWVhcj4yMDE5PC9ZZWFyPjxS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EYXZpZXM8L0F1dGhvcj48WWVhcj4yMDE5PC9ZZWFyPjxS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EB7F12">
        <w:rPr>
          <w:rFonts w:cstheme="minorHAnsi"/>
          <w:kern w:val="0"/>
        </w:rPr>
      </w:r>
      <w:r w:rsidR="00EB7F12">
        <w:rPr>
          <w:rFonts w:cstheme="minorHAnsi"/>
          <w:kern w:val="0"/>
        </w:rPr>
        <w:fldChar w:fldCharType="separate"/>
      </w:r>
      <w:r w:rsidR="00727BCF">
        <w:rPr>
          <w:rFonts w:cstheme="minorHAnsi"/>
          <w:noProof/>
          <w:kern w:val="0"/>
        </w:rPr>
        <w:t>[17, 29, 39-41]</w:t>
      </w:r>
      <w:r w:rsidR="00EB7F12">
        <w:rPr>
          <w:rFonts w:cstheme="minorHAnsi"/>
          <w:kern w:val="0"/>
        </w:rPr>
        <w:fldChar w:fldCharType="end"/>
      </w:r>
      <w:bookmarkEnd w:id="17"/>
      <w:r w:rsidR="001444E1">
        <w:rPr>
          <w:rFonts w:cstheme="minorHAnsi"/>
          <w:kern w:val="0"/>
        </w:rPr>
        <w:t>, which minimised conflict</w:t>
      </w:r>
      <w:r w:rsidRPr="00AD32C1">
        <w:rPr>
          <w:rFonts w:cstheme="minorHAnsi"/>
          <w:kern w:val="0"/>
        </w:rPr>
        <w:t xml:space="preserve">. </w:t>
      </w:r>
      <w:r w:rsidR="00295F41">
        <w:rPr>
          <w:rFonts w:cstheme="minorHAnsi"/>
          <w:kern w:val="0"/>
        </w:rPr>
        <w:t xml:space="preserve">This emotional support </w:t>
      </w:r>
      <w:r w:rsidR="005A4375">
        <w:rPr>
          <w:rFonts w:cstheme="minorHAnsi"/>
          <w:kern w:val="0"/>
        </w:rPr>
        <w:t>wa</w:t>
      </w:r>
      <w:r w:rsidR="00295F41">
        <w:rPr>
          <w:rFonts w:cstheme="minorHAnsi"/>
          <w:kern w:val="0"/>
        </w:rPr>
        <w:t>s particularly vital as AYAs navigate</w:t>
      </w:r>
      <w:r w:rsidR="005A4375">
        <w:rPr>
          <w:rFonts w:cstheme="minorHAnsi"/>
          <w:kern w:val="0"/>
        </w:rPr>
        <w:t>d</w:t>
      </w:r>
      <w:r w:rsidR="00295F41">
        <w:rPr>
          <w:rFonts w:cstheme="minorHAnsi"/>
          <w:kern w:val="0"/>
        </w:rPr>
        <w:t xml:space="preserve"> challenges of cancer. </w:t>
      </w:r>
      <w:r w:rsidR="008432BA">
        <w:rPr>
          <w:rFonts w:cstheme="minorHAnsi"/>
          <w:kern w:val="0"/>
        </w:rPr>
        <w:t xml:space="preserve">AYAs often confided in their partners about issues they might not </w:t>
      </w:r>
      <w:r w:rsidR="005A4375">
        <w:rPr>
          <w:rFonts w:cstheme="minorHAnsi"/>
          <w:kern w:val="0"/>
        </w:rPr>
        <w:t xml:space="preserve">have </w:t>
      </w:r>
      <w:r w:rsidR="008432BA">
        <w:rPr>
          <w:rFonts w:cstheme="minorHAnsi"/>
          <w:kern w:val="0"/>
        </w:rPr>
        <w:t>share</w:t>
      </w:r>
      <w:r w:rsidR="005A4375">
        <w:rPr>
          <w:rFonts w:cstheme="minorHAnsi"/>
          <w:kern w:val="0"/>
        </w:rPr>
        <w:t>d</w:t>
      </w:r>
      <w:r w:rsidR="008432BA">
        <w:rPr>
          <w:rFonts w:cstheme="minorHAnsi"/>
          <w:kern w:val="0"/>
        </w:rPr>
        <w:t xml:space="preserve"> with family, finding in them a trusted source of advice and a sense of allegiance</w:t>
      </w:r>
      <w:r w:rsidR="00EB7F12">
        <w:rPr>
          <w:rFonts w:cstheme="minorHAnsi"/>
          <w:kern w:val="0"/>
        </w:rPr>
        <w:fldChar w:fldCharType="begin"/>
      </w:r>
      <w:r w:rsidR="00727BCF">
        <w:rPr>
          <w:rFonts w:cstheme="minorHAnsi"/>
          <w:kern w:val="0"/>
        </w:rPr>
        <w:instrText xml:space="preserve"> ADDIN EN.CITE &lt;EndNote&gt;&lt;Cite&gt;&lt;Author&gt;Davies&lt;/Author&gt;&lt;Year&gt;2019&lt;/Year&gt;&lt;RecNum&gt;74&lt;/RecNum&gt;&lt;DisplayText&gt;[39]&lt;/DisplayText&gt;&lt;record&gt;&lt;rec-number&gt;74&lt;/rec-number&gt;&lt;foreign-keys&gt;&lt;key app="EN" db-id="ese222vrz905xaee0t5xzpwrrvepe9vxw09s" timestamp="1741466394"&gt;74&lt;/key&gt;&lt;/foreign-keys&gt;&lt;ref-type name="Journal Article"&gt;17&lt;/ref-type&gt;&lt;contributors&gt;&lt;authors&gt;&lt;author&gt;Davies, Jane&lt;/author&gt;&lt;author&gt;Hannigan, Ben&lt;/author&gt;&lt;author&gt;Kelly, Daniel&lt;/author&gt;&lt;/authors&gt;&lt;/contributors&gt;&lt;titles&gt;&lt;title&gt;The experience of partners supporting adolescents and young adults with cancer&lt;/title&gt;&lt;secondary-title&gt;Journal of advanced nursing&lt;/secondary-title&gt;&lt;/titles&gt;&lt;periodical&gt;&lt;full-title&gt;Journal of advanced nursing&lt;/full-title&gt;&lt;/periodical&gt;&lt;pages&gt;2890-2898&lt;/pages&gt;&lt;volume&gt;75&lt;/volume&gt;&lt;number&gt;11&lt;/number&gt;&lt;dates&gt;&lt;year&gt;2019&lt;/year&gt;&lt;/dates&gt;&lt;isbn&gt;0309-2402&lt;/isbn&gt;&lt;urls&gt;&lt;/urls&gt;&lt;/record&gt;&lt;/Cite&gt;&lt;/EndNote&gt;</w:instrText>
      </w:r>
      <w:r w:rsidR="00EB7F12">
        <w:rPr>
          <w:rFonts w:cstheme="minorHAnsi"/>
          <w:kern w:val="0"/>
        </w:rPr>
        <w:fldChar w:fldCharType="separate"/>
      </w:r>
      <w:r w:rsidR="00727BCF">
        <w:rPr>
          <w:rFonts w:cstheme="minorHAnsi"/>
          <w:noProof/>
          <w:kern w:val="0"/>
        </w:rPr>
        <w:t>[39]</w:t>
      </w:r>
      <w:r w:rsidR="00EB7F12">
        <w:rPr>
          <w:rFonts w:cstheme="minorHAnsi"/>
          <w:kern w:val="0"/>
        </w:rPr>
        <w:fldChar w:fldCharType="end"/>
      </w:r>
      <w:r w:rsidR="008432BA">
        <w:rPr>
          <w:rFonts w:cstheme="minorHAnsi"/>
          <w:kern w:val="0"/>
        </w:rPr>
        <w:t xml:space="preserve">. </w:t>
      </w:r>
      <w:r w:rsidR="00DF5BCD" w:rsidRPr="00DF5BCD">
        <w:rPr>
          <w:rFonts w:cstheme="minorHAnsi"/>
          <w:kern w:val="0"/>
        </w:rPr>
        <w:t>Furthermore, witnessing their partners navigate cancer foster</w:t>
      </w:r>
      <w:r w:rsidR="0088647C">
        <w:rPr>
          <w:rFonts w:cstheme="minorHAnsi"/>
          <w:kern w:val="0"/>
        </w:rPr>
        <w:t>ed</w:t>
      </w:r>
      <w:r w:rsidR="00DF5BCD" w:rsidRPr="00DF5BCD">
        <w:rPr>
          <w:rFonts w:cstheme="minorHAnsi"/>
          <w:kern w:val="0"/>
        </w:rPr>
        <w:t xml:space="preserve"> admiration and respect</w:t>
      </w:r>
      <w:r w:rsidR="00EB7F12">
        <w:rPr>
          <w:rFonts w:cstheme="minorHAnsi"/>
          <w:kern w:val="0"/>
        </w:rPr>
        <w:fldChar w:fldCharType="begin">
          <w:fldData xml:space="preserve">PEVuZE5vdGU+PENpdGU+PEF1dGhvcj5EYXZpZXM8L0F1dGhvcj48WWVhcj4yMDE5PC9ZZWFyPjxS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EYXZpZXM8L0F1dGhvcj48WWVhcj4yMDE5PC9ZZWFyPjxS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sidR="00EB7F12">
        <w:rPr>
          <w:rFonts w:cstheme="minorHAnsi"/>
          <w:kern w:val="0"/>
        </w:rPr>
      </w:r>
      <w:r w:rsidR="00EB7F12">
        <w:rPr>
          <w:rFonts w:cstheme="minorHAnsi"/>
          <w:kern w:val="0"/>
        </w:rPr>
        <w:fldChar w:fldCharType="separate"/>
      </w:r>
      <w:r w:rsidR="00727BCF">
        <w:rPr>
          <w:rFonts w:cstheme="minorHAnsi"/>
          <w:noProof/>
          <w:kern w:val="0"/>
        </w:rPr>
        <w:t>[17, 36, 39, 42]</w:t>
      </w:r>
      <w:r w:rsidR="00EB7F12">
        <w:rPr>
          <w:rFonts w:cstheme="minorHAnsi"/>
          <w:kern w:val="0"/>
        </w:rPr>
        <w:fldChar w:fldCharType="end"/>
      </w:r>
      <w:r w:rsidR="00EB7F12">
        <w:rPr>
          <w:rFonts w:cstheme="minorHAnsi"/>
          <w:kern w:val="0"/>
        </w:rPr>
        <w:t>.</w:t>
      </w:r>
    </w:p>
    <w:p w14:paraId="3257B042" w14:textId="60107D2C" w:rsidR="00CF3B88" w:rsidRDefault="00CF3B88" w:rsidP="00B66BEA">
      <w:pPr>
        <w:rPr>
          <w:rFonts w:cstheme="minorHAnsi"/>
          <w:b/>
          <w:bCs/>
          <w:kern w:val="0"/>
        </w:rPr>
      </w:pPr>
      <w:r w:rsidRPr="00CF3B88">
        <w:rPr>
          <w:rFonts w:cstheme="minorHAnsi"/>
          <w:b/>
          <w:bCs/>
          <w:kern w:val="0"/>
        </w:rPr>
        <w:t>Discussion</w:t>
      </w:r>
    </w:p>
    <w:p w14:paraId="7198FF60" w14:textId="2AC40FD5" w:rsidR="00CD051C" w:rsidRDefault="00D723A9" w:rsidP="00D723A9">
      <w:pPr>
        <w:rPr>
          <w:rFonts w:cstheme="minorHAnsi"/>
          <w:kern w:val="0"/>
        </w:rPr>
      </w:pPr>
      <w:r w:rsidRPr="00D723A9">
        <w:rPr>
          <w:rFonts w:cstheme="minorHAnsi"/>
          <w:kern w:val="0"/>
        </w:rPr>
        <w:t>Th</w:t>
      </w:r>
      <w:r w:rsidR="007F1BE4">
        <w:rPr>
          <w:rFonts w:cstheme="minorHAnsi"/>
          <w:kern w:val="0"/>
        </w:rPr>
        <w:t>e</w:t>
      </w:r>
      <w:r w:rsidRPr="00D723A9">
        <w:rPr>
          <w:rFonts w:cstheme="minorHAnsi"/>
          <w:kern w:val="0"/>
        </w:rPr>
        <w:t xml:space="preserve"> </w:t>
      </w:r>
      <w:r w:rsidR="00CD051C">
        <w:rPr>
          <w:rFonts w:cstheme="minorHAnsi"/>
          <w:kern w:val="0"/>
        </w:rPr>
        <w:t xml:space="preserve">findings from this </w:t>
      </w:r>
      <w:r w:rsidRPr="00D723A9">
        <w:rPr>
          <w:rFonts w:cstheme="minorHAnsi"/>
          <w:kern w:val="0"/>
        </w:rPr>
        <w:t>review</w:t>
      </w:r>
      <w:r w:rsidR="00CD051C">
        <w:rPr>
          <w:rFonts w:cstheme="minorHAnsi"/>
          <w:kern w:val="0"/>
        </w:rPr>
        <w:t xml:space="preserve"> highlight </w:t>
      </w:r>
      <w:r w:rsidR="00D85DB8">
        <w:rPr>
          <w:rFonts w:cstheme="minorHAnsi"/>
          <w:kern w:val="0"/>
        </w:rPr>
        <w:t>both the</w:t>
      </w:r>
      <w:r w:rsidR="00CD051C">
        <w:rPr>
          <w:rFonts w:cstheme="minorHAnsi"/>
          <w:kern w:val="0"/>
        </w:rPr>
        <w:t xml:space="preserve"> challenges and opportunities</w:t>
      </w:r>
      <w:r w:rsidR="00EB0A5A">
        <w:rPr>
          <w:rFonts w:cstheme="minorHAnsi"/>
          <w:kern w:val="0"/>
        </w:rPr>
        <w:t xml:space="preserve"> that AYAs with a lived experience of cancer face in</w:t>
      </w:r>
      <w:r w:rsidR="00CD051C">
        <w:rPr>
          <w:rFonts w:cstheme="minorHAnsi"/>
          <w:kern w:val="0"/>
        </w:rPr>
        <w:t xml:space="preserve"> romantic relationships and sexual intimacy</w:t>
      </w:r>
      <w:r w:rsidR="00EB0A5A">
        <w:rPr>
          <w:rFonts w:cstheme="minorHAnsi"/>
          <w:kern w:val="0"/>
        </w:rPr>
        <w:t xml:space="preserve">. </w:t>
      </w:r>
      <w:r w:rsidR="00CD051C">
        <w:rPr>
          <w:rFonts w:cstheme="minorHAnsi"/>
          <w:kern w:val="0"/>
        </w:rPr>
        <w:t>The overarching theme</w:t>
      </w:r>
      <w:r w:rsidR="00C807B8">
        <w:rPr>
          <w:rFonts w:cstheme="minorHAnsi"/>
          <w:kern w:val="0"/>
        </w:rPr>
        <w:t xml:space="preserve"> of</w:t>
      </w:r>
      <w:r w:rsidR="00CD051C">
        <w:rPr>
          <w:rFonts w:cstheme="minorHAnsi"/>
          <w:kern w:val="0"/>
        </w:rPr>
        <w:t xml:space="preserve"> an ‘altered sense of self’ </w:t>
      </w:r>
      <w:r w:rsidR="00C807B8">
        <w:rPr>
          <w:rFonts w:cstheme="minorHAnsi"/>
          <w:kern w:val="0"/>
        </w:rPr>
        <w:t>was identified</w:t>
      </w:r>
      <w:r w:rsidR="00EB0A5A">
        <w:rPr>
          <w:rFonts w:cstheme="minorHAnsi"/>
          <w:kern w:val="0"/>
        </w:rPr>
        <w:t>, where</w:t>
      </w:r>
      <w:r w:rsidR="00C807B8">
        <w:rPr>
          <w:rFonts w:cstheme="minorHAnsi"/>
          <w:kern w:val="0"/>
        </w:rPr>
        <w:t>by</w:t>
      </w:r>
      <w:r w:rsidR="00EB0A5A">
        <w:rPr>
          <w:rFonts w:cstheme="minorHAnsi"/>
          <w:kern w:val="0"/>
        </w:rPr>
        <w:t xml:space="preserve"> cancer and its treatment re</w:t>
      </w:r>
      <w:r w:rsidR="00D85DB8">
        <w:rPr>
          <w:rFonts w:cstheme="minorHAnsi"/>
          <w:kern w:val="0"/>
        </w:rPr>
        <w:t xml:space="preserve">shaped </w:t>
      </w:r>
      <w:r w:rsidR="00EB0A5A">
        <w:rPr>
          <w:rFonts w:cstheme="minorHAnsi"/>
          <w:kern w:val="0"/>
        </w:rPr>
        <w:t xml:space="preserve">how AYAs perceived themselves as romantic </w:t>
      </w:r>
      <w:r w:rsidR="00F57DB7">
        <w:rPr>
          <w:rFonts w:cstheme="minorHAnsi"/>
          <w:kern w:val="0"/>
        </w:rPr>
        <w:t xml:space="preserve">and sexual </w:t>
      </w:r>
      <w:r w:rsidR="00EB0A5A">
        <w:rPr>
          <w:rFonts w:cstheme="minorHAnsi"/>
          <w:kern w:val="0"/>
        </w:rPr>
        <w:t>partners.</w:t>
      </w:r>
      <w:r w:rsidR="008B3A2B">
        <w:rPr>
          <w:rFonts w:cstheme="minorHAnsi"/>
          <w:kern w:val="0"/>
        </w:rPr>
        <w:t xml:space="preserve"> While this shift in self-perception created challenges, it also fostered opportunities for personal growth, resilience and deeper emotional connections.</w:t>
      </w:r>
    </w:p>
    <w:p w14:paraId="72B283D4" w14:textId="658021BE" w:rsidR="009559A3" w:rsidRDefault="009559A3" w:rsidP="009559A3">
      <w:pPr>
        <w:rPr>
          <w:rFonts w:cstheme="minorHAnsi"/>
          <w:kern w:val="0"/>
        </w:rPr>
      </w:pPr>
      <w:r>
        <w:rPr>
          <w:rFonts w:cstheme="minorHAnsi"/>
          <w:kern w:val="0"/>
        </w:rPr>
        <w:t>The</w:t>
      </w:r>
      <w:r w:rsidR="00216549">
        <w:rPr>
          <w:rFonts w:cstheme="minorHAnsi"/>
          <w:kern w:val="0"/>
        </w:rPr>
        <w:t xml:space="preserve"> challenges identified in this review</w:t>
      </w:r>
      <w:r>
        <w:rPr>
          <w:rFonts w:cstheme="minorHAnsi"/>
          <w:kern w:val="0"/>
        </w:rPr>
        <w:t xml:space="preserve"> intersect with principles of attachment theory, which suggest </w:t>
      </w:r>
      <w:r w:rsidR="00507DF3">
        <w:rPr>
          <w:rFonts w:cstheme="minorHAnsi"/>
          <w:kern w:val="0"/>
        </w:rPr>
        <w:t xml:space="preserve">that </w:t>
      </w:r>
      <w:r>
        <w:rPr>
          <w:rFonts w:cstheme="minorHAnsi"/>
          <w:kern w:val="0"/>
        </w:rPr>
        <w:t>early relationship experiences</w:t>
      </w:r>
      <w:r w:rsidR="008F77D5">
        <w:rPr>
          <w:rFonts w:cstheme="minorHAnsi"/>
          <w:kern w:val="0"/>
        </w:rPr>
        <w:t>, particularly those with primary caregivers</w:t>
      </w:r>
      <w:r w:rsidR="00507DF3">
        <w:rPr>
          <w:rFonts w:cstheme="minorHAnsi"/>
          <w:kern w:val="0"/>
        </w:rPr>
        <w:t xml:space="preserve"> </w:t>
      </w:r>
      <w:r>
        <w:rPr>
          <w:rFonts w:cstheme="minorHAnsi"/>
          <w:kern w:val="0"/>
        </w:rPr>
        <w:t>shape how individuals approach intimacy and manage emotions in close relationships</w:t>
      </w:r>
      <w:r w:rsidR="008F77D5">
        <w:rPr>
          <w:rFonts w:cstheme="minorHAnsi"/>
          <w:kern w:val="0"/>
        </w:rPr>
        <w:t xml:space="preserve"> later in life</w:t>
      </w:r>
      <w:r>
        <w:rPr>
          <w:rFonts w:cstheme="minorHAnsi"/>
          <w:kern w:val="0"/>
        </w:rPr>
        <w:fldChar w:fldCharType="begin"/>
      </w:r>
      <w:r w:rsidR="00727BCF">
        <w:rPr>
          <w:rFonts w:cstheme="minorHAnsi"/>
          <w:kern w:val="0"/>
        </w:rPr>
        <w:instrText xml:space="preserve"> ADDIN EN.CITE &lt;EndNote&gt;&lt;Cite&gt;&lt;Author&gt;Bowlby&lt;/Author&gt;&lt;Year&gt;1969&lt;/Year&gt;&lt;RecNum&gt;35&lt;/RecNum&gt;&lt;DisplayText&gt;[46]&lt;/DisplayText&gt;&lt;record&gt;&lt;rec-number&gt;35&lt;/rec-number&gt;&lt;foreign-keys&gt;&lt;key app="EN" db-id="ese222vrz905xaee0t5xzpwrrvepe9vxw09s" timestamp="1720351413"&gt;35&lt;/key&gt;&lt;/foreign-keys&gt;&lt;ref-type name="Book"&gt;6&lt;/ref-type&gt;&lt;contributors&gt;&lt;authors&gt;&lt;author&gt;Bowlby, John&lt;/author&gt;&lt;/authors&gt;&lt;/contributors&gt;&lt;titles&gt;&lt;title&gt;Attachment and loss&lt;/title&gt;&lt;/titles&gt;&lt;number&gt;79&lt;/number&gt;&lt;dates&gt;&lt;year&gt;1969&lt;/year&gt;&lt;/dates&gt;&lt;publisher&gt;Random House&lt;/publisher&gt;&lt;isbn&gt;0712666265&lt;/isbn&gt;&lt;urls&gt;&lt;/urls&gt;&lt;/record&gt;&lt;/Cite&gt;&lt;/EndNote&gt;</w:instrText>
      </w:r>
      <w:r>
        <w:rPr>
          <w:rFonts w:cstheme="minorHAnsi"/>
          <w:kern w:val="0"/>
        </w:rPr>
        <w:fldChar w:fldCharType="separate"/>
      </w:r>
      <w:r w:rsidR="00727BCF">
        <w:rPr>
          <w:rFonts w:cstheme="minorHAnsi"/>
          <w:noProof/>
          <w:kern w:val="0"/>
        </w:rPr>
        <w:t>[46]</w:t>
      </w:r>
      <w:r>
        <w:rPr>
          <w:rFonts w:cstheme="minorHAnsi"/>
          <w:kern w:val="0"/>
        </w:rPr>
        <w:fldChar w:fldCharType="end"/>
      </w:r>
      <w:r>
        <w:rPr>
          <w:rFonts w:cstheme="minorHAnsi"/>
          <w:kern w:val="0"/>
        </w:rPr>
        <w:t xml:space="preserve">. </w:t>
      </w:r>
      <w:r w:rsidR="00216549">
        <w:rPr>
          <w:rFonts w:cstheme="minorHAnsi"/>
          <w:kern w:val="0"/>
        </w:rPr>
        <w:t>A</w:t>
      </w:r>
      <w:r w:rsidR="008F77D5">
        <w:rPr>
          <w:rFonts w:cstheme="minorHAnsi"/>
          <w:kern w:val="0"/>
        </w:rPr>
        <w:t>ttachment patterns are typically formed during infancy</w:t>
      </w:r>
      <w:r w:rsidR="00507DF3">
        <w:rPr>
          <w:rFonts w:cstheme="minorHAnsi"/>
          <w:kern w:val="0"/>
        </w:rPr>
        <w:t xml:space="preserve"> or </w:t>
      </w:r>
      <w:proofErr w:type="gramStart"/>
      <w:r w:rsidR="008F77D5">
        <w:rPr>
          <w:rFonts w:cstheme="minorHAnsi"/>
          <w:kern w:val="0"/>
        </w:rPr>
        <w:t>childhood,</w:t>
      </w:r>
      <w:proofErr w:type="gramEnd"/>
      <w:r w:rsidR="008F77D5">
        <w:rPr>
          <w:rFonts w:cstheme="minorHAnsi"/>
          <w:kern w:val="0"/>
        </w:rPr>
        <w:t xml:space="preserve"> </w:t>
      </w:r>
      <w:r w:rsidR="00216549">
        <w:rPr>
          <w:rFonts w:cstheme="minorHAnsi"/>
          <w:kern w:val="0"/>
        </w:rPr>
        <w:t xml:space="preserve">however, </w:t>
      </w:r>
      <w:r w:rsidR="008F77D5">
        <w:rPr>
          <w:rFonts w:cstheme="minorHAnsi"/>
          <w:kern w:val="0"/>
        </w:rPr>
        <w:t xml:space="preserve">they can persist into adolescence and </w:t>
      </w:r>
      <w:r w:rsidR="008F77D5">
        <w:rPr>
          <w:rFonts w:cstheme="minorHAnsi"/>
          <w:kern w:val="0"/>
        </w:rPr>
        <w:lastRenderedPageBreak/>
        <w:t xml:space="preserve">adulthood, influencing how AYAs navigate dating and intimate relationships. </w:t>
      </w:r>
      <w:r>
        <w:rPr>
          <w:rFonts w:cstheme="minorHAnsi"/>
          <w:kern w:val="0"/>
        </w:rPr>
        <w:t xml:space="preserve">For AYAs navigating dating after cancer, the fear of rejection </w:t>
      </w:r>
      <w:r w:rsidR="00216549">
        <w:rPr>
          <w:rFonts w:cstheme="minorHAnsi"/>
          <w:kern w:val="0"/>
        </w:rPr>
        <w:t>due to body changes</w:t>
      </w:r>
      <w:r>
        <w:rPr>
          <w:rFonts w:cstheme="minorHAnsi"/>
          <w:kern w:val="0"/>
        </w:rPr>
        <w:t xml:space="preserve">, sexual dysfunction or infertility can </w:t>
      </w:r>
      <w:r w:rsidR="00216549">
        <w:rPr>
          <w:rFonts w:cstheme="minorHAnsi"/>
          <w:kern w:val="0"/>
        </w:rPr>
        <w:t>create</w:t>
      </w:r>
      <w:r>
        <w:rPr>
          <w:rFonts w:cstheme="minorHAnsi"/>
          <w:kern w:val="0"/>
        </w:rPr>
        <w:t xml:space="preserve"> anxieties </w:t>
      </w:r>
      <w:r w:rsidR="00216549">
        <w:rPr>
          <w:rFonts w:cstheme="minorHAnsi"/>
          <w:kern w:val="0"/>
        </w:rPr>
        <w:t>around</w:t>
      </w:r>
      <w:r>
        <w:rPr>
          <w:rFonts w:cstheme="minorHAnsi"/>
          <w:kern w:val="0"/>
        </w:rPr>
        <w:t xml:space="preserve"> dependence and vulnerability. This fear can </w:t>
      </w:r>
      <w:r w:rsidR="00216549">
        <w:rPr>
          <w:rFonts w:cstheme="minorHAnsi"/>
          <w:kern w:val="0"/>
        </w:rPr>
        <w:t>lead to</w:t>
      </w:r>
      <w:r>
        <w:rPr>
          <w:rFonts w:cstheme="minorHAnsi"/>
          <w:kern w:val="0"/>
        </w:rPr>
        <w:t xml:space="preserve"> hesitation towards intimacy, a</w:t>
      </w:r>
      <w:r w:rsidR="008F77D5">
        <w:rPr>
          <w:rFonts w:cstheme="minorHAnsi"/>
          <w:kern w:val="0"/>
        </w:rPr>
        <w:t xml:space="preserve">nd </w:t>
      </w:r>
      <w:r>
        <w:rPr>
          <w:rFonts w:cstheme="minorHAnsi"/>
          <w:kern w:val="0"/>
        </w:rPr>
        <w:t>reluctance to pursue romantic relationships</w:t>
      </w:r>
      <w:r w:rsidR="009E6205">
        <w:rPr>
          <w:rFonts w:cstheme="minorHAnsi"/>
          <w:kern w:val="0"/>
        </w:rPr>
        <w:t xml:space="preserve"> </w:t>
      </w:r>
      <w:r w:rsidR="00D073AA">
        <w:rPr>
          <w:rFonts w:cstheme="minorHAnsi"/>
          <w:kern w:val="0"/>
        </w:rPr>
        <w:t>suggesting that a serious illness during adolescence and early adulthood may disrupt the development of a secure attachment style. As a result, individuals may withdraw from intimacy or struggle with dependence and autonomy in relationships</w:t>
      </w:r>
      <w:r>
        <w:rPr>
          <w:rFonts w:cstheme="minorHAnsi"/>
          <w:kern w:val="0"/>
        </w:rPr>
        <w:fldChar w:fldCharType="begin"/>
      </w:r>
      <w:r w:rsidR="00727BCF">
        <w:rPr>
          <w:rFonts w:cstheme="minorHAnsi"/>
          <w:kern w:val="0"/>
        </w:rPr>
        <w:instrText xml:space="preserve"> ADDIN EN.CITE &lt;EndNote&gt;&lt;Cite&gt;&lt;Author&gt;Nicholls&lt;/Author&gt;&lt;Year&gt;2014&lt;/Year&gt;&lt;RecNum&gt;34&lt;/RecNum&gt;&lt;DisplayText&gt;[47]&lt;/DisplayText&gt;&lt;record&gt;&lt;rec-number&gt;34&lt;/rec-number&gt;&lt;foreign-keys&gt;&lt;key app="EN" db-id="ese222vrz905xaee0t5xzpwrrvepe9vxw09s" timestamp="1720351317"&gt;34&lt;/key&gt;&lt;/foreign-keys&gt;&lt;ref-type name="Journal Article"&gt;17&lt;/ref-type&gt;&lt;contributors&gt;&lt;authors&gt;&lt;author&gt;Nicholls, Wendy&lt;/author&gt;&lt;author&gt;Hulbert‐Williams, Nick&lt;/author&gt;&lt;author&gt;Bramwell, Ros&lt;/author&gt;&lt;/authors&gt;&lt;/contributors&gt;&lt;titles&gt;&lt;title&gt;The role of relationship attachment in psychological adjustment to cancer in patients and caregivers: a systematic review of the literature&lt;/title&gt;&lt;secondary-title&gt;Psycho‐Oncology&lt;/secondary-title&gt;&lt;/titles&gt;&lt;periodical&gt;&lt;full-title&gt;Psycho‐Oncology&lt;/full-title&gt;&lt;/periodical&gt;&lt;pages&gt;1083-1095&lt;/pages&gt;&lt;volume&gt;23&lt;/volume&gt;&lt;number&gt;10&lt;/number&gt;&lt;dates&gt;&lt;year&gt;2014&lt;/year&gt;&lt;/dates&gt;&lt;isbn&gt;1057-9249&lt;/isbn&gt;&lt;urls&gt;&lt;/urls&gt;&lt;/record&gt;&lt;/Cite&gt;&lt;/EndNote&gt;</w:instrText>
      </w:r>
      <w:r>
        <w:rPr>
          <w:rFonts w:cstheme="minorHAnsi"/>
          <w:kern w:val="0"/>
        </w:rPr>
        <w:fldChar w:fldCharType="separate"/>
      </w:r>
      <w:r w:rsidR="00727BCF">
        <w:rPr>
          <w:rFonts w:cstheme="minorHAnsi"/>
          <w:noProof/>
          <w:kern w:val="0"/>
        </w:rPr>
        <w:t>[47]</w:t>
      </w:r>
      <w:r>
        <w:rPr>
          <w:rFonts w:cstheme="minorHAnsi"/>
          <w:kern w:val="0"/>
        </w:rPr>
        <w:fldChar w:fldCharType="end"/>
      </w:r>
      <w:r w:rsidRPr="007907E3">
        <w:rPr>
          <w:rFonts w:cstheme="minorHAnsi"/>
          <w:kern w:val="0"/>
        </w:rPr>
        <w:t>.</w:t>
      </w:r>
      <w:r>
        <w:rPr>
          <w:rFonts w:cstheme="minorHAnsi"/>
          <w:kern w:val="0"/>
        </w:rPr>
        <w:t xml:space="preserve"> </w:t>
      </w:r>
    </w:p>
    <w:p w14:paraId="17FF8AE8" w14:textId="6CD822D9" w:rsidR="005F2326" w:rsidRDefault="00DF4A51" w:rsidP="00D723A9">
      <w:pPr>
        <w:rPr>
          <w:rFonts w:cstheme="minorHAnsi"/>
          <w:kern w:val="0"/>
        </w:rPr>
      </w:pPr>
      <w:r>
        <w:rPr>
          <w:rFonts w:cstheme="minorHAnsi"/>
          <w:kern w:val="0"/>
        </w:rPr>
        <w:t>C</w:t>
      </w:r>
      <w:r w:rsidR="009F4515">
        <w:rPr>
          <w:rFonts w:cstheme="minorHAnsi"/>
          <w:kern w:val="0"/>
        </w:rPr>
        <w:t>ancer-related</w:t>
      </w:r>
      <w:r w:rsidR="005F2326" w:rsidRPr="005F2326">
        <w:rPr>
          <w:rFonts w:cstheme="minorHAnsi"/>
          <w:kern w:val="0"/>
        </w:rPr>
        <w:t xml:space="preserve"> sexual dysfunction and infertility further </w:t>
      </w:r>
      <w:r>
        <w:rPr>
          <w:rFonts w:cstheme="minorHAnsi"/>
          <w:kern w:val="0"/>
        </w:rPr>
        <w:t>complicate</w:t>
      </w:r>
      <w:r w:rsidR="00FB1AFB">
        <w:rPr>
          <w:rFonts w:cstheme="minorHAnsi"/>
          <w:kern w:val="0"/>
        </w:rPr>
        <w:t xml:space="preserve"> intimacy and relational confidence</w:t>
      </w:r>
      <w:r w:rsidR="00435834">
        <w:rPr>
          <w:rFonts w:cstheme="minorHAnsi"/>
          <w:kern w:val="0"/>
        </w:rPr>
        <w:fldChar w:fldCharType="begin"/>
      </w:r>
      <w:r w:rsidR="00727BCF">
        <w:rPr>
          <w:rFonts w:cstheme="minorHAnsi"/>
          <w:kern w:val="0"/>
        </w:rPr>
        <w:instrText xml:space="preserve"> ADDIN EN.CITE &lt;EndNote&gt;&lt;Cite&gt;&lt;Author&gt;Sira&lt;/Author&gt;&lt;Year&gt;2024&lt;/Year&gt;&lt;RecNum&gt;32&lt;/RecNum&gt;&lt;DisplayText&gt;[48]&lt;/DisplayText&gt;&lt;record&gt;&lt;rec-number&gt;32&lt;/rec-number&gt;&lt;foreign-keys&gt;&lt;key app="EN" db-id="ese222vrz905xaee0t5xzpwrrvepe9vxw09s" timestamp="1720349097"&gt;32&lt;/key&gt;&lt;/foreign-keys&gt;&lt;ref-type name="Journal Article"&gt;17&lt;/ref-type&gt;&lt;contributors&gt;&lt;authors&gt;&lt;author&gt;Sira, Natalia&lt;/author&gt;&lt;author&gt;McNeil, Sarah&lt;/author&gt;&lt;author&gt;Hegde, Archana&lt;/author&gt;&lt;author&gt;Geistman, Kayla&lt;/author&gt;&lt;author&gt;Schwartz, Abby&lt;/author&gt;&lt;/authors&gt;&lt;/contributors&gt;&lt;titles&gt;&lt;title&gt;Infertility and Identity: A Closer Look Into Experiences of Emerging Young Adult Childhood Cancer Survivors&lt;/title&gt;&lt;secondary-title&gt;Journal of Pediatric Hematology/Oncology Nursing&lt;/secondary-title&gt;&lt;/titles&gt;&lt;periodical&gt;&lt;full-title&gt;Journal of Pediatric Hematology/Oncology Nursing&lt;/full-title&gt;&lt;/periodical&gt;&lt;pages&gt;32-43&lt;/pages&gt;&lt;volume&gt;41&lt;/volume&gt;&lt;number&gt;1&lt;/number&gt;&lt;dates&gt;&lt;year&gt;2024&lt;/year&gt;&lt;/dates&gt;&lt;isbn&gt;2752-7530&lt;/isbn&gt;&lt;urls&gt;&lt;/urls&gt;&lt;/record&gt;&lt;/Cite&gt;&lt;/EndNote&gt;</w:instrText>
      </w:r>
      <w:r w:rsidR="00435834">
        <w:rPr>
          <w:rFonts w:cstheme="minorHAnsi"/>
          <w:kern w:val="0"/>
        </w:rPr>
        <w:fldChar w:fldCharType="separate"/>
      </w:r>
      <w:r w:rsidR="00727BCF">
        <w:rPr>
          <w:rFonts w:cstheme="minorHAnsi"/>
          <w:noProof/>
          <w:kern w:val="0"/>
        </w:rPr>
        <w:t>[48]</w:t>
      </w:r>
      <w:r w:rsidR="00435834">
        <w:rPr>
          <w:rFonts w:cstheme="minorHAnsi"/>
          <w:kern w:val="0"/>
        </w:rPr>
        <w:fldChar w:fldCharType="end"/>
      </w:r>
      <w:r w:rsidR="00435834">
        <w:rPr>
          <w:rFonts w:cstheme="minorHAnsi"/>
          <w:kern w:val="0"/>
        </w:rPr>
        <w:t xml:space="preserve">. </w:t>
      </w:r>
      <w:r w:rsidR="005F2326" w:rsidRPr="005F2326">
        <w:rPr>
          <w:rFonts w:cstheme="minorHAnsi"/>
          <w:kern w:val="0"/>
        </w:rPr>
        <w:t xml:space="preserve">The ability to engage in sexual activity </w:t>
      </w:r>
      <w:r w:rsidR="001D18FC">
        <w:rPr>
          <w:rFonts w:cstheme="minorHAnsi"/>
          <w:kern w:val="0"/>
        </w:rPr>
        <w:t>wa</w:t>
      </w:r>
      <w:r w:rsidR="005F2326" w:rsidRPr="005F2326">
        <w:rPr>
          <w:rFonts w:cstheme="minorHAnsi"/>
          <w:kern w:val="0"/>
        </w:rPr>
        <w:t xml:space="preserve">s often intertwined with feelings of desirability, masculinity/femininity, and </w:t>
      </w:r>
      <w:r w:rsidR="00354F9D">
        <w:rPr>
          <w:rFonts w:cstheme="minorHAnsi"/>
          <w:kern w:val="0"/>
        </w:rPr>
        <w:t>self-worth</w:t>
      </w:r>
      <w:r w:rsidR="00FB1AFB">
        <w:rPr>
          <w:rFonts w:cstheme="minorHAnsi"/>
          <w:kern w:val="0"/>
        </w:rPr>
        <w:t xml:space="preserve"> in relationships</w:t>
      </w:r>
      <w:r w:rsidR="005870D8">
        <w:rPr>
          <w:rFonts w:cstheme="minorHAnsi"/>
          <w:kern w:val="0"/>
        </w:rPr>
        <w:t xml:space="preserve">. These </w:t>
      </w:r>
      <w:r w:rsidR="00FB1AFB">
        <w:rPr>
          <w:rFonts w:cstheme="minorHAnsi"/>
          <w:kern w:val="0"/>
        </w:rPr>
        <w:t xml:space="preserve">issues are similarly observed in </w:t>
      </w:r>
      <w:r w:rsidR="00591895">
        <w:rPr>
          <w:rFonts w:cstheme="minorHAnsi"/>
          <w:kern w:val="0"/>
        </w:rPr>
        <w:t>middle-late life stage</w:t>
      </w:r>
      <w:r w:rsidR="00FB1AFB">
        <w:rPr>
          <w:rFonts w:cstheme="minorHAnsi"/>
          <w:kern w:val="0"/>
        </w:rPr>
        <w:t xml:space="preserve"> couples</w:t>
      </w:r>
      <w:r w:rsidR="00507DF3">
        <w:rPr>
          <w:rFonts w:cstheme="minorHAnsi"/>
          <w:kern w:val="0"/>
        </w:rPr>
        <w:t xml:space="preserve">, </w:t>
      </w:r>
      <w:r w:rsidR="005870D8">
        <w:rPr>
          <w:rFonts w:cstheme="minorHAnsi"/>
          <w:kern w:val="0"/>
        </w:rPr>
        <w:t>who found that cancer disrupt</w:t>
      </w:r>
      <w:r w:rsidR="001D18FC">
        <w:rPr>
          <w:rFonts w:cstheme="minorHAnsi"/>
          <w:kern w:val="0"/>
        </w:rPr>
        <w:t>ed</w:t>
      </w:r>
      <w:r w:rsidR="005870D8">
        <w:rPr>
          <w:rFonts w:cstheme="minorHAnsi"/>
          <w:kern w:val="0"/>
        </w:rPr>
        <w:t xml:space="preserve"> intimacy and force</w:t>
      </w:r>
      <w:r w:rsidR="001D18FC">
        <w:rPr>
          <w:rFonts w:cstheme="minorHAnsi"/>
          <w:kern w:val="0"/>
        </w:rPr>
        <w:t>d</w:t>
      </w:r>
      <w:r w:rsidR="005870D8">
        <w:rPr>
          <w:rFonts w:cstheme="minorHAnsi"/>
          <w:kern w:val="0"/>
        </w:rPr>
        <w:t xml:space="preserve"> a renegotiation of couple </w:t>
      </w:r>
      <w:r w:rsidR="005870D8" w:rsidRPr="00821DE7">
        <w:rPr>
          <w:rFonts w:cstheme="minorHAnsi"/>
          <w:kern w:val="0"/>
        </w:rPr>
        <w:t>identity</w:t>
      </w:r>
      <w:r w:rsidR="00821DE7" w:rsidRPr="00821DE7">
        <w:rPr>
          <w:rFonts w:cstheme="minorHAnsi"/>
          <w:kern w:val="0"/>
        </w:rPr>
        <w:fldChar w:fldCharType="begin"/>
      </w:r>
      <w:r w:rsidR="00821DE7" w:rsidRPr="00821DE7">
        <w:rPr>
          <w:rFonts w:cstheme="minorHAnsi"/>
          <w:kern w:val="0"/>
        </w:rPr>
        <w:instrText xml:space="preserve"> ADDIN EN.CITE &lt;EndNote&gt;&lt;Cite&gt;&lt;Author&gt;Collaço&lt;/Author&gt;&lt;Year&gt;2021&lt;/Year&gt;&lt;RecNum&gt;37&lt;/RecNum&gt;&lt;DisplayText&gt;[49]&lt;/DisplayText&gt;&lt;record&gt;&lt;rec-number&gt;37&lt;/rec-number&gt;&lt;foreign-keys&gt;&lt;key app="EN" db-id="ese222vrz905xaee0t5xzpwrrvepe9vxw09s" timestamp="1720353665"&gt;37&lt;/key&gt;&lt;/foreign-keys&gt;&lt;ref-type name="Journal Article"&gt;17&lt;/ref-type&gt;&lt;contributors&gt;&lt;authors&gt;&lt;author&gt;Collaço, Nicole&lt;/author&gt;&lt;author&gt;Wagland, Richard&lt;/author&gt;&lt;author&gt;Alexis, Obrey&lt;/author&gt;&lt;author&gt;Gavin, Anna&lt;/author&gt;&lt;author&gt;Glaser, Adam&lt;/author&gt;&lt;author&gt;Watson, Eila K&lt;/author&gt;&lt;/authors&gt;&lt;/contributors&gt;&lt;titles&gt;&lt;title&gt;The experiences and needs of couples affected by prostate cancer aged 65 and under: a qualitative study&lt;/title&gt;&lt;secondary-title&gt;Journal of Cancer Survivorship&lt;/secondary-title&gt;&lt;/titles&gt;&lt;periodical&gt;&lt;full-title&gt;Journal of Cancer Survivorship&lt;/full-title&gt;&lt;/periodical&gt;&lt;pages&gt;358-366&lt;/pages&gt;&lt;volume&gt;15&lt;/volume&gt;&lt;dates&gt;&lt;year&gt;2021&lt;/year&gt;&lt;/dates&gt;&lt;isbn&gt;1932-2259&lt;/isbn&gt;&lt;urls&gt;&lt;/urls&gt;&lt;/record&gt;&lt;/Cite&gt;&lt;/EndNote&gt;</w:instrText>
      </w:r>
      <w:r w:rsidR="00821DE7" w:rsidRPr="00821DE7">
        <w:rPr>
          <w:rFonts w:cstheme="minorHAnsi"/>
          <w:kern w:val="0"/>
        </w:rPr>
        <w:fldChar w:fldCharType="separate"/>
      </w:r>
      <w:r w:rsidR="00821DE7" w:rsidRPr="00821DE7">
        <w:rPr>
          <w:rFonts w:cstheme="minorHAnsi"/>
          <w:noProof/>
          <w:kern w:val="0"/>
        </w:rPr>
        <w:t>[49]</w:t>
      </w:r>
      <w:r w:rsidR="00821DE7" w:rsidRPr="00821DE7">
        <w:rPr>
          <w:rFonts w:cstheme="minorHAnsi"/>
          <w:kern w:val="0"/>
        </w:rPr>
        <w:fldChar w:fldCharType="end"/>
      </w:r>
      <w:r w:rsidR="005870D8" w:rsidRPr="00821DE7">
        <w:rPr>
          <w:rFonts w:cstheme="minorHAnsi"/>
          <w:kern w:val="0"/>
        </w:rPr>
        <w:t>.</w:t>
      </w:r>
      <w:r w:rsidR="00AC1187" w:rsidRPr="00AC1187">
        <w:t xml:space="preserve"> </w:t>
      </w:r>
      <w:r w:rsidR="00AC1187">
        <w:t>However, t</w:t>
      </w:r>
      <w:r w:rsidR="00AC1187" w:rsidRPr="00AC1187">
        <w:rPr>
          <w:rFonts w:cstheme="minorHAnsi"/>
          <w:kern w:val="0"/>
        </w:rPr>
        <w:t xml:space="preserve">hese challenges are amplified for AYAs who are still in the process of identity formation and relationship exploration. </w:t>
      </w:r>
      <w:r w:rsidR="003F0B58">
        <w:rPr>
          <w:rFonts w:cstheme="minorHAnsi"/>
          <w:kern w:val="0"/>
        </w:rPr>
        <w:t>O</w:t>
      </w:r>
      <w:r w:rsidR="00AC1187" w:rsidRPr="00AC1187">
        <w:rPr>
          <w:rFonts w:cstheme="minorHAnsi"/>
          <w:kern w:val="0"/>
        </w:rPr>
        <w:t>lder couples</w:t>
      </w:r>
      <w:r w:rsidR="003F0B58">
        <w:rPr>
          <w:rFonts w:cstheme="minorHAnsi"/>
          <w:kern w:val="0"/>
        </w:rPr>
        <w:t xml:space="preserve"> who likely have more established relationship patterns and already </w:t>
      </w:r>
      <w:r w:rsidR="008B4137" w:rsidRPr="008B4137">
        <w:rPr>
          <w:rFonts w:cstheme="minorHAnsi"/>
          <w:kern w:val="0"/>
        </w:rPr>
        <w:t xml:space="preserve">navigated </w:t>
      </w:r>
      <w:r w:rsidR="003F0B58">
        <w:rPr>
          <w:rFonts w:cstheme="minorHAnsi"/>
          <w:kern w:val="0"/>
        </w:rPr>
        <w:t>key</w:t>
      </w:r>
      <w:r w:rsidR="008B4137" w:rsidRPr="008B4137">
        <w:rPr>
          <w:rFonts w:cstheme="minorHAnsi"/>
          <w:kern w:val="0"/>
        </w:rPr>
        <w:t xml:space="preserve"> developmental milestones, typically possess a more solidified sense of self and shared life goals</w:t>
      </w:r>
      <w:r w:rsidR="003810D6">
        <w:rPr>
          <w:rFonts w:cstheme="minorHAnsi"/>
          <w:kern w:val="0"/>
        </w:rPr>
        <w:fldChar w:fldCharType="begin"/>
      </w:r>
      <w:r w:rsidR="00821DE7">
        <w:rPr>
          <w:rFonts w:cstheme="minorHAnsi"/>
          <w:kern w:val="0"/>
        </w:rPr>
        <w:instrText xml:space="preserve"> ADDIN EN.CITE &lt;EndNote&gt;&lt;Cite&gt;&lt;Author&gt;Pfund&lt;/Author&gt;&lt;Year&gt;2020&lt;/Year&gt;&lt;RecNum&gt;42&lt;/RecNum&gt;&lt;DisplayText&gt;[50]&lt;/DisplayText&gt;&lt;record&gt;&lt;rec-number&gt;42&lt;/rec-number&gt;&lt;foreign-keys&gt;&lt;key app="EN" db-id="ese222vrz905xaee0t5xzpwrrvepe9vxw09s" timestamp="1720362340"&gt;42&lt;/key&gt;&lt;/foreign-keys&gt;&lt;ref-type name="Journal Article"&gt;17&lt;/ref-type&gt;&lt;contributors&gt;&lt;authors&gt;&lt;author&gt;Pfund, Gabrielle N&lt;/author&gt;&lt;author&gt;Lewis, Nathan A&lt;/author&gt;&lt;/authors&gt;&lt;/contributors&gt;&lt;titles&gt;&lt;title&gt;Aging with purpose: Developmental changes and benefits of purpose in life throughout the lifespan&lt;/title&gt;&lt;secondary-title&gt;Personality and healthy aging in adulthood: New directions and techniques&lt;/secondary-title&gt;&lt;/titles&gt;&lt;periodical&gt;&lt;full-title&gt;Personality and healthy aging in adulthood: New directions and techniques&lt;/full-title&gt;&lt;/periodical&gt;&lt;pages&gt;27-42&lt;/pages&gt;&lt;dates&gt;&lt;year&gt;2020&lt;/year&gt;&lt;/dates&gt;&lt;isbn&gt;3030320529&lt;/isbn&gt;&lt;urls&gt;&lt;/urls&gt;&lt;/record&gt;&lt;/Cite&gt;&lt;/EndNote&gt;</w:instrText>
      </w:r>
      <w:r w:rsidR="003810D6">
        <w:rPr>
          <w:rFonts w:cstheme="minorHAnsi"/>
          <w:kern w:val="0"/>
        </w:rPr>
        <w:fldChar w:fldCharType="separate"/>
      </w:r>
      <w:r w:rsidR="00821DE7">
        <w:rPr>
          <w:rFonts w:cstheme="minorHAnsi"/>
          <w:noProof/>
          <w:kern w:val="0"/>
        </w:rPr>
        <w:t>[50]</w:t>
      </w:r>
      <w:r w:rsidR="003810D6">
        <w:rPr>
          <w:rFonts w:cstheme="minorHAnsi"/>
          <w:kern w:val="0"/>
        </w:rPr>
        <w:fldChar w:fldCharType="end"/>
      </w:r>
      <w:r w:rsidR="008B4137" w:rsidRPr="008B4137">
        <w:rPr>
          <w:rFonts w:cstheme="minorHAnsi"/>
          <w:kern w:val="0"/>
        </w:rPr>
        <w:t>,</w:t>
      </w:r>
      <w:r w:rsidR="00C807B8">
        <w:rPr>
          <w:rFonts w:cstheme="minorHAnsi"/>
          <w:kern w:val="0"/>
        </w:rPr>
        <w:t xml:space="preserve"> a</w:t>
      </w:r>
      <w:r>
        <w:rPr>
          <w:rFonts w:cstheme="minorHAnsi"/>
          <w:kern w:val="0"/>
        </w:rPr>
        <w:t>llowing them to handle challenges like infertility with less disruption to their relationship</w:t>
      </w:r>
      <w:r w:rsidR="003810D6">
        <w:rPr>
          <w:rFonts w:cstheme="minorHAnsi"/>
          <w:kern w:val="0"/>
        </w:rPr>
        <w:fldChar w:fldCharType="begin"/>
      </w:r>
      <w:r w:rsidR="00821DE7">
        <w:rPr>
          <w:rFonts w:cstheme="minorHAnsi"/>
          <w:kern w:val="0"/>
        </w:rPr>
        <w:instrText xml:space="preserve"> ADDIN EN.CITE &lt;EndNote&gt;&lt;Cite&gt;&lt;Author&gt;Acquati&lt;/Author&gt;&lt;Year&gt;2019&lt;/Year&gt;&lt;RecNum&gt;41&lt;/RecNum&gt;&lt;DisplayText&gt;[51]&lt;/DisplayText&gt;&lt;record&gt;&lt;rec-number&gt;41&lt;/rec-number&gt;&lt;foreign-keys&gt;&lt;key app="EN" db-id="ese222vrz905xaee0t5xzpwrrvepe9vxw09s" timestamp="1720362096"&gt;41&lt;/key&gt;&lt;/foreign-keys&gt;&lt;ref-type name="Journal Article"&gt;17&lt;/ref-type&gt;&lt;contributors&gt;&lt;authors&gt;&lt;author&gt;Acquati, Chiara&lt;/author&gt;&lt;author&gt;Kayser, Karen&lt;/author&gt;&lt;/authors&gt;&lt;/contributors&gt;&lt;titles&gt;&lt;title&gt;Dyadic coping across the lifespan: a comparison between younger and middle-aged couples with breast cancer&lt;/title&gt;&lt;secondary-title&gt;Frontiers in psychology&lt;/secondary-title&gt;&lt;/titles&gt;&lt;periodical&gt;&lt;full-title&gt;Frontiers in psychology&lt;/full-title&gt;&lt;/periodical&gt;&lt;pages&gt;404&lt;/pages&gt;&lt;volume&gt;10&lt;/volume&gt;&lt;dates&gt;&lt;year&gt;2019&lt;/year&gt;&lt;/dates&gt;&lt;isbn&gt;1664-1078&lt;/isbn&gt;&lt;urls&gt;&lt;/urls&gt;&lt;/record&gt;&lt;/Cite&gt;&lt;/EndNote&gt;</w:instrText>
      </w:r>
      <w:r w:rsidR="003810D6">
        <w:rPr>
          <w:rFonts w:cstheme="minorHAnsi"/>
          <w:kern w:val="0"/>
        </w:rPr>
        <w:fldChar w:fldCharType="separate"/>
      </w:r>
      <w:r w:rsidR="00821DE7">
        <w:rPr>
          <w:rFonts w:cstheme="minorHAnsi"/>
          <w:noProof/>
          <w:kern w:val="0"/>
        </w:rPr>
        <w:t>[51]</w:t>
      </w:r>
      <w:r w:rsidR="003810D6">
        <w:rPr>
          <w:rFonts w:cstheme="minorHAnsi"/>
          <w:kern w:val="0"/>
        </w:rPr>
        <w:fldChar w:fldCharType="end"/>
      </w:r>
      <w:r w:rsidR="003810D6">
        <w:rPr>
          <w:rFonts w:cstheme="minorHAnsi"/>
          <w:kern w:val="0"/>
        </w:rPr>
        <w:t>.</w:t>
      </w:r>
    </w:p>
    <w:p w14:paraId="72F3B1C9" w14:textId="6C4FA3E1" w:rsidR="00D723A9" w:rsidRDefault="00C04558" w:rsidP="00D723A9">
      <w:pPr>
        <w:rPr>
          <w:rFonts w:cstheme="minorHAnsi"/>
          <w:kern w:val="0"/>
        </w:rPr>
      </w:pPr>
      <w:r>
        <w:rPr>
          <w:rFonts w:cstheme="minorHAnsi"/>
          <w:kern w:val="0"/>
        </w:rPr>
        <w:t xml:space="preserve">AYAs with cancer face unique relationship challenges, whether partnered or unpartnered. Partnered AYAs often struggle with </w:t>
      </w:r>
      <w:r w:rsidR="005F4F9B">
        <w:rPr>
          <w:rFonts w:cstheme="minorHAnsi"/>
          <w:kern w:val="0"/>
        </w:rPr>
        <w:t>guilt and the fear of burdening their partners, leading to communication difficulties and emotional withdrawal</w:t>
      </w:r>
      <w:r w:rsidR="00F36BD3">
        <w:rPr>
          <w:rFonts w:cstheme="minorHAnsi"/>
          <w:kern w:val="0"/>
        </w:rPr>
        <w:t>.</w:t>
      </w:r>
      <w:r>
        <w:rPr>
          <w:rFonts w:cstheme="minorHAnsi"/>
          <w:kern w:val="0"/>
        </w:rPr>
        <w:t xml:space="preserve"> While unpartnered AYAs fear judgment, challenges in when and how to disclose a cancer diagnosis in new connections, which can lead to avoidance of intimacy and isolation</w:t>
      </w:r>
      <w:r w:rsidR="005F4F9B">
        <w:rPr>
          <w:rFonts w:cstheme="minorHAnsi"/>
          <w:kern w:val="0"/>
        </w:rPr>
        <w:t>. For both</w:t>
      </w:r>
      <w:r>
        <w:rPr>
          <w:rFonts w:cstheme="minorHAnsi"/>
          <w:kern w:val="0"/>
        </w:rPr>
        <w:t xml:space="preserve"> groups</w:t>
      </w:r>
      <w:r w:rsidR="005F4F9B">
        <w:rPr>
          <w:rFonts w:cstheme="minorHAnsi"/>
          <w:kern w:val="0"/>
        </w:rPr>
        <w:t xml:space="preserve">, they contend with </w:t>
      </w:r>
      <w:r w:rsidR="00745704">
        <w:rPr>
          <w:rFonts w:cstheme="minorHAnsi"/>
          <w:kern w:val="0"/>
        </w:rPr>
        <w:t>the common tension between w</w:t>
      </w:r>
      <w:r w:rsidR="00745704" w:rsidRPr="00586E21">
        <w:rPr>
          <w:rFonts w:cstheme="minorHAnsi"/>
          <w:kern w:val="0"/>
        </w:rPr>
        <w:t>anting closeness while fearing vulnerability</w:t>
      </w:r>
      <w:r w:rsidR="002F055C">
        <w:rPr>
          <w:rFonts w:cstheme="minorHAnsi"/>
          <w:kern w:val="0"/>
        </w:rPr>
        <w:t>, highlighting th</w:t>
      </w:r>
      <w:r w:rsidR="00C807B8">
        <w:rPr>
          <w:rFonts w:cstheme="minorHAnsi"/>
          <w:kern w:val="0"/>
        </w:rPr>
        <w:t>is</w:t>
      </w:r>
      <w:r w:rsidR="002F055C">
        <w:rPr>
          <w:rFonts w:cstheme="minorHAnsi"/>
          <w:kern w:val="0"/>
        </w:rPr>
        <w:t xml:space="preserve"> complexity in the context of illness</w:t>
      </w:r>
      <w:r w:rsidR="00745704">
        <w:rPr>
          <w:rFonts w:cstheme="minorHAnsi"/>
          <w:kern w:val="0"/>
        </w:rPr>
        <w:fldChar w:fldCharType="begin"/>
      </w:r>
      <w:r w:rsidR="00821DE7">
        <w:rPr>
          <w:rFonts w:cstheme="minorHAnsi"/>
          <w:kern w:val="0"/>
        </w:rPr>
        <w:instrText xml:space="preserve"> ADDIN EN.CITE &lt;EndNote&gt;&lt;Cite&gt;&lt;Author&gt;Brown&lt;/Author&gt;&lt;Year&gt;2015&lt;/Year&gt;&lt;RecNum&gt;33&lt;/RecNum&gt;&lt;DisplayText&gt;[52]&lt;/DisplayText&gt;&lt;record&gt;&lt;rec-number&gt;33&lt;/rec-number&gt;&lt;foreign-keys&gt;&lt;key app="EN" db-id="ese222vrz905xaee0t5xzpwrrvepe9vxw09s" timestamp="1720350347"&gt;33&lt;/key&gt;&lt;/foreign-keys&gt;&lt;ref-type name="Book"&gt;6&lt;/ref-type&gt;&lt;contributors&gt;&lt;authors&gt;&lt;author&gt;Brown, Brené&lt;/author&gt;&lt;/authors&gt;&lt;/contributors&gt;&lt;titles&gt;&lt;title&gt;Daring greatly: How the courage to be vulnerable transforms the way we live, love, parent, and lead&lt;/title&gt;&lt;/titles&gt;&lt;dates&gt;&lt;year&gt;2015&lt;/year&gt;&lt;/dates&gt;&lt;publisher&gt;Penguin&lt;/publisher&gt;&lt;isbn&gt;1592408419&lt;/isbn&gt;&lt;urls&gt;&lt;/urls&gt;&lt;/record&gt;&lt;/Cite&gt;&lt;/EndNote&gt;</w:instrText>
      </w:r>
      <w:r w:rsidR="00745704">
        <w:rPr>
          <w:rFonts w:cstheme="minorHAnsi"/>
          <w:kern w:val="0"/>
        </w:rPr>
        <w:fldChar w:fldCharType="separate"/>
      </w:r>
      <w:r w:rsidR="00821DE7">
        <w:rPr>
          <w:rFonts w:cstheme="minorHAnsi"/>
          <w:noProof/>
          <w:kern w:val="0"/>
        </w:rPr>
        <w:t>[52]</w:t>
      </w:r>
      <w:r w:rsidR="00745704">
        <w:rPr>
          <w:rFonts w:cstheme="minorHAnsi"/>
          <w:kern w:val="0"/>
        </w:rPr>
        <w:fldChar w:fldCharType="end"/>
      </w:r>
      <w:r w:rsidR="00745704">
        <w:rPr>
          <w:rFonts w:cstheme="minorHAnsi"/>
          <w:kern w:val="0"/>
        </w:rPr>
        <w:t>.</w:t>
      </w:r>
      <w:r>
        <w:rPr>
          <w:rFonts w:cstheme="minorHAnsi"/>
          <w:kern w:val="0"/>
        </w:rPr>
        <w:t xml:space="preserve"> </w:t>
      </w:r>
      <w:r w:rsidRPr="00C04558">
        <w:rPr>
          <w:rFonts w:cstheme="minorHAnsi"/>
          <w:kern w:val="0"/>
        </w:rPr>
        <w:t xml:space="preserve">Partners also play a key role in supporting AYAs </w:t>
      </w:r>
      <w:r>
        <w:rPr>
          <w:rFonts w:cstheme="minorHAnsi"/>
          <w:kern w:val="0"/>
        </w:rPr>
        <w:t xml:space="preserve">with cancer </w:t>
      </w:r>
      <w:r w:rsidR="00507DF3">
        <w:rPr>
          <w:rFonts w:cstheme="minorHAnsi"/>
          <w:kern w:val="0"/>
        </w:rPr>
        <w:t>which</w:t>
      </w:r>
      <w:r w:rsidR="00507DF3" w:rsidRPr="00C04558">
        <w:rPr>
          <w:rFonts w:cstheme="minorHAnsi"/>
          <w:kern w:val="0"/>
        </w:rPr>
        <w:t xml:space="preserve"> </w:t>
      </w:r>
      <w:r w:rsidRPr="00C04558">
        <w:rPr>
          <w:rFonts w:cstheme="minorHAnsi"/>
          <w:kern w:val="0"/>
        </w:rPr>
        <w:t>impact</w:t>
      </w:r>
      <w:r w:rsidR="00507DF3">
        <w:rPr>
          <w:rFonts w:cstheme="minorHAnsi"/>
          <w:kern w:val="0"/>
        </w:rPr>
        <w:t>s</w:t>
      </w:r>
      <w:r w:rsidRPr="00C04558">
        <w:rPr>
          <w:rFonts w:cstheme="minorHAnsi"/>
          <w:kern w:val="0"/>
        </w:rPr>
        <w:t xml:space="preserve"> relationship dynamics and psychological well</w:t>
      </w:r>
      <w:r w:rsidR="00507DF3">
        <w:rPr>
          <w:rFonts w:cstheme="minorHAnsi"/>
          <w:kern w:val="0"/>
        </w:rPr>
        <w:t>-</w:t>
      </w:r>
      <w:r w:rsidRPr="00C04558">
        <w:rPr>
          <w:rFonts w:cstheme="minorHAnsi"/>
          <w:kern w:val="0"/>
        </w:rPr>
        <w:t>being, yet their experiences remain relatively underexplored.</w:t>
      </w:r>
    </w:p>
    <w:p w14:paraId="1A634269" w14:textId="497DE9AD" w:rsidR="00586E21" w:rsidRPr="00D723A9" w:rsidRDefault="002F055C" w:rsidP="00D723A9">
      <w:pPr>
        <w:rPr>
          <w:rFonts w:cstheme="minorHAnsi"/>
          <w:kern w:val="0"/>
        </w:rPr>
      </w:pPr>
      <w:r>
        <w:rPr>
          <w:rFonts w:cstheme="minorHAnsi"/>
          <w:kern w:val="0"/>
        </w:rPr>
        <w:t>Despite these difficulties</w:t>
      </w:r>
      <w:r w:rsidR="00586E21" w:rsidRPr="00586E21">
        <w:rPr>
          <w:rFonts w:cstheme="minorHAnsi"/>
          <w:kern w:val="0"/>
        </w:rPr>
        <w:t>, a cancer diagnosis prompt</w:t>
      </w:r>
      <w:r w:rsidR="00D425FB">
        <w:rPr>
          <w:rFonts w:cstheme="minorHAnsi"/>
          <w:kern w:val="0"/>
        </w:rPr>
        <w:t>s</w:t>
      </w:r>
      <w:r w:rsidR="00586E21" w:rsidRPr="00586E21">
        <w:rPr>
          <w:rFonts w:cstheme="minorHAnsi"/>
          <w:kern w:val="0"/>
        </w:rPr>
        <w:t xml:space="preserve"> a re-evaluation of priorities and values, a process </w:t>
      </w:r>
      <w:r w:rsidR="00E1521A">
        <w:rPr>
          <w:rFonts w:cstheme="minorHAnsi"/>
          <w:kern w:val="0"/>
        </w:rPr>
        <w:t>closely linked</w:t>
      </w:r>
      <w:r w:rsidR="00586E21" w:rsidRPr="00586E21">
        <w:rPr>
          <w:rFonts w:cstheme="minorHAnsi"/>
          <w:kern w:val="0"/>
        </w:rPr>
        <w:t xml:space="preserve"> to identity formation and sense of self</w:t>
      </w:r>
      <w:r w:rsidR="00783BE2">
        <w:rPr>
          <w:rFonts w:cstheme="minorHAnsi"/>
          <w:kern w:val="0"/>
        </w:rPr>
        <w:fldChar w:fldCharType="begin"/>
      </w:r>
      <w:r w:rsidR="00821DE7">
        <w:rPr>
          <w:rFonts w:cstheme="minorHAnsi"/>
          <w:kern w:val="0"/>
        </w:rPr>
        <w:instrText xml:space="preserve"> ADDIN EN.CITE &lt;EndNote&gt;&lt;Cite&gt;&lt;Author&gt;Greup&lt;/Author&gt;&lt;Year&gt;2018&lt;/Year&gt;&lt;RecNum&gt;39&lt;/RecNum&gt;&lt;DisplayText&gt;[53, 54]&lt;/DisplayText&gt;&lt;record&gt;&lt;rec-number&gt;39&lt;/rec-number&gt;&lt;foreign-keys&gt;&lt;key app="EN" db-id="ese222vrz905xaee0t5xzpwrrvepe9vxw09s" timestamp="1720361041"&gt;39&lt;/key&gt;&lt;/foreign-keys&gt;&lt;ref-type name="Journal Article"&gt;17&lt;/ref-type&gt;&lt;contributors&gt;&lt;authors&gt;&lt;author&gt;Greup, Suzanne R&lt;/author&gt;&lt;author&gt;Kaal, Suzanne EJ&lt;/author&gt;&lt;author&gt;Jansen, Rosemarie&lt;/author&gt;&lt;author&gt;Manten-Horst, Eveliene&lt;/author&gt;&lt;author&gt;Thong, Melissa SY&lt;/author&gt;&lt;author&gt;van der Graaf, Winette TA&lt;/author&gt;&lt;author&gt;Prins, Judith B&lt;/author&gt;&lt;author&gt;Husson, Olga&lt;/author&gt;&lt;/authors&gt;&lt;/contributors&gt;&lt;titles&gt;&lt;title&gt;Post-traumatic growth and resilience in adolescent and young adult cancer patients: An overview&lt;/title&gt;&lt;secondary-title&gt;Journal of adolescent and young adult oncology&lt;/secondary-title&gt;&lt;/titles&gt;&lt;periodical&gt;&lt;full-title&gt;Journal of adolescent and young adult oncology&lt;/full-title&gt;&lt;/periodical&gt;&lt;pages&gt;1-14&lt;/pages&gt;&lt;volume&gt;7&lt;/volume&gt;&lt;number&gt;1&lt;/number&gt;&lt;dates&gt;&lt;year&gt;2018&lt;/year&gt;&lt;/dates&gt;&lt;isbn&gt;2156-5333&lt;/isbn&gt;&lt;urls&gt;&lt;/urls&gt;&lt;/record&gt;&lt;/Cite&gt;&lt;Cite&gt;&lt;Author&gt;Jim&lt;/Author&gt;&lt;Year&gt;2008&lt;/Year&gt;&lt;RecNum&gt;38&lt;/RecNum&gt;&lt;record&gt;&lt;rec-number&gt;38&lt;/rec-number&gt;&lt;foreign-keys&gt;&lt;key app="EN" db-id="ese222vrz905xaee0t5xzpwrrvepe9vxw09s" timestamp="1720361010"&gt;38&lt;/key&gt;&lt;/foreign-keys&gt;&lt;ref-type name="Journal Article"&gt;17&lt;/ref-type&gt;&lt;contributors&gt;&lt;authors&gt;&lt;author&gt;Jim, Heather SL&lt;/author&gt;&lt;author&gt;Jacobsen, Paul B&lt;/author&gt;&lt;/authors&gt;&lt;/contributors&gt;&lt;titles&gt;&lt;title&gt;Posttraumatic stress and posttraumatic growth in cancer survivorship: a review&lt;/title&gt;&lt;secondary-title&gt;The Cancer Journal&lt;/secondary-title&gt;&lt;/titles&gt;&lt;periodical&gt;&lt;full-title&gt;The Cancer Journal&lt;/full-title&gt;&lt;/periodical&gt;&lt;pages&gt;414-419&lt;/pages&gt;&lt;volume&gt;14&lt;/volume&gt;&lt;number&gt;6&lt;/number&gt;&lt;dates&gt;&lt;year&gt;2008&lt;/year&gt;&lt;/dates&gt;&lt;isbn&gt;1528-9117&lt;/isbn&gt;&lt;urls&gt;&lt;/urls&gt;&lt;/record&gt;&lt;/Cite&gt;&lt;/EndNote&gt;</w:instrText>
      </w:r>
      <w:r w:rsidR="00783BE2">
        <w:rPr>
          <w:rFonts w:cstheme="minorHAnsi"/>
          <w:kern w:val="0"/>
        </w:rPr>
        <w:fldChar w:fldCharType="separate"/>
      </w:r>
      <w:r w:rsidR="00821DE7">
        <w:rPr>
          <w:rFonts w:cstheme="minorHAnsi"/>
          <w:noProof/>
          <w:kern w:val="0"/>
        </w:rPr>
        <w:t>[53, 54]</w:t>
      </w:r>
      <w:r w:rsidR="00783BE2">
        <w:rPr>
          <w:rFonts w:cstheme="minorHAnsi"/>
          <w:kern w:val="0"/>
        </w:rPr>
        <w:fldChar w:fldCharType="end"/>
      </w:r>
      <w:r w:rsidR="00783BE2">
        <w:rPr>
          <w:rFonts w:cstheme="minorHAnsi"/>
          <w:kern w:val="0"/>
        </w:rPr>
        <w:t>.</w:t>
      </w:r>
      <w:r w:rsidR="00586E21" w:rsidRPr="00586E21">
        <w:rPr>
          <w:rFonts w:cstheme="minorHAnsi"/>
          <w:kern w:val="0"/>
        </w:rPr>
        <w:t xml:space="preserve"> </w:t>
      </w:r>
      <w:r w:rsidR="00412E70">
        <w:rPr>
          <w:rFonts w:cstheme="minorHAnsi"/>
          <w:kern w:val="0"/>
        </w:rPr>
        <w:t>Greup</w:t>
      </w:r>
      <w:r w:rsidR="006938C9">
        <w:rPr>
          <w:rFonts w:cstheme="minorHAnsi"/>
          <w:kern w:val="0"/>
        </w:rPr>
        <w:t xml:space="preserve"> et al.,</w:t>
      </w:r>
      <w:r w:rsidR="00783BE2">
        <w:rPr>
          <w:rFonts w:cstheme="minorHAnsi"/>
          <w:kern w:val="0"/>
        </w:rPr>
        <w:fldChar w:fldCharType="begin"/>
      </w:r>
      <w:r w:rsidR="00821DE7">
        <w:rPr>
          <w:rFonts w:cstheme="minorHAnsi"/>
          <w:kern w:val="0"/>
        </w:rPr>
        <w:instrText xml:space="preserve"> ADDIN EN.CITE &lt;EndNote&gt;&lt;Cite&gt;&lt;Author&gt;Greup&lt;/Author&gt;&lt;Year&gt;2018&lt;/Year&gt;&lt;RecNum&gt;39&lt;/RecNum&gt;&lt;DisplayText&gt;[53]&lt;/DisplayText&gt;&lt;record&gt;&lt;rec-number&gt;39&lt;/rec-number&gt;&lt;foreign-keys&gt;&lt;key app="EN" db-id="ese222vrz905xaee0t5xzpwrrvepe9vxw09s" timestamp="1720361041"&gt;39&lt;/key&gt;&lt;/foreign-keys&gt;&lt;ref-type name="Journal Article"&gt;17&lt;/ref-type&gt;&lt;contributors&gt;&lt;authors&gt;&lt;author&gt;Greup, Suzanne R&lt;/author&gt;&lt;author&gt;Kaal, Suzanne EJ&lt;/author&gt;&lt;author&gt;Jansen, Rosemarie&lt;/author&gt;&lt;author&gt;Manten-Horst, Eveliene&lt;/author&gt;&lt;author&gt;Thong, Melissa SY&lt;/author&gt;&lt;author&gt;van der Graaf, Winette TA&lt;/author&gt;&lt;author&gt;Prins, Judith B&lt;/author&gt;&lt;author&gt;Husson, Olga&lt;/author&gt;&lt;/authors&gt;&lt;/contributors&gt;&lt;titles&gt;&lt;title&gt;Post-traumatic growth and resilience in adolescent and young adult cancer patients: An overview&lt;/title&gt;&lt;secondary-title&gt;Journal of adolescent and young adult oncology&lt;/secondary-title&gt;&lt;/titles&gt;&lt;periodical&gt;&lt;full-title&gt;Journal of adolescent and young adult oncology&lt;/full-title&gt;&lt;/periodical&gt;&lt;pages&gt;1-14&lt;/pages&gt;&lt;volume&gt;7&lt;/volume&gt;&lt;number&gt;1&lt;/number&gt;&lt;dates&gt;&lt;year&gt;2018&lt;/year&gt;&lt;/dates&gt;&lt;isbn&gt;2156-5333&lt;/isbn&gt;&lt;urls&gt;&lt;/urls&gt;&lt;/record&gt;&lt;/Cite&gt;&lt;/EndNote&gt;</w:instrText>
      </w:r>
      <w:r w:rsidR="00783BE2">
        <w:rPr>
          <w:rFonts w:cstheme="minorHAnsi"/>
          <w:kern w:val="0"/>
        </w:rPr>
        <w:fldChar w:fldCharType="separate"/>
      </w:r>
      <w:r w:rsidR="00821DE7">
        <w:rPr>
          <w:rFonts w:cstheme="minorHAnsi"/>
          <w:noProof/>
          <w:kern w:val="0"/>
        </w:rPr>
        <w:t>[53]</w:t>
      </w:r>
      <w:r w:rsidR="00783BE2">
        <w:rPr>
          <w:rFonts w:cstheme="minorHAnsi"/>
          <w:kern w:val="0"/>
        </w:rPr>
        <w:fldChar w:fldCharType="end"/>
      </w:r>
      <w:r w:rsidR="00AC1187">
        <w:rPr>
          <w:rFonts w:cstheme="minorHAnsi"/>
          <w:kern w:val="0"/>
        </w:rPr>
        <w:t xml:space="preserve"> describes this as ‘post traumatic growth’, where individuals experience positive psychological changes following adversity. </w:t>
      </w:r>
      <w:r w:rsidR="00DF4A51">
        <w:rPr>
          <w:rFonts w:cstheme="minorHAnsi"/>
          <w:kern w:val="0"/>
        </w:rPr>
        <w:t>Confronting</w:t>
      </w:r>
      <w:r w:rsidR="00AC1187">
        <w:rPr>
          <w:rFonts w:cstheme="minorHAnsi"/>
          <w:kern w:val="0"/>
        </w:rPr>
        <w:t xml:space="preserve"> mortality and re-evaluating their priorities</w:t>
      </w:r>
      <w:r w:rsidR="00FD3C6C">
        <w:rPr>
          <w:rFonts w:cstheme="minorHAnsi"/>
          <w:kern w:val="0"/>
        </w:rPr>
        <w:t xml:space="preserve"> </w:t>
      </w:r>
      <w:r w:rsidR="00DF4A51">
        <w:rPr>
          <w:rFonts w:cstheme="minorHAnsi"/>
          <w:kern w:val="0"/>
        </w:rPr>
        <w:t xml:space="preserve">can heighten the desire </w:t>
      </w:r>
      <w:r w:rsidR="00586E21" w:rsidRPr="00586E21">
        <w:rPr>
          <w:rFonts w:cstheme="minorHAnsi"/>
          <w:kern w:val="0"/>
        </w:rPr>
        <w:t>for deeper connection</w:t>
      </w:r>
      <w:r w:rsidR="00DF4A51">
        <w:rPr>
          <w:rFonts w:cstheme="minorHAnsi"/>
          <w:kern w:val="0"/>
        </w:rPr>
        <w:t>s</w:t>
      </w:r>
      <w:r w:rsidR="00586E21" w:rsidRPr="00586E21">
        <w:rPr>
          <w:rFonts w:cstheme="minorHAnsi"/>
          <w:kern w:val="0"/>
        </w:rPr>
        <w:t xml:space="preserve">, and a </w:t>
      </w:r>
      <w:r w:rsidR="00DF4A51">
        <w:rPr>
          <w:rFonts w:cstheme="minorHAnsi"/>
          <w:kern w:val="0"/>
        </w:rPr>
        <w:t>clearer understanding of what truly</w:t>
      </w:r>
      <w:r w:rsidR="00586E21" w:rsidRPr="00586E21">
        <w:rPr>
          <w:rFonts w:cstheme="minorHAnsi"/>
          <w:kern w:val="0"/>
        </w:rPr>
        <w:t xml:space="preserve"> matters in relationships</w:t>
      </w:r>
      <w:r w:rsidR="001B1305">
        <w:rPr>
          <w:rFonts w:cstheme="minorHAnsi"/>
          <w:kern w:val="0"/>
        </w:rPr>
        <w:fldChar w:fldCharType="begin"/>
      </w:r>
      <w:r w:rsidR="00821DE7">
        <w:rPr>
          <w:rFonts w:cstheme="minorHAnsi"/>
          <w:kern w:val="0"/>
        </w:rPr>
        <w:instrText xml:space="preserve"> ADDIN EN.CITE &lt;EndNote&gt;&lt;Cite&gt;&lt;Author&gt;Duran&lt;/Author&gt;&lt;Year&gt;2013&lt;/Year&gt;&lt;RecNum&gt;46&lt;/RecNum&gt;&lt;DisplayText&gt;[55]&lt;/DisplayText&gt;&lt;record&gt;&lt;rec-number&gt;46&lt;/rec-number&gt;&lt;foreign-keys&gt;&lt;key app="EN" db-id="ese222vrz905xaee0t5xzpwrrvepe9vxw09s" timestamp="1720364847"&gt;46&lt;/key&gt;&lt;/foreign-keys&gt;&lt;ref-type name="Journal Article"&gt;17&lt;/ref-type&gt;&lt;contributors&gt;&lt;authors&gt;&lt;author&gt;Duran, Beyhan&lt;/author&gt;&lt;/authors&gt;&lt;/contributors&gt;&lt;titles&gt;&lt;title&gt;Posttraumatic growth as experienced by childhood cancer survivors and their families: a narrative synthesis of qualitative and quantitative research&lt;/title&gt;&lt;secondary-title&gt;Journal of Pediatric Oncology Nursing&lt;/secondary-title&gt;&lt;/titles&gt;&lt;periodical&gt;&lt;full-title&gt;Journal of Pediatric Oncology Nursing&lt;/full-title&gt;&lt;/periodical&gt;&lt;pages&gt;179-197&lt;/pages&gt;&lt;volume&gt;30&lt;/volume&gt;&lt;number&gt;4&lt;/number&gt;&lt;dates&gt;&lt;year&gt;2013&lt;/year&gt;&lt;/dates&gt;&lt;isbn&gt;1043-4542&lt;/isbn&gt;&lt;urls&gt;&lt;/urls&gt;&lt;/record&gt;&lt;/Cite&gt;&lt;/EndNote&gt;</w:instrText>
      </w:r>
      <w:r w:rsidR="001B1305">
        <w:rPr>
          <w:rFonts w:cstheme="minorHAnsi"/>
          <w:kern w:val="0"/>
        </w:rPr>
        <w:fldChar w:fldCharType="separate"/>
      </w:r>
      <w:r w:rsidR="00821DE7">
        <w:rPr>
          <w:rFonts w:cstheme="minorHAnsi"/>
          <w:noProof/>
          <w:kern w:val="0"/>
        </w:rPr>
        <w:t>[55]</w:t>
      </w:r>
      <w:r w:rsidR="001B1305">
        <w:rPr>
          <w:rFonts w:cstheme="minorHAnsi"/>
          <w:kern w:val="0"/>
        </w:rPr>
        <w:fldChar w:fldCharType="end"/>
      </w:r>
      <w:r w:rsidR="001B1305">
        <w:rPr>
          <w:rFonts w:cstheme="minorHAnsi"/>
          <w:kern w:val="0"/>
        </w:rPr>
        <w:t>.</w:t>
      </w:r>
      <w:r w:rsidR="00586E21" w:rsidRPr="00586E21">
        <w:rPr>
          <w:rFonts w:cstheme="minorHAnsi"/>
          <w:kern w:val="0"/>
        </w:rPr>
        <w:t xml:space="preserve"> This </w:t>
      </w:r>
      <w:r w:rsidR="00AF122F" w:rsidRPr="00586E21">
        <w:rPr>
          <w:rFonts w:cstheme="minorHAnsi"/>
          <w:kern w:val="0"/>
        </w:rPr>
        <w:t>re-evaluation</w:t>
      </w:r>
      <w:r w:rsidR="00586E21" w:rsidRPr="00586E21">
        <w:rPr>
          <w:rFonts w:cstheme="minorHAnsi"/>
          <w:kern w:val="0"/>
        </w:rPr>
        <w:t xml:space="preserve"> can influence relationship dynamics</w:t>
      </w:r>
      <w:r w:rsidR="00AC1187">
        <w:rPr>
          <w:rFonts w:cstheme="minorHAnsi"/>
          <w:kern w:val="0"/>
        </w:rPr>
        <w:t>, p</w:t>
      </w:r>
      <w:r w:rsidR="00586E21" w:rsidRPr="00586E21">
        <w:rPr>
          <w:rFonts w:cstheme="minorHAnsi"/>
          <w:kern w:val="0"/>
        </w:rPr>
        <w:t xml:space="preserve">lacing a higher value on emotional intimacy, authenticity, and shared values, </w:t>
      </w:r>
      <w:r w:rsidR="00354F9D">
        <w:rPr>
          <w:rFonts w:cstheme="minorHAnsi"/>
          <w:kern w:val="0"/>
        </w:rPr>
        <w:t xml:space="preserve">while </w:t>
      </w:r>
      <w:r w:rsidR="00586E21" w:rsidRPr="00586E21">
        <w:rPr>
          <w:rFonts w:cstheme="minorHAnsi"/>
          <w:kern w:val="0"/>
        </w:rPr>
        <w:t>seeking partners who can provide a sense of understanding and support</w:t>
      </w:r>
      <w:r w:rsidR="001B1305">
        <w:rPr>
          <w:rFonts w:cstheme="minorHAnsi"/>
          <w:kern w:val="0"/>
        </w:rPr>
        <w:fldChar w:fldCharType="begin">
          <w:fldData xml:space="preserve">PEVuZE5vdGU+PENpdGU+PEF1dGhvcj5EdXJhbjwvQXV0aG9yPjxZZWFyPjIwMTM8L1llYXI+PFJl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</w:fldData>
        </w:fldChar>
      </w:r>
      <w:r w:rsidR="00821DE7">
        <w:rPr>
          <w:rFonts w:cstheme="minorHAnsi"/>
          <w:kern w:val="0"/>
        </w:rPr>
        <w:instrText xml:space="preserve"> ADDIN EN.CITE </w:instrText>
      </w:r>
      <w:r w:rsidR="00821DE7">
        <w:rPr>
          <w:rFonts w:cstheme="minorHAnsi"/>
          <w:kern w:val="0"/>
        </w:rPr>
        <w:fldChar w:fldCharType="begin">
          <w:fldData xml:space="preserve">PEVuZE5vdGU+PENpdGU+PEF1dGhvcj5EdXJhbjwvQXV0aG9yPjxZZWFyPjIwMTM8L1llYXI+PFJl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</w:fldData>
        </w:fldChar>
      </w:r>
      <w:r w:rsidR="00821DE7">
        <w:rPr>
          <w:rFonts w:cstheme="minorHAnsi"/>
          <w:kern w:val="0"/>
        </w:rPr>
        <w:instrText xml:space="preserve"> ADDIN EN.CITE.DATA </w:instrText>
      </w:r>
      <w:r w:rsidR="00821DE7">
        <w:rPr>
          <w:rFonts w:cstheme="minorHAnsi"/>
          <w:kern w:val="0"/>
        </w:rPr>
      </w:r>
      <w:r w:rsidR="00821DE7">
        <w:rPr>
          <w:rFonts w:cstheme="minorHAnsi"/>
          <w:kern w:val="0"/>
        </w:rPr>
        <w:fldChar w:fldCharType="end"/>
      </w:r>
      <w:r w:rsidR="001B1305">
        <w:rPr>
          <w:rFonts w:cstheme="minorHAnsi"/>
          <w:kern w:val="0"/>
        </w:rPr>
      </w:r>
      <w:r w:rsidR="001B1305">
        <w:rPr>
          <w:rFonts w:cstheme="minorHAnsi"/>
          <w:kern w:val="0"/>
        </w:rPr>
        <w:fldChar w:fldCharType="separate"/>
      </w:r>
      <w:r w:rsidR="00821DE7">
        <w:rPr>
          <w:rFonts w:cstheme="minorHAnsi"/>
          <w:noProof/>
          <w:kern w:val="0"/>
        </w:rPr>
        <w:t>[55, 56]</w:t>
      </w:r>
      <w:r w:rsidR="001B1305">
        <w:rPr>
          <w:rFonts w:cstheme="minorHAnsi"/>
          <w:kern w:val="0"/>
        </w:rPr>
        <w:fldChar w:fldCharType="end"/>
      </w:r>
      <w:r w:rsidR="00586E21" w:rsidRPr="00586E21">
        <w:rPr>
          <w:rFonts w:cstheme="minorHAnsi"/>
          <w:kern w:val="0"/>
        </w:rPr>
        <w:t xml:space="preserve">. </w:t>
      </w:r>
      <w:r w:rsidR="00AC1187" w:rsidRPr="00AC1187">
        <w:rPr>
          <w:rFonts w:cstheme="minorHAnsi"/>
          <w:kern w:val="0"/>
        </w:rPr>
        <w:t xml:space="preserve">Furthermore, navigating the complexities of cancer as a couple can foster open communication, strengthen problem-solving skills, and deepen emotional intimacy, ultimately contributing to greater relationship satisfaction and resilience in </w:t>
      </w:r>
      <w:r w:rsidR="00AA0449">
        <w:rPr>
          <w:rFonts w:cstheme="minorHAnsi"/>
          <w:kern w:val="0"/>
        </w:rPr>
        <w:t>managing the impact of cancer</w:t>
      </w:r>
      <w:r w:rsidR="00882B13">
        <w:rPr>
          <w:rFonts w:cstheme="minorHAnsi"/>
          <w:kern w:val="0"/>
        </w:rPr>
        <w:fldChar w:fldCharType="begin"/>
      </w:r>
      <w:r w:rsidR="00821DE7">
        <w:rPr>
          <w:rFonts w:cstheme="minorHAnsi"/>
          <w:kern w:val="0"/>
        </w:rPr>
        <w:instrText xml:space="preserve"> ADDIN EN.CITE &lt;EndNote&gt;&lt;Cite&gt;&lt;Author&gt;Collaço&lt;/Author&gt;&lt;Year&gt;2021&lt;/Year&gt;&lt;RecNum&gt;37&lt;/RecNum&gt;&lt;DisplayText&gt;[49, 57]&lt;/DisplayText&gt;&lt;record&gt;&lt;rec-number&gt;37&lt;/rec-number&gt;&lt;foreign-keys&gt;&lt;key app="EN" db-id="ese222vrz905xaee0t5xzpwrrvepe9vxw09s" timestamp="1720353665"&gt;37&lt;/key&gt;&lt;/foreign-keys&gt;&lt;ref-type name="Journal Article"&gt;17&lt;/ref-type&gt;&lt;contributors&gt;&lt;authors&gt;&lt;author&gt;Collaço, Nicole&lt;/author&gt;&lt;author&gt;Wagland, Richard&lt;/author&gt;&lt;author&gt;Alexis, Obrey&lt;/author&gt;&lt;author&gt;Gavin, Anna&lt;/author&gt;&lt;author&gt;Glaser, Adam&lt;/author&gt;&lt;author&gt;Watson, Eila K&lt;/author&gt;&lt;/authors&gt;&lt;/contributors&gt;&lt;titles&gt;&lt;title&gt;The experiences and needs of couples affected by prostate cancer aged 65 and under: a qualitative study&lt;/title&gt;&lt;secondary-title&gt;Journal of Cancer Survivorship&lt;/secondary-title&gt;&lt;/titles&gt;&lt;periodical&gt;&lt;full-title&gt;Journal of Cancer Survivorship&lt;/full-title&gt;&lt;/periodical&gt;&lt;pages&gt;358-366&lt;/pages&gt;&lt;volume&gt;15&lt;/volume&gt;&lt;dates&gt;&lt;year&gt;2021&lt;/year&gt;&lt;/dates&gt;&lt;isbn&gt;1932-2259&lt;/isbn&gt;&lt;urls&gt;&lt;/urls&gt;&lt;/record&gt;&lt;/Cite&gt;&lt;Cite&gt;&lt;Author&gt;Fergus&lt;/Author&gt;&lt;Year&gt;2009&lt;/Year&gt;&lt;RecNum&gt;43&lt;/RecNum&gt;&lt;record&gt;&lt;rec-number&gt;43&lt;/rec-number&gt;&lt;foreign-keys&gt;&lt;key app="EN" db-id="ese222vrz905xaee0t5xzpwrrvepe9vxw09s" timestamp="1720362648"&gt;43&lt;/key&gt;&lt;/foreign-keys&gt;&lt;ref-type name="Journal Article"&gt;17&lt;/ref-type&gt;&lt;contributors&gt;&lt;authors&gt;&lt;author&gt;Fergus, Karen D&lt;/author&gt;&lt;author&gt;Gray, Ross E&lt;/author&gt;&lt;/authors&gt;&lt;/contributors&gt;&lt;titles&gt;&lt;title&gt;Relationship vulnerabilities during breast cancer: patient and partner perspectives&lt;/title&gt;&lt;secondary-title&gt;Psycho‐Oncology: Journal of the Psychological, Social and Behavioral Dimensions of Cancer&lt;/secondary-title&gt;&lt;/titles&gt;&lt;periodical&gt;&lt;full-title&gt;Psycho‐Oncology: Journal of the Psychological, Social and Behavioral Dimensions of Cancer&lt;/full-title&gt;&lt;/periodical&gt;&lt;pages&gt;1311-1322&lt;/pages&gt;&lt;volume&gt;18&lt;/volume&gt;&lt;number&gt;12&lt;/number&gt;&lt;dates&gt;&lt;year&gt;2009&lt;/year&gt;&lt;/dates&gt;&lt;isbn&gt;1057-9249&lt;/isbn&gt;&lt;urls&gt;&lt;/urls&gt;&lt;/record&gt;&lt;/Cite&gt;&lt;/EndNote&gt;</w:instrText>
      </w:r>
      <w:r w:rsidR="00882B13">
        <w:rPr>
          <w:rFonts w:cstheme="minorHAnsi"/>
          <w:kern w:val="0"/>
        </w:rPr>
        <w:fldChar w:fldCharType="separate"/>
      </w:r>
      <w:r w:rsidR="00821DE7">
        <w:rPr>
          <w:rFonts w:cstheme="minorHAnsi"/>
          <w:noProof/>
          <w:kern w:val="0"/>
        </w:rPr>
        <w:t>[49, 57]</w:t>
      </w:r>
      <w:r w:rsidR="00882B13">
        <w:rPr>
          <w:rFonts w:cstheme="minorHAnsi"/>
          <w:kern w:val="0"/>
        </w:rPr>
        <w:fldChar w:fldCharType="end"/>
      </w:r>
      <w:r w:rsidR="00AC1187">
        <w:rPr>
          <w:rFonts w:cstheme="minorHAnsi"/>
          <w:kern w:val="0"/>
        </w:rPr>
        <w:t xml:space="preserve">. </w:t>
      </w:r>
    </w:p>
    <w:p w14:paraId="11FCE3B2" w14:textId="2727EDDB" w:rsidR="00D03567" w:rsidRDefault="007947AD" w:rsidP="00D723A9">
      <w:pPr>
        <w:rPr>
          <w:rFonts w:cstheme="minorHAnsi"/>
          <w:b/>
          <w:bCs/>
          <w:kern w:val="0"/>
        </w:rPr>
      </w:pPr>
      <w:r>
        <w:rPr>
          <w:rFonts w:cstheme="minorHAnsi"/>
          <w:b/>
          <w:bCs/>
          <w:kern w:val="0"/>
        </w:rPr>
        <w:t>Strengths and l</w:t>
      </w:r>
      <w:r w:rsidR="00D03567" w:rsidRPr="00D03567">
        <w:rPr>
          <w:rFonts w:cstheme="minorHAnsi"/>
          <w:b/>
          <w:bCs/>
          <w:kern w:val="0"/>
        </w:rPr>
        <w:t>imitations</w:t>
      </w:r>
    </w:p>
    <w:p w14:paraId="625A6972" w14:textId="1A89D4EB" w:rsidR="00D03567" w:rsidRDefault="00DE1C8C" w:rsidP="00D723A9">
      <w:pPr>
        <w:rPr>
          <w:rFonts w:cstheme="minorHAnsi"/>
          <w:kern w:val="0"/>
        </w:rPr>
      </w:pPr>
      <w:r>
        <w:rPr>
          <w:rFonts w:cstheme="minorHAnsi"/>
          <w:kern w:val="0"/>
        </w:rPr>
        <w:t>Strengths of this review are that it</w:t>
      </w:r>
      <w:r w:rsidR="00FD3C6C">
        <w:rPr>
          <w:rFonts w:cstheme="minorHAnsi"/>
          <w:kern w:val="0"/>
        </w:rPr>
        <w:t xml:space="preserve"> is the first c</w:t>
      </w:r>
      <w:r>
        <w:rPr>
          <w:rFonts w:cstheme="minorHAnsi"/>
          <w:kern w:val="0"/>
        </w:rPr>
        <w:t xml:space="preserve">omprehensive </w:t>
      </w:r>
      <w:r w:rsidR="00FD3C6C">
        <w:rPr>
          <w:rFonts w:cstheme="minorHAnsi"/>
          <w:kern w:val="0"/>
        </w:rPr>
        <w:t>qualitative review exploring</w:t>
      </w:r>
      <w:r w:rsidR="005E7965">
        <w:rPr>
          <w:rFonts w:cstheme="minorHAnsi"/>
          <w:kern w:val="0"/>
        </w:rPr>
        <w:t xml:space="preserve"> both</w:t>
      </w:r>
      <w:r>
        <w:rPr>
          <w:rFonts w:cstheme="minorHAnsi"/>
          <w:kern w:val="0"/>
        </w:rPr>
        <w:t xml:space="preserve"> the challenges and opportunities AYAs </w:t>
      </w:r>
      <w:r w:rsidR="005E7965">
        <w:rPr>
          <w:rFonts w:cstheme="minorHAnsi"/>
          <w:kern w:val="0"/>
        </w:rPr>
        <w:t>face in r</w:t>
      </w:r>
      <w:r>
        <w:rPr>
          <w:rFonts w:cstheme="minorHAnsi"/>
          <w:kern w:val="0"/>
        </w:rPr>
        <w:t>omantic relationships</w:t>
      </w:r>
      <w:r w:rsidR="00C807B8">
        <w:rPr>
          <w:rFonts w:cstheme="minorHAnsi"/>
          <w:kern w:val="0"/>
        </w:rPr>
        <w:t xml:space="preserve"> and sexual intimacy</w:t>
      </w:r>
      <w:r>
        <w:rPr>
          <w:rFonts w:cstheme="minorHAnsi"/>
          <w:kern w:val="0"/>
        </w:rPr>
        <w:t xml:space="preserve">. </w:t>
      </w:r>
      <w:r w:rsidR="00C02CC8">
        <w:rPr>
          <w:rFonts w:cstheme="minorHAnsi"/>
          <w:kern w:val="0"/>
        </w:rPr>
        <w:t xml:space="preserve">A limitation across studies </w:t>
      </w:r>
      <w:r w:rsidR="005E7965">
        <w:rPr>
          <w:rFonts w:cstheme="minorHAnsi"/>
          <w:kern w:val="0"/>
        </w:rPr>
        <w:t>i</w:t>
      </w:r>
      <w:r w:rsidR="00C02CC8">
        <w:rPr>
          <w:rFonts w:cstheme="minorHAnsi"/>
          <w:kern w:val="0"/>
        </w:rPr>
        <w:t xml:space="preserve">s the lack of representation regarding ethnicity </w:t>
      </w:r>
      <w:r w:rsidR="00F57DB7">
        <w:rPr>
          <w:rFonts w:cstheme="minorHAnsi"/>
          <w:kern w:val="0"/>
        </w:rPr>
        <w:t>and</w:t>
      </w:r>
      <w:r w:rsidR="00C02CC8">
        <w:rPr>
          <w:rFonts w:cstheme="minorHAnsi"/>
          <w:kern w:val="0"/>
        </w:rPr>
        <w:t xml:space="preserve"> sexuality. </w:t>
      </w:r>
      <w:r w:rsidR="005E7965">
        <w:rPr>
          <w:rFonts w:cstheme="minorHAnsi"/>
          <w:kern w:val="0"/>
        </w:rPr>
        <w:t>Additionally, given the sensitivity of the topics in the studies</w:t>
      </w:r>
      <w:r w:rsidR="00D03567">
        <w:rPr>
          <w:rFonts w:cstheme="minorHAnsi"/>
          <w:kern w:val="0"/>
        </w:rPr>
        <w:t xml:space="preserve">, </w:t>
      </w:r>
      <w:r w:rsidR="005E7965">
        <w:rPr>
          <w:rFonts w:cstheme="minorHAnsi"/>
          <w:kern w:val="0"/>
        </w:rPr>
        <w:t>selection bias may exist, as those</w:t>
      </w:r>
      <w:r w:rsidR="00D03567">
        <w:rPr>
          <w:rFonts w:cstheme="minorHAnsi"/>
          <w:kern w:val="0"/>
        </w:rPr>
        <w:t xml:space="preserve"> more open to sharing their experiences</w:t>
      </w:r>
      <w:r w:rsidR="005E7965">
        <w:rPr>
          <w:rFonts w:cstheme="minorHAnsi"/>
          <w:kern w:val="0"/>
        </w:rPr>
        <w:t xml:space="preserve"> may be</w:t>
      </w:r>
      <w:r w:rsidR="00D03567">
        <w:rPr>
          <w:rFonts w:cstheme="minorHAnsi"/>
          <w:kern w:val="0"/>
        </w:rPr>
        <w:t xml:space="preserve"> more likely to participate, </w:t>
      </w:r>
      <w:r w:rsidR="005E7965">
        <w:rPr>
          <w:rFonts w:cstheme="minorHAnsi"/>
          <w:kern w:val="0"/>
        </w:rPr>
        <w:t xml:space="preserve">potentially excluding </w:t>
      </w:r>
      <w:r w:rsidR="00F57DB7">
        <w:rPr>
          <w:rFonts w:cstheme="minorHAnsi"/>
          <w:kern w:val="0"/>
        </w:rPr>
        <w:t xml:space="preserve">individuals </w:t>
      </w:r>
      <w:r w:rsidR="00D03567">
        <w:rPr>
          <w:rFonts w:cstheme="minorHAnsi"/>
          <w:kern w:val="0"/>
        </w:rPr>
        <w:t xml:space="preserve">struggling to adjust. </w:t>
      </w:r>
      <w:r w:rsidR="00952E9D">
        <w:rPr>
          <w:rFonts w:cstheme="minorHAnsi"/>
          <w:kern w:val="0"/>
        </w:rPr>
        <w:t xml:space="preserve">Few studies disaggregated findings by age, limiting insight into how experiences may differ between young and older AYAs. </w:t>
      </w:r>
      <w:r w:rsidR="00FC5EA3">
        <w:rPr>
          <w:rFonts w:cstheme="minorHAnsi"/>
          <w:kern w:val="0"/>
        </w:rPr>
        <w:t>Lastly, as this review was part of a broader review,</w:t>
      </w:r>
      <w:r w:rsidR="005E7965">
        <w:rPr>
          <w:rFonts w:cstheme="minorHAnsi"/>
          <w:kern w:val="0"/>
        </w:rPr>
        <w:t xml:space="preserve"> </w:t>
      </w:r>
      <w:r w:rsidR="00FC5EA3">
        <w:rPr>
          <w:rFonts w:cstheme="minorHAnsi"/>
          <w:kern w:val="0"/>
        </w:rPr>
        <w:t xml:space="preserve">supplemented with an additional search, some </w:t>
      </w:r>
      <w:r w:rsidR="005E7965">
        <w:rPr>
          <w:rFonts w:cstheme="minorHAnsi"/>
          <w:kern w:val="0"/>
        </w:rPr>
        <w:t xml:space="preserve">relevant </w:t>
      </w:r>
      <w:r w:rsidR="00FC5EA3">
        <w:rPr>
          <w:rFonts w:cstheme="minorHAnsi"/>
          <w:kern w:val="0"/>
        </w:rPr>
        <w:t>papers may have been overlooked</w:t>
      </w:r>
      <w:r w:rsidR="00952E9D">
        <w:rPr>
          <w:rFonts w:cstheme="minorHAnsi"/>
          <w:kern w:val="0"/>
        </w:rPr>
        <w:t>.</w:t>
      </w:r>
    </w:p>
    <w:p w14:paraId="21865CEA" w14:textId="4EDA645D" w:rsidR="00D03567" w:rsidRDefault="00D03567" w:rsidP="00D723A9">
      <w:pPr>
        <w:rPr>
          <w:rFonts w:cstheme="minorHAnsi"/>
          <w:b/>
          <w:bCs/>
          <w:kern w:val="0"/>
        </w:rPr>
      </w:pPr>
      <w:r w:rsidRPr="00D03567">
        <w:rPr>
          <w:rFonts w:cstheme="minorHAnsi"/>
          <w:b/>
          <w:bCs/>
          <w:kern w:val="0"/>
        </w:rPr>
        <w:lastRenderedPageBreak/>
        <w:t>Implications</w:t>
      </w:r>
    </w:p>
    <w:p w14:paraId="2F9304FE" w14:textId="304A0CEF" w:rsidR="00F64B14" w:rsidRPr="003F23FA" w:rsidRDefault="00F64B14" w:rsidP="00D03567">
      <w:pPr>
        <w:rPr>
          <w:rFonts w:cstheme="minorHAnsi"/>
          <w:kern w:val="0"/>
        </w:rPr>
      </w:pPr>
      <w:r>
        <w:rPr>
          <w:rFonts w:cstheme="minorHAnsi"/>
          <w:kern w:val="0"/>
        </w:rPr>
        <w:t xml:space="preserve">Existing interventions for AYAs with cancer to support romantic and sexual relationships </w:t>
      </w:r>
      <w:r w:rsidR="00466159">
        <w:rPr>
          <w:rFonts w:cstheme="minorHAnsi"/>
          <w:kern w:val="0"/>
        </w:rPr>
        <w:t xml:space="preserve">are often part of broader </w:t>
      </w:r>
      <w:r w:rsidR="00717586">
        <w:rPr>
          <w:rFonts w:cstheme="minorHAnsi"/>
          <w:kern w:val="0"/>
        </w:rPr>
        <w:t xml:space="preserve">support </w:t>
      </w:r>
      <w:r w:rsidR="00466159">
        <w:rPr>
          <w:rFonts w:cstheme="minorHAnsi"/>
          <w:kern w:val="0"/>
        </w:rPr>
        <w:t xml:space="preserve">programs aimed at supporting AYAs with cancer in general. However, there are limited interventions specifically addressing concerns around romantic relationships and sexual intimacy, particularly for unpartnered AYAs. </w:t>
      </w:r>
      <w:r w:rsidR="00105115">
        <w:rPr>
          <w:rFonts w:cstheme="minorHAnsi"/>
          <w:kern w:val="0"/>
        </w:rPr>
        <w:fldChar w:fldCharType="begin"/>
      </w:r>
      <w:r w:rsidR="00727BCF">
        <w:rPr>
          <w:rFonts w:cstheme="minorHAnsi"/>
          <w:kern w:val="0"/>
        </w:rPr>
        <w:instrText xml:space="preserve"> ADDIN EN.CITE &lt;EndNote&gt;&lt;Cite&gt;&lt;Author&gt;Sansom-Daly&lt;/Author&gt;&lt;Year&gt;2021&lt;/Year&gt;&lt;RecNum&gt;69&lt;/RecNum&gt;&lt;DisplayText&gt;[58]&lt;/DisplayText&gt;&lt;record&gt;&lt;rec-number&gt;69&lt;/rec-number&gt;&lt;foreign-keys&gt;&lt;key app="EN" db-id="w2efwpwe0t2xvvetxxgxv5x2sapp2etpeapf" timestamp="1740309364"&gt;69&lt;/key&gt;&lt;/foreign-keys&gt;&lt;ref-type name="Journal Article"&gt;17&lt;/ref-type&gt;&lt;contributors&gt;&lt;authors&gt;&lt;author&gt;Sansom-Daly, UM&lt;/author&gt;&lt;author&gt;Wakefield, CE&lt;/author&gt;&lt;author&gt;Ellis, SJ&lt;/author&gt;&lt;author&gt;McGill, BC&lt;/author&gt;&lt;author&gt;Donoghoe, MW&lt;/author&gt;&lt;author&gt;Butow, P&lt;/author&gt;&lt;author&gt;Bryant, RA&lt;/author&gt;&lt;author&gt;Sawyer, SM&lt;/author&gt;&lt;author&gt;Patterson, P&lt;/author&gt;&lt;author&gt;Anazodo, A&lt;/author&gt;&lt;/authors&gt;&lt;/contributors&gt;&lt;titles&gt;&lt;title&gt;Online, group-based psychological support for adolescent and young adult cancer survivors: results from the recapture life randomized trial. Cancer s (Basel). 2021; 13 (10): 2460&lt;/title&gt;&lt;secondary-title&gt;DOI: https://doi. org/10.3390/cancers13102460. PMID: https://www. ncbi. nlm. nih. gov/pubmed/34070134&lt;/secondary-title&gt;&lt;/titles&gt;&lt;periodical&gt;&lt;full-title&gt;DOI: https://doi. org/10.3390/cancers13102460. PMID: https://www. ncbi. nlm. nih. gov/pubmed/34070134&lt;/full-title&gt;&lt;/periodical&gt;&lt;dates&gt;&lt;year&gt;2021&lt;/year&gt;&lt;/dates&gt;&lt;urls&gt;&lt;/urls&gt;&lt;/record&gt;&lt;/Cite&gt;&lt;/EndNote&gt;</w:instrText>
      </w:r>
      <w:r w:rsidR="00105115">
        <w:rPr>
          <w:rFonts w:cstheme="minorHAnsi"/>
          <w:kern w:val="0"/>
        </w:rPr>
        <w:fldChar w:fldCharType="separate"/>
      </w:r>
      <w:r w:rsidR="00727BCF">
        <w:rPr>
          <w:rFonts w:cstheme="minorHAnsi"/>
          <w:noProof/>
          <w:kern w:val="0"/>
        </w:rPr>
        <w:t>[58]</w:t>
      </w:r>
      <w:r w:rsidR="00105115">
        <w:rPr>
          <w:rFonts w:cstheme="minorHAnsi"/>
          <w:kern w:val="0"/>
        </w:rPr>
        <w:fldChar w:fldCharType="end"/>
      </w:r>
      <w:r>
        <w:rPr>
          <w:rFonts w:cstheme="minorHAnsi"/>
          <w:kern w:val="0"/>
        </w:rPr>
        <w:t>.</w:t>
      </w:r>
      <w:r w:rsidR="00105115">
        <w:rPr>
          <w:rFonts w:cstheme="minorHAnsi"/>
          <w:kern w:val="0"/>
        </w:rPr>
        <w:t xml:space="preserve"> Counselling services</w:t>
      </w:r>
      <w:r w:rsidR="00EA6F35">
        <w:rPr>
          <w:rFonts w:cstheme="minorHAnsi"/>
          <w:kern w:val="0"/>
        </w:rPr>
        <w:t>,</w:t>
      </w:r>
      <w:r w:rsidR="00105115">
        <w:rPr>
          <w:rFonts w:cstheme="minorHAnsi"/>
          <w:kern w:val="0"/>
        </w:rPr>
        <w:t xml:space="preserve"> addressing </w:t>
      </w:r>
      <w:r w:rsidR="004B3C1D">
        <w:rPr>
          <w:rFonts w:cstheme="minorHAnsi"/>
          <w:kern w:val="0"/>
        </w:rPr>
        <w:t>sexual function, fertility</w:t>
      </w:r>
      <w:r w:rsidR="00105115">
        <w:rPr>
          <w:rFonts w:cstheme="minorHAnsi"/>
          <w:kern w:val="0"/>
        </w:rPr>
        <w:t xml:space="preserve"> and body image</w:t>
      </w:r>
      <w:r w:rsidR="00D7190D">
        <w:rPr>
          <w:rFonts w:cstheme="minorHAnsi"/>
          <w:kern w:val="0"/>
        </w:rPr>
        <w:t xml:space="preserve"> </w:t>
      </w:r>
      <w:r w:rsidR="00BB6240">
        <w:rPr>
          <w:rFonts w:cstheme="minorHAnsi"/>
          <w:kern w:val="0"/>
        </w:rPr>
        <w:t>can</w:t>
      </w:r>
      <w:r w:rsidR="00466159">
        <w:rPr>
          <w:rFonts w:cstheme="minorHAnsi"/>
          <w:kern w:val="0"/>
        </w:rPr>
        <w:t xml:space="preserve"> be</w:t>
      </w:r>
      <w:r w:rsidR="00105115">
        <w:rPr>
          <w:rFonts w:cstheme="minorHAnsi"/>
          <w:kern w:val="0"/>
        </w:rPr>
        <w:t xml:space="preserve"> beneficial </w:t>
      </w:r>
      <w:r w:rsidR="00B13860">
        <w:rPr>
          <w:rFonts w:cstheme="minorHAnsi"/>
          <w:kern w:val="0"/>
        </w:rPr>
        <w:t xml:space="preserve">yet </w:t>
      </w:r>
      <w:r w:rsidR="00105115">
        <w:rPr>
          <w:rFonts w:cstheme="minorHAnsi"/>
          <w:kern w:val="0"/>
        </w:rPr>
        <w:t>often underutili</w:t>
      </w:r>
      <w:r w:rsidR="00FC5EA3">
        <w:rPr>
          <w:rFonts w:cstheme="minorHAnsi"/>
          <w:kern w:val="0"/>
        </w:rPr>
        <w:t>s</w:t>
      </w:r>
      <w:r w:rsidR="00105115">
        <w:rPr>
          <w:rFonts w:cstheme="minorHAnsi"/>
          <w:kern w:val="0"/>
        </w:rPr>
        <w:t>ed due to stigma or lack of access</w:t>
      </w:r>
      <w:r w:rsidR="004B3C1D">
        <w:rPr>
          <w:rFonts w:cstheme="minorHAnsi"/>
          <w:kern w:val="0"/>
        </w:rPr>
        <w:fldChar w:fldCharType="begin"/>
      </w:r>
      <w:r w:rsidR="00727BCF">
        <w:rPr>
          <w:rFonts w:cstheme="minorHAnsi"/>
          <w:kern w:val="0"/>
        </w:rPr>
        <w:instrText xml:space="preserve"> ADDIN EN.CITE &lt;EndNote&gt;&lt;Cite&gt;&lt;Author&gt;Richter&lt;/Author&gt;&lt;Year&gt;2015&lt;/Year&gt;&lt;RecNum&gt;71&lt;/RecNum&gt;&lt;DisplayText&gt;[59, 60]&lt;/DisplayText&gt;&lt;record&gt;&lt;rec-number&gt;71&lt;/rec-number&gt;&lt;foreign-keys&gt;&lt;key app="EN" db-id="w2efwpwe0t2xvvetxxgxv5x2sapp2etpeapf" timestamp="1740310150"&gt;71&lt;/key&gt;&lt;/foreign-keys&gt;&lt;ref-type name="Journal Article"&gt;17&lt;/ref-type&gt;&lt;contributors&gt;&lt;authors&gt;&lt;author&gt;Richter, Diana&lt;/author&gt;&lt;author&gt;Koehler, Michael&lt;/author&gt;&lt;author&gt;Friedrich, Michael&lt;/author&gt;&lt;author&gt;Hilgendorf, Inken&lt;/author&gt;&lt;author&gt;Mehnert, Anja&lt;/author&gt;&lt;author&gt;Weißflog, Gregor&lt;/author&gt;&lt;/authors&gt;&lt;/contributors&gt;&lt;titles&gt;&lt;title&gt;Psychosocial interventions for adolescents and young adult cancer patients: a systematic review and meta-analysis&lt;/title&gt;&lt;secondary-title&gt;Critical reviews in oncology/hematology&lt;/secondary-title&gt;&lt;/titles&gt;&lt;periodical&gt;&lt;full-title&gt;Critical reviews in oncology/hematology&lt;/full-title&gt;&lt;/periodical&gt;&lt;pages&gt;370-386&lt;/pages&gt;&lt;volume&gt;95&lt;/volume&gt;&lt;number&gt;3&lt;/number&gt;&lt;dates&gt;&lt;year&gt;2015&lt;/year&gt;&lt;/dates&gt;&lt;isbn&gt;1040-8428&lt;/isbn&gt;&lt;urls&gt;&lt;/urls&gt;&lt;/record&gt;&lt;/Cite&gt;&lt;Cite&gt;&lt;Author&gt;Kelly&lt;/Author&gt;&lt;Year&gt;2013&lt;/Year&gt;&lt;RecNum&gt;70&lt;/RecNum&gt;&lt;record&gt;&lt;rec-number&gt;70&lt;/rec-number&gt;&lt;foreign-keys&gt;&lt;key app="EN" db-id="w2efwpwe0t2xvvetxxgxv5x2sapp2etpeapf" timestamp="1740310126"&gt;70&lt;/key&gt;&lt;/foreign-keys&gt;&lt;ref-type name="Journal Article"&gt;17&lt;/ref-type&gt;&lt;contributors&gt;&lt;authors&gt;&lt;author&gt;Kelly, Daniel&lt;/author&gt;&lt;/authors&gt;&lt;/contributors&gt;&lt;titles&gt;&lt;title&gt;Developing age appropriate psychosexual support for adolescent cancer survivors: a discussion paper&lt;/title&gt;&lt;secondary-title&gt;The journal of sexual medicine&lt;/secondary-title&gt;&lt;/titles&gt;&lt;periodical&gt;&lt;full-title&gt;The journal of sexual medicine&lt;/full-title&gt;&lt;/periodical&gt;&lt;pages&gt;133-138&lt;/pages&gt;&lt;volume&gt;10&lt;/volume&gt;&lt;dates&gt;&lt;year&gt;2013&lt;/year&gt;&lt;/dates&gt;&lt;isbn&gt;1743-6095&lt;/isbn&gt;&lt;urls&gt;&lt;/urls&gt;&lt;/record&gt;&lt;/Cite&gt;&lt;/EndNote&gt;</w:instrText>
      </w:r>
      <w:r w:rsidR="004B3C1D">
        <w:rPr>
          <w:rFonts w:cstheme="minorHAnsi"/>
          <w:kern w:val="0"/>
        </w:rPr>
        <w:fldChar w:fldCharType="separate"/>
      </w:r>
      <w:r w:rsidR="00727BCF">
        <w:rPr>
          <w:rFonts w:cstheme="minorHAnsi"/>
          <w:noProof/>
          <w:kern w:val="0"/>
        </w:rPr>
        <w:t>[59, 60]</w:t>
      </w:r>
      <w:r w:rsidR="004B3C1D">
        <w:rPr>
          <w:rFonts w:cstheme="minorHAnsi"/>
          <w:kern w:val="0"/>
        </w:rPr>
        <w:fldChar w:fldCharType="end"/>
      </w:r>
      <w:r w:rsidR="00105115">
        <w:rPr>
          <w:rFonts w:cstheme="minorHAnsi"/>
          <w:kern w:val="0"/>
        </w:rPr>
        <w:t>.</w:t>
      </w:r>
      <w:r w:rsidR="003F23FA">
        <w:rPr>
          <w:rFonts w:cstheme="minorHAnsi"/>
          <w:kern w:val="0"/>
        </w:rPr>
        <w:t xml:space="preserve"> One targeted intervention, </w:t>
      </w:r>
      <w:r w:rsidR="003F23FA">
        <w:rPr>
          <w:rFonts w:cstheme="minorHAnsi"/>
          <w:i/>
          <w:iCs/>
          <w:kern w:val="0"/>
        </w:rPr>
        <w:t>Opening the Conversation</w:t>
      </w:r>
      <w:r w:rsidR="0013077C">
        <w:rPr>
          <w:rFonts w:cstheme="minorHAnsi"/>
          <w:kern w:val="0"/>
        </w:rPr>
        <w:t xml:space="preserve"> (USA)</w:t>
      </w:r>
      <w:r w:rsidR="0006429C">
        <w:rPr>
          <w:rFonts w:cstheme="minorHAnsi"/>
          <w:kern w:val="0"/>
        </w:rPr>
        <w:fldChar w:fldCharType="begin"/>
      </w:r>
      <w:r w:rsidR="00727BCF">
        <w:rPr>
          <w:rFonts w:cstheme="minorHAnsi"/>
          <w:kern w:val="0"/>
        </w:rPr>
        <w:instrText xml:space="preserve"> ADDIN EN.CITE &lt;EndNote&gt;&lt;Cite&gt;&lt;Author&gt;Gorman&lt;/Author&gt;&lt;Year&gt;2022&lt;/Year&gt;&lt;RecNum&gt;75&lt;/RecNum&gt;&lt;DisplayText&gt;[45]&lt;/DisplayText&gt;&lt;record&gt;&lt;rec-number&gt;75&lt;/rec-number&gt;&lt;foreign-keys&gt;&lt;key app="EN" db-id="ese222vrz905xaee0t5xzpwrrvepe9vxw09s" timestamp="1745512733"&gt;75&lt;/key&gt;&lt;/foreign-keys&gt;&lt;ref-type name="Journal Article"&gt;17&lt;/ref-type&gt;&lt;contributors&gt;&lt;authors&gt;&lt;author&gt;Gorman, Jessica R&lt;/author&gt;&lt;author&gt;Lyons, Karen S&lt;/author&gt;&lt;author&gt;Reese, Jennifer Barsky&lt;/author&gt;&lt;author&gt;Acquati, Chiara&lt;/author&gt;&lt;author&gt;Smith, Ellie&lt;/author&gt;&lt;author&gt;Drizin, Julia H&lt;/author&gt;&lt;author&gt;Salsman, John M&lt;/author&gt;&lt;author&gt;Flexner, Lisa M&lt;/author&gt;&lt;author&gt;Hayes-Lattin, Brandon&lt;/author&gt;&lt;author&gt;Harvey, S Marie&lt;/author&gt;&lt;/authors&gt;&lt;/contributors&gt;&lt;titles&gt;&lt;title&gt;Adapting a theory-informed intervention to help young adult couples cope with reproductive and sexual concerns after cancer&lt;/title&gt;&lt;secondary-title&gt;Frontiers in Psychology&lt;/secondary-title&gt;&lt;/titles&gt;&lt;periodical&gt;&lt;full-title&gt;Frontiers in psychology&lt;/full-title&gt;&lt;/periodical&gt;&lt;pages&gt;813548&lt;/pages&gt;&lt;volume&gt;13&lt;/volume&gt;&lt;dates&gt;&lt;year&gt;2022&lt;/year&gt;&lt;/dates&gt;&lt;isbn&gt;1664-1078&lt;/isbn&gt;&lt;urls&gt;&lt;/urls&gt;&lt;/record&gt;&lt;/Cite&gt;&lt;/EndNote&gt;</w:instrText>
      </w:r>
      <w:r w:rsidR="0006429C">
        <w:rPr>
          <w:rFonts w:cstheme="minorHAnsi"/>
          <w:kern w:val="0"/>
        </w:rPr>
        <w:fldChar w:fldCharType="separate"/>
      </w:r>
      <w:r w:rsidR="00727BCF">
        <w:rPr>
          <w:rFonts w:cstheme="minorHAnsi"/>
          <w:noProof/>
          <w:kern w:val="0"/>
        </w:rPr>
        <w:t>[45]</w:t>
      </w:r>
      <w:r w:rsidR="0006429C">
        <w:rPr>
          <w:rFonts w:cstheme="minorHAnsi"/>
          <w:kern w:val="0"/>
        </w:rPr>
        <w:fldChar w:fldCharType="end"/>
      </w:r>
      <w:r w:rsidR="003F23FA">
        <w:rPr>
          <w:rFonts w:cstheme="minorHAnsi"/>
          <w:i/>
          <w:iCs/>
          <w:kern w:val="0"/>
        </w:rPr>
        <w:t xml:space="preserve">, </w:t>
      </w:r>
      <w:r w:rsidR="003F23FA">
        <w:rPr>
          <w:rFonts w:cstheme="minorHAnsi"/>
          <w:kern w:val="0"/>
        </w:rPr>
        <w:t xml:space="preserve">was developed for young adult couples coping with reproductive and sexual health concerns after breast or </w:t>
      </w:r>
      <w:r w:rsidR="0013077C">
        <w:rPr>
          <w:rFonts w:cstheme="minorHAnsi"/>
          <w:kern w:val="0"/>
        </w:rPr>
        <w:t>gynaecologic</w:t>
      </w:r>
      <w:r w:rsidR="003F23FA">
        <w:rPr>
          <w:rFonts w:cstheme="minorHAnsi"/>
          <w:kern w:val="0"/>
        </w:rPr>
        <w:t xml:space="preserve"> cancer. This online, couple-based program included five weekly sessions focused on communication and coping skills, addressing body image, intimacy and family planning. </w:t>
      </w:r>
      <w:r w:rsidR="0013077C" w:rsidRPr="0013077C">
        <w:rPr>
          <w:rFonts w:cstheme="minorHAnsi"/>
          <w:kern w:val="0"/>
        </w:rPr>
        <w:t>Couples were invited to review and pretest intervention materials</w:t>
      </w:r>
      <w:r w:rsidR="0013077C">
        <w:rPr>
          <w:rFonts w:cstheme="minorHAnsi"/>
          <w:kern w:val="0"/>
        </w:rPr>
        <w:t>, with f</w:t>
      </w:r>
      <w:r w:rsidR="003F23FA">
        <w:rPr>
          <w:rFonts w:cstheme="minorHAnsi"/>
          <w:kern w:val="0"/>
        </w:rPr>
        <w:t>eedback from both heterosexual and LGBTQ+ couples</w:t>
      </w:r>
      <w:r w:rsidR="00F0519C">
        <w:rPr>
          <w:rFonts w:cstheme="minorHAnsi"/>
          <w:kern w:val="0"/>
        </w:rPr>
        <w:t>,</w:t>
      </w:r>
      <w:r w:rsidR="003F23FA">
        <w:rPr>
          <w:rFonts w:cstheme="minorHAnsi"/>
          <w:kern w:val="0"/>
        </w:rPr>
        <w:t xml:space="preserve"> </w:t>
      </w:r>
      <w:r w:rsidR="0013077C">
        <w:rPr>
          <w:rFonts w:cstheme="minorHAnsi"/>
          <w:kern w:val="0"/>
        </w:rPr>
        <w:t>highlighting</w:t>
      </w:r>
      <w:r w:rsidR="003F23FA">
        <w:rPr>
          <w:rFonts w:cstheme="minorHAnsi"/>
          <w:kern w:val="0"/>
        </w:rPr>
        <w:t xml:space="preserve"> the need for a flexible, accessible intervention that raises awareness how cancer impacts relationships</w:t>
      </w:r>
      <w:r w:rsidR="003705FB">
        <w:rPr>
          <w:rFonts w:cstheme="minorHAnsi"/>
          <w:kern w:val="0"/>
        </w:rPr>
        <w:fldChar w:fldCharType="begin"/>
      </w:r>
      <w:r w:rsidR="00727BCF">
        <w:rPr>
          <w:rFonts w:cstheme="minorHAnsi"/>
          <w:kern w:val="0"/>
        </w:rPr>
        <w:instrText xml:space="preserve"> ADDIN EN.CITE &lt;EndNote&gt;&lt;Cite&gt;&lt;Author&gt;Gorman&lt;/Author&gt;&lt;Year&gt;2022&lt;/Year&gt;&lt;RecNum&gt;75&lt;/RecNum&gt;&lt;DisplayText&gt;[45]&lt;/DisplayText&gt;&lt;record&gt;&lt;rec-number&gt;75&lt;/rec-number&gt;&lt;foreign-keys&gt;&lt;key app="EN" db-id="ese222vrz905xaee0t5xzpwrrvepe9vxw09s" timestamp="1745512733"&gt;75&lt;/key&gt;&lt;/foreign-keys&gt;&lt;ref-type name="Journal Article"&gt;17&lt;/ref-type&gt;&lt;contributors&gt;&lt;authors&gt;&lt;author&gt;Gorman, Jessica R&lt;/author&gt;&lt;author&gt;Lyons, Karen S&lt;/author&gt;&lt;author&gt;Reese, Jennifer Barsky&lt;/author&gt;&lt;author&gt;Acquati, Chiara&lt;/author&gt;&lt;author&gt;Smith, Ellie&lt;/author&gt;&lt;author&gt;Drizin, Julia H&lt;/author&gt;&lt;author&gt;Salsman, John M&lt;/author&gt;&lt;author&gt;Flexner, Lisa M&lt;/author&gt;&lt;author&gt;Hayes-Lattin, Brandon&lt;/author&gt;&lt;author&gt;Harvey, S Marie&lt;/author&gt;&lt;/authors&gt;&lt;/contributors&gt;&lt;titles&gt;&lt;title&gt;Adapting a theory-informed intervention to help young adult couples cope with reproductive and sexual concerns after cancer&lt;/title&gt;&lt;secondary-title&gt;Frontiers in Psychology&lt;/secondary-title&gt;&lt;/titles&gt;&lt;periodical&gt;&lt;full-title&gt;Frontiers in psychology&lt;/full-title&gt;&lt;/periodical&gt;&lt;pages&gt;813548&lt;/pages&gt;&lt;volume&gt;13&lt;/volume&gt;&lt;dates&gt;&lt;year&gt;2022&lt;/year&gt;&lt;/dates&gt;&lt;isbn&gt;1664-1078&lt;/isbn&gt;&lt;urls&gt;&lt;/urls&gt;&lt;/record&gt;&lt;/Cite&gt;&lt;/EndNote&gt;</w:instrText>
      </w:r>
      <w:r w:rsidR="003705FB">
        <w:rPr>
          <w:rFonts w:cstheme="minorHAnsi"/>
          <w:kern w:val="0"/>
        </w:rPr>
        <w:fldChar w:fldCharType="separate"/>
      </w:r>
      <w:r w:rsidR="00727BCF">
        <w:rPr>
          <w:rFonts w:cstheme="minorHAnsi"/>
          <w:noProof/>
          <w:kern w:val="0"/>
        </w:rPr>
        <w:t>[45]</w:t>
      </w:r>
      <w:r w:rsidR="003705FB">
        <w:rPr>
          <w:rFonts w:cstheme="minorHAnsi"/>
          <w:kern w:val="0"/>
        </w:rPr>
        <w:fldChar w:fldCharType="end"/>
      </w:r>
      <w:r w:rsidR="003F23FA">
        <w:rPr>
          <w:rFonts w:cstheme="minorHAnsi"/>
          <w:kern w:val="0"/>
        </w:rPr>
        <w:t>.</w:t>
      </w:r>
    </w:p>
    <w:p w14:paraId="1732BFB6" w14:textId="5B0AF0EB" w:rsidR="00105115" w:rsidRDefault="00105115" w:rsidP="00105115">
      <w:pPr>
        <w:rPr>
          <w:rFonts w:cstheme="minorHAnsi"/>
          <w:kern w:val="0"/>
        </w:rPr>
      </w:pPr>
      <w:r w:rsidRPr="006B7023">
        <w:rPr>
          <w:rFonts w:cstheme="minorHAnsi"/>
          <w:kern w:val="0"/>
        </w:rPr>
        <w:t xml:space="preserve">To provide </w:t>
      </w:r>
      <w:r w:rsidR="00D021E7">
        <w:rPr>
          <w:rFonts w:cstheme="minorHAnsi"/>
          <w:kern w:val="0"/>
        </w:rPr>
        <w:t>suitable</w:t>
      </w:r>
      <w:r w:rsidR="00D021E7" w:rsidRPr="006B7023">
        <w:rPr>
          <w:rFonts w:cstheme="minorHAnsi"/>
          <w:kern w:val="0"/>
        </w:rPr>
        <w:t xml:space="preserve"> </w:t>
      </w:r>
      <w:r w:rsidRPr="006B7023">
        <w:rPr>
          <w:rFonts w:cstheme="minorHAnsi"/>
          <w:kern w:val="0"/>
        </w:rPr>
        <w:t xml:space="preserve">support, interventions </w:t>
      </w:r>
      <w:r w:rsidR="00EA6F35">
        <w:rPr>
          <w:rFonts w:cstheme="minorHAnsi"/>
          <w:kern w:val="0"/>
        </w:rPr>
        <w:t>should</w:t>
      </w:r>
      <w:r w:rsidR="00A86B28">
        <w:rPr>
          <w:rFonts w:cstheme="minorHAnsi"/>
          <w:kern w:val="0"/>
        </w:rPr>
        <w:t xml:space="preserve"> integrate technology, social awareness, </w:t>
      </w:r>
      <w:r w:rsidR="00D021E7">
        <w:rPr>
          <w:rFonts w:cstheme="minorHAnsi"/>
          <w:kern w:val="0"/>
        </w:rPr>
        <w:t>and</w:t>
      </w:r>
      <w:r w:rsidR="006713F3">
        <w:rPr>
          <w:rFonts w:cstheme="minorHAnsi"/>
          <w:kern w:val="0"/>
        </w:rPr>
        <w:t xml:space="preserve"> resources from</w:t>
      </w:r>
      <w:r w:rsidR="00D021E7">
        <w:rPr>
          <w:rFonts w:cstheme="minorHAnsi"/>
          <w:kern w:val="0"/>
        </w:rPr>
        <w:t xml:space="preserve"> </w:t>
      </w:r>
      <w:r w:rsidR="006713F3">
        <w:rPr>
          <w:rFonts w:cstheme="minorHAnsi"/>
          <w:kern w:val="0"/>
        </w:rPr>
        <w:t xml:space="preserve">charities </w:t>
      </w:r>
      <w:r w:rsidR="00D021E7">
        <w:rPr>
          <w:rFonts w:cstheme="minorHAnsi"/>
          <w:kern w:val="0"/>
        </w:rPr>
        <w:t>and healthcare organisations</w:t>
      </w:r>
      <w:r w:rsidR="00A86B28">
        <w:rPr>
          <w:rFonts w:cstheme="minorHAnsi"/>
          <w:kern w:val="0"/>
        </w:rPr>
        <w:t>.</w:t>
      </w:r>
      <w:r w:rsidRPr="006B7023">
        <w:rPr>
          <w:rFonts w:cstheme="minorHAnsi"/>
          <w:kern w:val="0"/>
        </w:rPr>
        <w:t xml:space="preserve"> For instance, dating apps, increasingly </w:t>
      </w:r>
      <w:r w:rsidR="001403C7">
        <w:rPr>
          <w:rFonts w:cstheme="minorHAnsi"/>
          <w:kern w:val="0"/>
        </w:rPr>
        <w:t>used to</w:t>
      </w:r>
      <w:r>
        <w:rPr>
          <w:rFonts w:cstheme="minorHAnsi"/>
          <w:kern w:val="0"/>
        </w:rPr>
        <w:t xml:space="preserve"> find</w:t>
      </w:r>
      <w:r w:rsidR="001403C7">
        <w:rPr>
          <w:rFonts w:cstheme="minorHAnsi"/>
          <w:kern w:val="0"/>
        </w:rPr>
        <w:t xml:space="preserve"> </w:t>
      </w:r>
      <w:r>
        <w:rPr>
          <w:rFonts w:cstheme="minorHAnsi"/>
          <w:kern w:val="0"/>
        </w:rPr>
        <w:t>romantic re</w:t>
      </w:r>
      <w:r w:rsidRPr="006B7023">
        <w:rPr>
          <w:rFonts w:cstheme="minorHAnsi"/>
          <w:kern w:val="0"/>
        </w:rPr>
        <w:t>lationship</w:t>
      </w:r>
      <w:r>
        <w:rPr>
          <w:rFonts w:cstheme="minorHAnsi"/>
          <w:kern w:val="0"/>
        </w:rPr>
        <w:t>s</w:t>
      </w:r>
      <w:r w:rsidRPr="006B7023">
        <w:rPr>
          <w:rFonts w:cstheme="minorHAnsi"/>
          <w:kern w:val="0"/>
        </w:rPr>
        <w:t xml:space="preserve">, </w:t>
      </w:r>
      <w:r w:rsidR="00F440FD">
        <w:rPr>
          <w:rFonts w:cstheme="minorHAnsi"/>
          <w:kern w:val="0"/>
        </w:rPr>
        <w:t xml:space="preserve">represent an underexplored avenue for support. Collaboration between oncology researchers and dating platforms could explore how </w:t>
      </w:r>
      <w:r w:rsidR="009D08D6">
        <w:rPr>
          <w:rFonts w:cstheme="minorHAnsi"/>
          <w:kern w:val="0"/>
        </w:rPr>
        <w:t>AYAs</w:t>
      </w:r>
      <w:r w:rsidR="00F440FD">
        <w:rPr>
          <w:rFonts w:cstheme="minorHAnsi"/>
          <w:kern w:val="0"/>
        </w:rPr>
        <w:t xml:space="preserve"> with cancer engage with online dating and identify strategies to make these platforms more accessible and sensitive to their needs.</w:t>
      </w:r>
      <w:r w:rsidRPr="006B7023">
        <w:rPr>
          <w:rFonts w:cstheme="minorHAnsi"/>
          <w:kern w:val="0"/>
        </w:rPr>
        <w:t xml:space="preserve"> </w:t>
      </w:r>
      <w:r w:rsidR="001403C7">
        <w:rPr>
          <w:rFonts w:cstheme="minorHAnsi"/>
          <w:kern w:val="0"/>
        </w:rPr>
        <w:t>H</w:t>
      </w:r>
      <w:r w:rsidRPr="006B7023">
        <w:rPr>
          <w:rFonts w:cstheme="minorHAnsi"/>
          <w:kern w:val="0"/>
        </w:rPr>
        <w:t>ealthcare professionals</w:t>
      </w:r>
      <w:r w:rsidR="00A86B28">
        <w:rPr>
          <w:rFonts w:cstheme="minorHAnsi"/>
          <w:kern w:val="0"/>
        </w:rPr>
        <w:t>, social workers and youth workers could</w:t>
      </w:r>
      <w:r w:rsidR="001403C7">
        <w:rPr>
          <w:rFonts w:cstheme="minorHAnsi"/>
          <w:kern w:val="0"/>
        </w:rPr>
        <w:t xml:space="preserve"> also</w:t>
      </w:r>
      <w:r w:rsidR="00A86B28">
        <w:rPr>
          <w:rFonts w:cstheme="minorHAnsi"/>
          <w:kern w:val="0"/>
        </w:rPr>
        <w:t xml:space="preserve"> facilitate discussion</w:t>
      </w:r>
      <w:r w:rsidR="001403C7">
        <w:rPr>
          <w:rFonts w:cstheme="minorHAnsi"/>
          <w:kern w:val="0"/>
        </w:rPr>
        <w:t>s</w:t>
      </w:r>
      <w:r w:rsidR="00A86B28">
        <w:rPr>
          <w:rFonts w:cstheme="minorHAnsi"/>
          <w:kern w:val="0"/>
        </w:rPr>
        <w:t xml:space="preserve"> on intimacy and relationships, by offering counselling for partnered</w:t>
      </w:r>
      <w:r w:rsidRPr="006B7023">
        <w:rPr>
          <w:rFonts w:cstheme="minorHAnsi"/>
          <w:kern w:val="0"/>
        </w:rPr>
        <w:t xml:space="preserve"> </w:t>
      </w:r>
      <w:r w:rsidR="00FC6125">
        <w:rPr>
          <w:rFonts w:cstheme="minorHAnsi"/>
          <w:kern w:val="0"/>
        </w:rPr>
        <w:t>and unpartnered AYAs</w:t>
      </w:r>
      <w:r w:rsidR="00A86B28">
        <w:rPr>
          <w:rFonts w:cstheme="minorHAnsi"/>
          <w:kern w:val="0"/>
        </w:rPr>
        <w:t xml:space="preserve">, </w:t>
      </w:r>
      <w:r w:rsidR="00985E46">
        <w:rPr>
          <w:rFonts w:cstheme="minorHAnsi"/>
          <w:kern w:val="0"/>
        </w:rPr>
        <w:t>addressing</w:t>
      </w:r>
      <w:r w:rsidR="00A86B28">
        <w:rPr>
          <w:rFonts w:cstheme="minorHAnsi"/>
          <w:kern w:val="0"/>
        </w:rPr>
        <w:t xml:space="preserve"> body image, fertility, and self-identity concerns. </w:t>
      </w:r>
      <w:r w:rsidR="001403C7">
        <w:rPr>
          <w:rFonts w:cstheme="minorHAnsi"/>
          <w:kern w:val="0"/>
        </w:rPr>
        <w:t>Additionally, w</w:t>
      </w:r>
      <w:r w:rsidR="00A86B28">
        <w:rPr>
          <w:rFonts w:cstheme="minorHAnsi"/>
          <w:kern w:val="0"/>
        </w:rPr>
        <w:t xml:space="preserve">orkshops, online resources and peer support groups tailored to AYAs </w:t>
      </w:r>
      <w:r w:rsidRPr="006B7023">
        <w:rPr>
          <w:rFonts w:cstheme="minorHAnsi"/>
          <w:kern w:val="0"/>
        </w:rPr>
        <w:t xml:space="preserve">on </w:t>
      </w:r>
      <w:r w:rsidR="00A86B28">
        <w:rPr>
          <w:rFonts w:cstheme="minorHAnsi"/>
          <w:kern w:val="0"/>
        </w:rPr>
        <w:t xml:space="preserve">topics </w:t>
      </w:r>
      <w:r w:rsidR="00AA2EC8">
        <w:rPr>
          <w:rFonts w:cstheme="minorHAnsi"/>
          <w:kern w:val="0"/>
        </w:rPr>
        <w:t xml:space="preserve">like </w:t>
      </w:r>
      <w:r w:rsidRPr="006B7023">
        <w:rPr>
          <w:rFonts w:cstheme="minorHAnsi"/>
          <w:kern w:val="0"/>
        </w:rPr>
        <w:t xml:space="preserve">disclosure, dating, </w:t>
      </w:r>
      <w:r>
        <w:rPr>
          <w:rFonts w:cstheme="minorHAnsi"/>
          <w:kern w:val="0"/>
        </w:rPr>
        <w:t xml:space="preserve">sexual intimacy, </w:t>
      </w:r>
      <w:r w:rsidRPr="006B7023">
        <w:rPr>
          <w:rFonts w:cstheme="minorHAnsi"/>
          <w:kern w:val="0"/>
        </w:rPr>
        <w:t>fertility preservation</w:t>
      </w:r>
      <w:r w:rsidRPr="00AA0449">
        <w:rPr>
          <w:rFonts w:cstheme="minorHAnsi"/>
          <w:kern w:val="0"/>
        </w:rPr>
        <w:t xml:space="preserve"> </w:t>
      </w:r>
      <w:r w:rsidRPr="006B7023">
        <w:rPr>
          <w:rFonts w:cstheme="minorHAnsi"/>
          <w:kern w:val="0"/>
        </w:rPr>
        <w:t>and family planning</w:t>
      </w:r>
      <w:r w:rsidR="00AA2EC8">
        <w:rPr>
          <w:rFonts w:cstheme="minorHAnsi"/>
          <w:kern w:val="0"/>
        </w:rPr>
        <w:t xml:space="preserve"> are also essential</w:t>
      </w:r>
      <w:r>
        <w:rPr>
          <w:rFonts w:cstheme="minorHAnsi"/>
          <w:kern w:val="0"/>
        </w:rPr>
        <w:fldChar w:fldCharType="begin">
          <w:fldData xml:space="preserve">PEVuZE5vdGU+PENpdGU+PEF1dGhvcj5TdGluc29uPC9BdXRob3I+PFllYXI+MjAxNTwvWWVhcj48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</w:fldData>
        </w:fldChar>
      </w:r>
      <w:r w:rsidR="00727BCF">
        <w:rPr>
          <w:rFonts w:cstheme="minorHAnsi"/>
          <w:kern w:val="0"/>
        </w:rPr>
        <w:instrText xml:space="preserve"> ADDIN EN.CITE </w:instrText>
      </w:r>
      <w:r w:rsidR="00727BCF">
        <w:rPr>
          <w:rFonts w:cstheme="minorHAnsi"/>
          <w:kern w:val="0"/>
        </w:rPr>
        <w:fldChar w:fldCharType="begin">
          <w:fldData xml:space="preserve">PEVuZE5vdGU+PENpdGU+PEF1dGhvcj5TdGluc29uPC9BdXRob3I+PFllYXI+MjAxNTwvWWVhcj48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</w:fldData>
        </w:fldChar>
      </w:r>
      <w:r w:rsidR="00727BCF">
        <w:rPr>
          <w:rFonts w:cstheme="minorHAnsi"/>
          <w:kern w:val="0"/>
        </w:rPr>
        <w:instrText xml:space="preserve"> ADDIN EN.CITE.DATA </w:instrText>
      </w:r>
      <w:r w:rsidR="00727BCF">
        <w:rPr>
          <w:rFonts w:cstheme="minorHAnsi"/>
          <w:kern w:val="0"/>
        </w:rPr>
      </w:r>
      <w:r w:rsidR="00727BCF">
        <w:rPr>
          <w:rFonts w:cstheme="minorHAnsi"/>
          <w:kern w:val="0"/>
        </w:rPr>
        <w:fldChar w:fldCharType="end"/>
      </w:r>
      <w:r>
        <w:rPr>
          <w:rFonts w:cstheme="minorHAnsi"/>
          <w:kern w:val="0"/>
        </w:rPr>
      </w:r>
      <w:r>
        <w:rPr>
          <w:rFonts w:cstheme="minorHAnsi"/>
          <w:kern w:val="0"/>
        </w:rPr>
        <w:fldChar w:fldCharType="separate"/>
      </w:r>
      <w:r w:rsidR="00727BCF">
        <w:rPr>
          <w:rFonts w:cstheme="minorHAnsi"/>
          <w:noProof/>
          <w:kern w:val="0"/>
        </w:rPr>
        <w:t>[8]</w:t>
      </w:r>
      <w:r>
        <w:rPr>
          <w:rFonts w:cstheme="minorHAnsi"/>
          <w:kern w:val="0"/>
        </w:rPr>
        <w:fldChar w:fldCharType="end"/>
      </w:r>
      <w:r>
        <w:rPr>
          <w:rFonts w:cstheme="minorHAnsi"/>
          <w:kern w:val="0"/>
        </w:rPr>
        <w:t xml:space="preserve">. </w:t>
      </w:r>
      <w:r w:rsidR="00A86B28">
        <w:rPr>
          <w:rFonts w:cstheme="minorHAnsi"/>
          <w:kern w:val="0"/>
        </w:rPr>
        <w:t>Charities, with established social media presence c</w:t>
      </w:r>
      <w:r w:rsidR="001403C7">
        <w:rPr>
          <w:rFonts w:cstheme="minorHAnsi"/>
          <w:kern w:val="0"/>
        </w:rPr>
        <w:t>ould</w:t>
      </w:r>
      <w:r w:rsidR="00A86B28">
        <w:rPr>
          <w:rFonts w:cstheme="minorHAnsi"/>
          <w:kern w:val="0"/>
        </w:rPr>
        <w:t xml:space="preserve"> lead campaigns to normalise conversations around relationships, sexual intimacy and body image </w:t>
      </w:r>
      <w:r w:rsidR="001403C7">
        <w:rPr>
          <w:rFonts w:cstheme="minorHAnsi"/>
          <w:kern w:val="0"/>
        </w:rPr>
        <w:t>through</w:t>
      </w:r>
      <w:r w:rsidR="00A86B28">
        <w:rPr>
          <w:rFonts w:cstheme="minorHAnsi"/>
          <w:kern w:val="0"/>
        </w:rPr>
        <w:t xml:space="preserve"> influencers and content creators. Peer led programs, facilitated by AYA cancer charities or youth workers</w:t>
      </w:r>
      <w:r w:rsidR="00AA2EC8">
        <w:rPr>
          <w:rFonts w:cstheme="minorHAnsi"/>
          <w:kern w:val="0"/>
        </w:rPr>
        <w:t xml:space="preserve"> in hospitals</w:t>
      </w:r>
      <w:r w:rsidR="00A86B28">
        <w:rPr>
          <w:rFonts w:cstheme="minorHAnsi"/>
          <w:kern w:val="0"/>
        </w:rPr>
        <w:t xml:space="preserve"> c</w:t>
      </w:r>
      <w:r w:rsidR="001403C7">
        <w:rPr>
          <w:rFonts w:cstheme="minorHAnsi"/>
          <w:kern w:val="0"/>
        </w:rPr>
        <w:t>ould provide</w:t>
      </w:r>
      <w:r w:rsidR="00A86B28">
        <w:rPr>
          <w:rFonts w:cstheme="minorHAnsi"/>
          <w:kern w:val="0"/>
        </w:rPr>
        <w:t xml:space="preserve"> support from mentors who have shared experiences, with professional input when needed. </w:t>
      </w:r>
    </w:p>
    <w:p w14:paraId="0C63088A" w14:textId="742B0472" w:rsidR="00D723A9" w:rsidRPr="00D723A9" w:rsidRDefault="00D723A9" w:rsidP="00D723A9">
      <w:pPr>
        <w:rPr>
          <w:rFonts w:cstheme="minorHAnsi"/>
          <w:kern w:val="0"/>
        </w:rPr>
      </w:pPr>
      <w:r w:rsidRPr="00D723A9">
        <w:rPr>
          <w:rFonts w:cstheme="minorHAnsi"/>
          <w:kern w:val="0"/>
        </w:rPr>
        <w:t xml:space="preserve">Further research is needed to explore </w:t>
      </w:r>
      <w:r w:rsidR="001403C7">
        <w:rPr>
          <w:rFonts w:cstheme="minorHAnsi"/>
          <w:kern w:val="0"/>
        </w:rPr>
        <w:t xml:space="preserve">relationship trajectories with </w:t>
      </w:r>
      <w:r w:rsidR="00AA2EC8">
        <w:rPr>
          <w:rFonts w:cstheme="minorHAnsi"/>
          <w:kern w:val="0"/>
        </w:rPr>
        <w:t>AYAs with poor prognosis and/or advanced illness</w:t>
      </w:r>
      <w:r w:rsidR="00FD3C6C">
        <w:rPr>
          <w:rFonts w:cstheme="minorHAnsi"/>
          <w:kern w:val="0"/>
        </w:rPr>
        <w:t>.</w:t>
      </w:r>
    </w:p>
    <w:p w14:paraId="397ED568" w14:textId="35C54C6F" w:rsidR="00D723A9" w:rsidRDefault="00DF28BB" w:rsidP="00B66BEA">
      <w:pPr>
        <w:rPr>
          <w:rFonts w:cstheme="minorHAnsi"/>
          <w:b/>
          <w:bCs/>
          <w:kern w:val="0"/>
        </w:rPr>
      </w:pPr>
      <w:r w:rsidRPr="00DF28BB">
        <w:rPr>
          <w:rFonts w:cstheme="minorHAnsi"/>
          <w:b/>
          <w:bCs/>
          <w:kern w:val="0"/>
        </w:rPr>
        <w:t>Conclusion</w:t>
      </w:r>
    </w:p>
    <w:p w14:paraId="19FF4FE1" w14:textId="172AD595" w:rsidR="00D422D5" w:rsidRDefault="000A0344" w:rsidP="00B66BEA">
      <w:pPr>
        <w:rPr>
          <w:rFonts w:cstheme="minorHAnsi"/>
          <w:kern w:val="0"/>
        </w:rPr>
      </w:pPr>
      <w:r>
        <w:rPr>
          <w:rFonts w:cstheme="minorHAnsi"/>
          <w:kern w:val="0"/>
        </w:rPr>
        <w:t>C</w:t>
      </w:r>
      <w:r w:rsidR="00DF28BB" w:rsidRPr="00DF28BB">
        <w:rPr>
          <w:rFonts w:cstheme="minorHAnsi"/>
          <w:kern w:val="0"/>
        </w:rPr>
        <w:t>ancer and its treatment</w:t>
      </w:r>
      <w:r>
        <w:rPr>
          <w:rFonts w:cstheme="minorHAnsi"/>
          <w:kern w:val="0"/>
        </w:rPr>
        <w:t xml:space="preserve"> significantly </w:t>
      </w:r>
      <w:r w:rsidR="00AA0449">
        <w:rPr>
          <w:rFonts w:cstheme="minorHAnsi"/>
          <w:kern w:val="0"/>
        </w:rPr>
        <w:t>impact</w:t>
      </w:r>
      <w:r w:rsidR="00DF28BB" w:rsidRPr="00DF28BB">
        <w:rPr>
          <w:rFonts w:cstheme="minorHAnsi"/>
          <w:kern w:val="0"/>
        </w:rPr>
        <w:t xml:space="preserve"> the romantic</w:t>
      </w:r>
      <w:r w:rsidR="00F440FD">
        <w:rPr>
          <w:rFonts w:cstheme="minorHAnsi"/>
          <w:kern w:val="0"/>
        </w:rPr>
        <w:t xml:space="preserve"> and sexual</w:t>
      </w:r>
      <w:r w:rsidR="00DF28BB" w:rsidRPr="00DF28BB">
        <w:rPr>
          <w:rFonts w:cstheme="minorHAnsi"/>
          <w:kern w:val="0"/>
        </w:rPr>
        <w:t xml:space="preserve"> lives of </w:t>
      </w:r>
      <w:r>
        <w:rPr>
          <w:rFonts w:cstheme="minorHAnsi"/>
          <w:kern w:val="0"/>
        </w:rPr>
        <w:t>AYAs with a lived experience of cancer</w:t>
      </w:r>
      <w:r w:rsidR="00AA0449">
        <w:rPr>
          <w:rFonts w:cstheme="minorHAnsi"/>
          <w:kern w:val="0"/>
        </w:rPr>
        <w:t>, for whom n</w:t>
      </w:r>
      <w:r w:rsidR="00DF28BB" w:rsidRPr="00DF28BB">
        <w:rPr>
          <w:rFonts w:cstheme="minorHAnsi"/>
          <w:kern w:val="0"/>
        </w:rPr>
        <w:t xml:space="preserve">avigating intimacy </w:t>
      </w:r>
      <w:r w:rsidR="00AA0449">
        <w:rPr>
          <w:rFonts w:cstheme="minorHAnsi"/>
          <w:kern w:val="0"/>
        </w:rPr>
        <w:t>is already a</w:t>
      </w:r>
      <w:r w:rsidR="009D08D6">
        <w:rPr>
          <w:rFonts w:cstheme="minorHAnsi"/>
          <w:kern w:val="0"/>
        </w:rPr>
        <w:t xml:space="preserve"> </w:t>
      </w:r>
      <w:r w:rsidR="00046FCB">
        <w:rPr>
          <w:rFonts w:cstheme="minorHAnsi"/>
          <w:kern w:val="0"/>
        </w:rPr>
        <w:t>challenging</w:t>
      </w:r>
      <w:r w:rsidR="00AA0449">
        <w:rPr>
          <w:rFonts w:cstheme="minorHAnsi"/>
          <w:kern w:val="0"/>
        </w:rPr>
        <w:t xml:space="preserve"> </w:t>
      </w:r>
      <w:r w:rsidR="00DF28BB" w:rsidRPr="00DF28BB">
        <w:rPr>
          <w:rFonts w:cstheme="minorHAnsi"/>
          <w:kern w:val="0"/>
        </w:rPr>
        <w:t>developmental task</w:t>
      </w:r>
      <w:r w:rsidR="00AA0449">
        <w:rPr>
          <w:rFonts w:cstheme="minorHAnsi"/>
          <w:kern w:val="0"/>
        </w:rPr>
        <w:t xml:space="preserve">. This challenge is </w:t>
      </w:r>
      <w:r w:rsidR="00A72650">
        <w:rPr>
          <w:rFonts w:cstheme="minorHAnsi"/>
          <w:kern w:val="0"/>
        </w:rPr>
        <w:t>heightened</w:t>
      </w:r>
      <w:r w:rsidR="00AA0449">
        <w:rPr>
          <w:rFonts w:cstheme="minorHAnsi"/>
          <w:kern w:val="0"/>
        </w:rPr>
        <w:t xml:space="preserve"> by t</w:t>
      </w:r>
      <w:r w:rsidR="00DF28BB" w:rsidRPr="00DF28BB">
        <w:rPr>
          <w:rFonts w:cstheme="minorHAnsi"/>
          <w:kern w:val="0"/>
        </w:rPr>
        <w:t>he physical, emotional, and cultural complexities</w:t>
      </w:r>
      <w:r w:rsidR="00AA0449">
        <w:rPr>
          <w:rFonts w:cstheme="minorHAnsi"/>
          <w:kern w:val="0"/>
        </w:rPr>
        <w:t>, such as body image concerns, sexual dysfunction</w:t>
      </w:r>
      <w:r w:rsidR="0053271D">
        <w:rPr>
          <w:rFonts w:cstheme="minorHAnsi"/>
          <w:kern w:val="0"/>
        </w:rPr>
        <w:t>,</w:t>
      </w:r>
      <w:r w:rsidR="00AA0449">
        <w:rPr>
          <w:rFonts w:cstheme="minorHAnsi"/>
          <w:kern w:val="0"/>
        </w:rPr>
        <w:t xml:space="preserve"> communication difficulties </w:t>
      </w:r>
      <w:r w:rsidR="0053271D">
        <w:rPr>
          <w:rFonts w:cstheme="minorHAnsi"/>
          <w:kern w:val="0"/>
        </w:rPr>
        <w:t xml:space="preserve">and external pressures </w:t>
      </w:r>
      <w:r w:rsidR="00AA0449">
        <w:rPr>
          <w:rFonts w:cstheme="minorHAnsi"/>
          <w:kern w:val="0"/>
        </w:rPr>
        <w:t>arising from their experiences</w:t>
      </w:r>
      <w:r w:rsidR="00DF28BB" w:rsidRPr="00DF28BB">
        <w:rPr>
          <w:rFonts w:cstheme="minorHAnsi"/>
          <w:kern w:val="0"/>
        </w:rPr>
        <w:t xml:space="preserve">. </w:t>
      </w:r>
      <w:r w:rsidR="00AA0449">
        <w:rPr>
          <w:rFonts w:cstheme="minorHAnsi"/>
          <w:kern w:val="0"/>
        </w:rPr>
        <w:t xml:space="preserve">However, these experiences also present opportunities for significant personal growth and resilience. </w:t>
      </w:r>
      <w:r w:rsidR="00DF28BB" w:rsidRPr="00DF28BB">
        <w:rPr>
          <w:rFonts w:cstheme="minorHAnsi"/>
          <w:kern w:val="0"/>
        </w:rPr>
        <w:t xml:space="preserve">Further research is </w:t>
      </w:r>
      <w:r w:rsidR="00F0519C">
        <w:rPr>
          <w:rFonts w:cstheme="minorHAnsi"/>
          <w:kern w:val="0"/>
        </w:rPr>
        <w:t xml:space="preserve">needed </w:t>
      </w:r>
      <w:r w:rsidR="00DF28BB" w:rsidRPr="00DF28BB">
        <w:rPr>
          <w:rFonts w:cstheme="minorHAnsi"/>
          <w:kern w:val="0"/>
        </w:rPr>
        <w:t xml:space="preserve">to inform the development of age-appropriate interventions and support services that </w:t>
      </w:r>
      <w:r w:rsidR="00316226">
        <w:rPr>
          <w:rFonts w:cstheme="minorHAnsi"/>
          <w:kern w:val="0"/>
        </w:rPr>
        <w:t xml:space="preserve">might </w:t>
      </w:r>
      <w:r w:rsidR="008F1B9B">
        <w:rPr>
          <w:rFonts w:cstheme="minorHAnsi"/>
          <w:kern w:val="0"/>
        </w:rPr>
        <w:t xml:space="preserve">help </w:t>
      </w:r>
      <w:r w:rsidR="003F0B58">
        <w:rPr>
          <w:rFonts w:cstheme="minorHAnsi"/>
          <w:kern w:val="0"/>
        </w:rPr>
        <w:t>AYAs</w:t>
      </w:r>
      <w:r w:rsidR="00DF28BB">
        <w:rPr>
          <w:rFonts w:cstheme="minorHAnsi"/>
          <w:kern w:val="0"/>
        </w:rPr>
        <w:t xml:space="preserve"> with a lived experience of cancer</w:t>
      </w:r>
      <w:r w:rsidR="00DF28BB" w:rsidRPr="00DF28BB">
        <w:rPr>
          <w:rFonts w:cstheme="minorHAnsi"/>
          <w:kern w:val="0"/>
        </w:rPr>
        <w:t xml:space="preserve"> to navigate </w:t>
      </w:r>
      <w:r w:rsidR="003F0B58">
        <w:rPr>
          <w:rFonts w:cstheme="minorHAnsi"/>
          <w:kern w:val="0"/>
        </w:rPr>
        <w:t xml:space="preserve">sexual </w:t>
      </w:r>
      <w:r w:rsidR="00DF28BB" w:rsidRPr="00DF28BB">
        <w:rPr>
          <w:rFonts w:cstheme="minorHAnsi"/>
          <w:kern w:val="0"/>
        </w:rPr>
        <w:t>intimacy and relationships</w:t>
      </w:r>
      <w:r w:rsidR="008F1B9B">
        <w:rPr>
          <w:rFonts w:cstheme="minorHAnsi"/>
          <w:kern w:val="0"/>
        </w:rPr>
        <w:t>.</w:t>
      </w:r>
      <w:r w:rsidR="00422649">
        <w:rPr>
          <w:rFonts w:cstheme="minorHAnsi"/>
          <w:kern w:val="0"/>
        </w:rPr>
        <w:t xml:space="preserve"> </w:t>
      </w:r>
    </w:p>
    <w:p w14:paraId="6716BE69" w14:textId="77777777" w:rsidR="00E51989" w:rsidRDefault="00E51989" w:rsidP="00B66BEA">
      <w:pPr>
        <w:rPr>
          <w:rFonts w:cstheme="minorHAnsi"/>
          <w:kern w:val="0"/>
        </w:rPr>
      </w:pPr>
    </w:p>
    <w:p w14:paraId="430C209E" w14:textId="77777777" w:rsidR="000250F6" w:rsidRDefault="000250F6" w:rsidP="00B66BEA">
      <w:pPr>
        <w:rPr>
          <w:rFonts w:cstheme="minorHAnsi"/>
          <w:b/>
          <w:bCs/>
          <w:kern w:val="0"/>
        </w:rPr>
      </w:pPr>
      <w:r w:rsidRPr="000250F6">
        <w:rPr>
          <w:rFonts w:cstheme="minorHAnsi"/>
          <w:b/>
          <w:bCs/>
          <w:kern w:val="0"/>
        </w:rPr>
        <w:t xml:space="preserve">Acknowledgments </w:t>
      </w:r>
    </w:p>
    <w:p w14:paraId="30E4F7EF" w14:textId="7F531E83" w:rsidR="00E51989" w:rsidRPr="000250F6" w:rsidRDefault="000250F6" w:rsidP="00B66BEA">
      <w:pPr>
        <w:rPr>
          <w:rFonts w:cstheme="minorHAnsi"/>
          <w:kern w:val="0"/>
        </w:rPr>
      </w:pPr>
      <w:r w:rsidRPr="000250F6">
        <w:rPr>
          <w:rFonts w:cstheme="minorHAnsi"/>
          <w:kern w:val="0"/>
        </w:rPr>
        <w:t xml:space="preserve">Funding for this study was provided by </w:t>
      </w:r>
      <w:r w:rsidR="0058006D">
        <w:rPr>
          <w:rFonts w:cstheme="minorHAnsi"/>
          <w:kern w:val="0"/>
        </w:rPr>
        <w:t>E</w:t>
      </w:r>
      <w:r w:rsidR="0058006D" w:rsidRPr="00507334">
        <w:t>U Horizon Europe and by Innovate UK</w:t>
      </w:r>
      <w:r w:rsidR="0058006D">
        <w:t>.</w:t>
      </w:r>
    </w:p>
    <w:p w14:paraId="6EC5F98E" w14:textId="3FC7FCCA" w:rsidR="000250F6" w:rsidRPr="000250F6" w:rsidRDefault="000250F6" w:rsidP="000250F6">
      <w:pPr>
        <w:rPr>
          <w:rFonts w:cstheme="minorHAnsi"/>
          <w:b/>
          <w:bCs/>
          <w:kern w:val="0"/>
        </w:rPr>
      </w:pPr>
      <w:r w:rsidRPr="000250F6">
        <w:rPr>
          <w:rFonts w:cstheme="minorHAnsi"/>
          <w:b/>
          <w:bCs/>
          <w:kern w:val="0"/>
        </w:rPr>
        <w:t>Author Contributions</w:t>
      </w:r>
    </w:p>
    <w:p w14:paraId="0E1AD708" w14:textId="368F0B14" w:rsidR="000250F6" w:rsidRDefault="000250F6" w:rsidP="000250F6">
      <w:pPr>
        <w:rPr>
          <w:rFonts w:cstheme="minorHAnsi"/>
          <w:kern w:val="0"/>
        </w:rPr>
      </w:pPr>
      <w:r>
        <w:rPr>
          <w:rFonts w:cstheme="minorHAnsi"/>
          <w:kern w:val="0"/>
        </w:rPr>
        <w:lastRenderedPageBreak/>
        <w:t>NC: Conceptualisation, additional searches, screening studies for inclusion</w:t>
      </w:r>
      <w:r w:rsidR="00B10EC8">
        <w:rPr>
          <w:rFonts w:cstheme="minorHAnsi"/>
          <w:kern w:val="0"/>
        </w:rPr>
        <w:t xml:space="preserve"> on overarching review and current review</w:t>
      </w:r>
      <w:r>
        <w:rPr>
          <w:rFonts w:cstheme="minorHAnsi"/>
          <w:kern w:val="0"/>
        </w:rPr>
        <w:t>, data extraction, quality assessment, writing-original draft; CB: Screening studies for inclusion</w:t>
      </w:r>
      <w:r w:rsidR="00B10EC8">
        <w:rPr>
          <w:rFonts w:cstheme="minorHAnsi"/>
          <w:kern w:val="0"/>
        </w:rPr>
        <w:t xml:space="preserve"> in current review</w:t>
      </w:r>
      <w:r>
        <w:rPr>
          <w:rFonts w:cstheme="minorHAnsi"/>
          <w:kern w:val="0"/>
        </w:rPr>
        <w:t xml:space="preserve">, data extraction, quality assessment, writing-review and editing; CC: </w:t>
      </w:r>
      <w:r w:rsidR="00B10EC8">
        <w:rPr>
          <w:rFonts w:cstheme="minorHAnsi"/>
          <w:kern w:val="0"/>
        </w:rPr>
        <w:t xml:space="preserve">Screening studies for inclusion in overarching review, </w:t>
      </w:r>
      <w:r w:rsidR="00CA4B59">
        <w:rPr>
          <w:rFonts w:cstheme="minorHAnsi"/>
          <w:kern w:val="0"/>
        </w:rPr>
        <w:t>d</w:t>
      </w:r>
      <w:r>
        <w:rPr>
          <w:rFonts w:cstheme="minorHAnsi"/>
          <w:kern w:val="0"/>
        </w:rPr>
        <w:t xml:space="preserve">ata extraction, quality assessment, writing-review and editing; SS: </w:t>
      </w:r>
      <w:r w:rsidR="00B10EC8">
        <w:rPr>
          <w:rFonts w:cstheme="minorHAnsi"/>
          <w:kern w:val="0"/>
        </w:rPr>
        <w:t xml:space="preserve">Screening studies for inclusion in overarching review, </w:t>
      </w:r>
      <w:r>
        <w:rPr>
          <w:rFonts w:cstheme="minorHAnsi"/>
          <w:kern w:val="0"/>
        </w:rPr>
        <w:t>writing-review and editing;</w:t>
      </w:r>
      <w:r w:rsidR="00684C73">
        <w:rPr>
          <w:rFonts w:cstheme="minorHAnsi"/>
          <w:kern w:val="0"/>
        </w:rPr>
        <w:t xml:space="preserve"> </w:t>
      </w:r>
      <w:r>
        <w:rPr>
          <w:rFonts w:cstheme="minorHAnsi"/>
          <w:kern w:val="0"/>
        </w:rPr>
        <w:t xml:space="preserve">OH: writing-review and editing; </w:t>
      </w:r>
      <w:proofErr w:type="spellStart"/>
      <w:r>
        <w:rPr>
          <w:rFonts w:cstheme="minorHAnsi"/>
          <w:kern w:val="0"/>
        </w:rPr>
        <w:t>WvdG</w:t>
      </w:r>
      <w:proofErr w:type="spellEnd"/>
      <w:r>
        <w:rPr>
          <w:rFonts w:cstheme="minorHAnsi"/>
          <w:kern w:val="0"/>
        </w:rPr>
        <w:t xml:space="preserve">: writing-review and editing; </w:t>
      </w:r>
      <w:r w:rsidR="00B10EC8">
        <w:rPr>
          <w:rFonts w:cstheme="minorHAnsi"/>
          <w:kern w:val="0"/>
        </w:rPr>
        <w:t>MRG: Screening studies for inclusion in overarching review, writing-review and editing; MJPR: Screening studies for inclusion in overarching review, writing-review and editing; GER: Screening studies for inclusion in overarching review, writing-review and editing; ALHW: Screening studies for inclusion in overarching review, writing-review and editing; KA: Screening studies for inclusion in overarching review, writing-review and editing; ELH: Screening studies for inclusion in overarching review, writing-review and editing; LHL: Screening studies for inclusion in overarching review, writing-review and editing; CSP: Screening studies for inclusion in overarching review, writing-review and editing; SH: Screening studies for inclusion in overarching review, writing-review and editing; CJT: writing-review and editing; KJH: Screening studies for inclusion in overarching review, writing-review and editing; KW:</w:t>
      </w:r>
      <w:r w:rsidR="00B10EC8" w:rsidRPr="00B10EC8">
        <w:rPr>
          <w:rFonts w:cstheme="minorHAnsi"/>
          <w:kern w:val="0"/>
        </w:rPr>
        <w:t xml:space="preserve"> </w:t>
      </w:r>
      <w:r w:rsidR="00B10EC8">
        <w:rPr>
          <w:rFonts w:cstheme="minorHAnsi"/>
          <w:kern w:val="0"/>
        </w:rPr>
        <w:t>writing-review and editing; RW: Screening studies for inclusion in overarching review, writing-review and editing; TJC: writing-review and editing; TL:</w:t>
      </w:r>
      <w:r w:rsidR="00B10EC8" w:rsidRPr="00B10EC8">
        <w:rPr>
          <w:rFonts w:cstheme="minorHAnsi"/>
          <w:kern w:val="0"/>
        </w:rPr>
        <w:t xml:space="preserve"> </w:t>
      </w:r>
      <w:r w:rsidR="00B10EC8">
        <w:rPr>
          <w:rFonts w:cstheme="minorHAnsi"/>
          <w:kern w:val="0"/>
        </w:rPr>
        <w:t>Screening studies for inclusion in overarching review</w:t>
      </w:r>
      <w:r w:rsidR="00F0519C">
        <w:rPr>
          <w:rFonts w:cstheme="minorHAnsi"/>
          <w:kern w:val="0"/>
        </w:rPr>
        <w:t>, writing-review and editing</w:t>
      </w:r>
      <w:r w:rsidR="00D21A92">
        <w:rPr>
          <w:rFonts w:cstheme="minorHAnsi"/>
          <w:kern w:val="0"/>
        </w:rPr>
        <w:t>;</w:t>
      </w:r>
      <w:r w:rsidR="00B10EC8">
        <w:rPr>
          <w:rFonts w:cstheme="minorHAnsi"/>
          <w:kern w:val="0"/>
        </w:rPr>
        <w:t xml:space="preserve"> S</w:t>
      </w:r>
      <w:r>
        <w:rPr>
          <w:rFonts w:cstheme="minorHAnsi"/>
          <w:kern w:val="0"/>
        </w:rPr>
        <w:t>S</w:t>
      </w:r>
      <w:r>
        <w:t>HMJ</w:t>
      </w:r>
      <w:r>
        <w:rPr>
          <w:rFonts w:cstheme="minorHAnsi"/>
          <w:kern w:val="0"/>
        </w:rPr>
        <w:t xml:space="preserve">: </w:t>
      </w:r>
      <w:r w:rsidR="00D21A92">
        <w:rPr>
          <w:rFonts w:cstheme="minorHAnsi"/>
          <w:kern w:val="0"/>
        </w:rPr>
        <w:t>Screening studies for inclusion in overarching review, writing-review and editing</w:t>
      </w:r>
      <w:r>
        <w:rPr>
          <w:rFonts w:cstheme="minorHAnsi"/>
          <w:kern w:val="0"/>
        </w:rPr>
        <w:t>; ASD: writing-review and editing</w:t>
      </w:r>
    </w:p>
    <w:p w14:paraId="0229FC6F" w14:textId="05D9BF8A" w:rsidR="000250F6" w:rsidRPr="000250F6" w:rsidRDefault="000250F6" w:rsidP="000250F6">
      <w:pPr>
        <w:rPr>
          <w:rFonts w:cstheme="minorHAnsi"/>
          <w:b/>
          <w:bCs/>
          <w:kern w:val="0"/>
        </w:rPr>
      </w:pPr>
      <w:r w:rsidRPr="000250F6">
        <w:rPr>
          <w:rFonts w:cstheme="minorHAnsi"/>
          <w:b/>
          <w:bCs/>
          <w:kern w:val="0"/>
        </w:rPr>
        <w:t>Ethics Statement</w:t>
      </w:r>
    </w:p>
    <w:p w14:paraId="1FC5E879" w14:textId="0C9217B5" w:rsidR="000250F6" w:rsidRPr="000250F6" w:rsidRDefault="000250F6" w:rsidP="000250F6">
      <w:pPr>
        <w:rPr>
          <w:rFonts w:cstheme="minorHAnsi"/>
          <w:kern w:val="0"/>
        </w:rPr>
      </w:pPr>
      <w:r>
        <w:rPr>
          <w:rFonts w:cstheme="minorHAnsi"/>
          <w:kern w:val="0"/>
        </w:rPr>
        <w:t>Not applicable.</w:t>
      </w:r>
    </w:p>
    <w:p w14:paraId="06741BA4" w14:textId="5BA42251" w:rsidR="000250F6" w:rsidRPr="000250F6" w:rsidRDefault="000250F6" w:rsidP="000250F6">
      <w:pPr>
        <w:rPr>
          <w:rFonts w:cstheme="minorHAnsi"/>
          <w:b/>
          <w:bCs/>
          <w:kern w:val="0"/>
        </w:rPr>
      </w:pPr>
      <w:r w:rsidRPr="000250F6">
        <w:rPr>
          <w:rFonts w:cstheme="minorHAnsi"/>
          <w:b/>
          <w:bCs/>
          <w:kern w:val="0"/>
        </w:rPr>
        <w:t>Conflicts of Interest</w:t>
      </w:r>
    </w:p>
    <w:p w14:paraId="2F55171B" w14:textId="42C553AB" w:rsidR="000250F6" w:rsidRPr="000250F6" w:rsidRDefault="000250F6" w:rsidP="000250F6">
      <w:pPr>
        <w:rPr>
          <w:rFonts w:cstheme="minorHAnsi"/>
          <w:kern w:val="0"/>
        </w:rPr>
      </w:pPr>
      <w:r w:rsidRPr="000250F6">
        <w:rPr>
          <w:rFonts w:cstheme="minorHAnsi"/>
          <w:kern w:val="0"/>
        </w:rPr>
        <w:t>The authors declare no conflicts of interest.</w:t>
      </w:r>
    </w:p>
    <w:p w14:paraId="6E6426F2" w14:textId="2727A396" w:rsidR="000250F6" w:rsidRPr="000250F6" w:rsidRDefault="000250F6" w:rsidP="000250F6">
      <w:pPr>
        <w:rPr>
          <w:rFonts w:cstheme="minorHAnsi"/>
          <w:b/>
          <w:bCs/>
          <w:kern w:val="0"/>
        </w:rPr>
      </w:pPr>
      <w:r w:rsidRPr="000250F6">
        <w:rPr>
          <w:rFonts w:cstheme="minorHAnsi"/>
          <w:b/>
          <w:bCs/>
          <w:kern w:val="0"/>
        </w:rPr>
        <w:t>Data Availability Statement</w:t>
      </w:r>
    </w:p>
    <w:p w14:paraId="00EB63C1" w14:textId="78A8C518" w:rsidR="00EC36BD" w:rsidRDefault="000250F6" w:rsidP="000250F6">
      <w:pPr>
        <w:rPr>
          <w:rFonts w:cstheme="minorHAnsi"/>
          <w:kern w:val="0"/>
        </w:rPr>
      </w:pPr>
      <w:r w:rsidRPr="000250F6">
        <w:rPr>
          <w:rFonts w:cstheme="minorHAnsi"/>
          <w:kern w:val="0"/>
        </w:rPr>
        <w:t xml:space="preserve">The </w:t>
      </w:r>
      <w:r w:rsidR="00F57DB7">
        <w:rPr>
          <w:rFonts w:cstheme="minorHAnsi"/>
          <w:kern w:val="0"/>
        </w:rPr>
        <w:t>authors have nothing to report.</w:t>
      </w:r>
    </w:p>
    <w:p w14:paraId="06F47750" w14:textId="77777777" w:rsidR="00EC36BD" w:rsidRDefault="00EC36BD" w:rsidP="00B66BEA">
      <w:pPr>
        <w:rPr>
          <w:rFonts w:cstheme="minorHAnsi"/>
          <w:kern w:val="0"/>
        </w:rPr>
      </w:pPr>
    </w:p>
    <w:p w14:paraId="6615EE63" w14:textId="77777777" w:rsidR="000250F6" w:rsidRDefault="000250F6" w:rsidP="00B66BEA">
      <w:pPr>
        <w:rPr>
          <w:rFonts w:cstheme="minorHAnsi"/>
          <w:kern w:val="0"/>
        </w:rPr>
      </w:pPr>
    </w:p>
    <w:p w14:paraId="275BC4CE" w14:textId="77777777" w:rsidR="00DA4FC1" w:rsidRDefault="00DA4FC1" w:rsidP="00B66BEA">
      <w:pPr>
        <w:rPr>
          <w:rFonts w:cstheme="minorHAnsi"/>
          <w:kern w:val="0"/>
        </w:rPr>
      </w:pPr>
    </w:p>
    <w:p w14:paraId="57257C88" w14:textId="77777777" w:rsidR="00DA4FC1" w:rsidRDefault="00DA4FC1" w:rsidP="00B66BEA">
      <w:pPr>
        <w:rPr>
          <w:rFonts w:cstheme="minorHAnsi"/>
          <w:kern w:val="0"/>
        </w:rPr>
      </w:pPr>
    </w:p>
    <w:p w14:paraId="79D606A7" w14:textId="77777777" w:rsidR="00664BC5" w:rsidRDefault="00664BC5" w:rsidP="00B66BEA">
      <w:pPr>
        <w:rPr>
          <w:rFonts w:cstheme="minorHAnsi"/>
          <w:kern w:val="0"/>
        </w:rPr>
      </w:pPr>
    </w:p>
    <w:p w14:paraId="03469DA8" w14:textId="77777777" w:rsidR="00DA4FC1" w:rsidRDefault="00DA4FC1" w:rsidP="00B66BEA">
      <w:pPr>
        <w:rPr>
          <w:rFonts w:cstheme="minorHAnsi"/>
          <w:kern w:val="0"/>
        </w:rPr>
      </w:pPr>
    </w:p>
    <w:p w14:paraId="3F0E988C" w14:textId="77777777" w:rsidR="007C5712" w:rsidRDefault="007C5712" w:rsidP="00B66BEA">
      <w:pPr>
        <w:rPr>
          <w:rFonts w:cstheme="minorHAnsi"/>
          <w:kern w:val="0"/>
        </w:rPr>
      </w:pPr>
    </w:p>
    <w:p w14:paraId="372989B7" w14:textId="77777777" w:rsidR="0019504D" w:rsidRDefault="0019504D" w:rsidP="00B66BEA">
      <w:pPr>
        <w:rPr>
          <w:rFonts w:cstheme="minorHAnsi"/>
          <w:kern w:val="0"/>
        </w:rPr>
      </w:pPr>
    </w:p>
    <w:p w14:paraId="34BC59CA" w14:textId="77777777" w:rsidR="0019504D" w:rsidRDefault="0019504D" w:rsidP="00B66BEA">
      <w:pPr>
        <w:rPr>
          <w:rFonts w:cstheme="minorHAnsi"/>
          <w:kern w:val="0"/>
        </w:rPr>
      </w:pPr>
    </w:p>
    <w:p w14:paraId="3A3BBF8C" w14:textId="77777777" w:rsidR="0019504D" w:rsidRDefault="0019504D" w:rsidP="00B66BEA">
      <w:pPr>
        <w:rPr>
          <w:rFonts w:cstheme="minorHAnsi"/>
          <w:kern w:val="0"/>
        </w:rPr>
      </w:pPr>
    </w:p>
    <w:p w14:paraId="512087D9" w14:textId="77777777" w:rsidR="0019504D" w:rsidRDefault="0019504D" w:rsidP="00B66BEA">
      <w:pPr>
        <w:rPr>
          <w:rFonts w:cstheme="minorHAnsi"/>
          <w:kern w:val="0"/>
        </w:rPr>
      </w:pPr>
    </w:p>
    <w:p w14:paraId="24636D53" w14:textId="77777777" w:rsidR="0019504D" w:rsidRDefault="0019504D" w:rsidP="00B66BEA">
      <w:pPr>
        <w:rPr>
          <w:rFonts w:cstheme="minorHAnsi"/>
          <w:kern w:val="0"/>
        </w:rPr>
      </w:pPr>
    </w:p>
    <w:p w14:paraId="7D66829C" w14:textId="77777777" w:rsidR="0019504D" w:rsidRDefault="0019504D" w:rsidP="00B66BEA">
      <w:pPr>
        <w:rPr>
          <w:rFonts w:cstheme="minorHAnsi"/>
          <w:kern w:val="0"/>
        </w:rPr>
      </w:pPr>
    </w:p>
    <w:p w14:paraId="7FB96E15" w14:textId="77777777" w:rsidR="0019504D" w:rsidRDefault="0019504D" w:rsidP="00B66BEA">
      <w:pPr>
        <w:rPr>
          <w:rFonts w:cstheme="minorHAnsi"/>
          <w:kern w:val="0"/>
        </w:rPr>
      </w:pPr>
    </w:p>
    <w:p w14:paraId="13225110" w14:textId="77777777" w:rsidR="0019504D" w:rsidRDefault="0019504D" w:rsidP="00B66BEA">
      <w:pPr>
        <w:rPr>
          <w:rFonts w:cstheme="minorHAnsi"/>
          <w:kern w:val="0"/>
        </w:rPr>
      </w:pPr>
    </w:p>
    <w:p w14:paraId="77D7B8C0" w14:textId="77777777" w:rsidR="0019504D" w:rsidRDefault="0019504D" w:rsidP="00B66BEA">
      <w:pPr>
        <w:rPr>
          <w:rFonts w:cstheme="minorHAnsi"/>
          <w:kern w:val="0"/>
        </w:rPr>
      </w:pPr>
    </w:p>
    <w:p w14:paraId="4EC25799" w14:textId="77777777" w:rsidR="0019504D" w:rsidRDefault="0019504D" w:rsidP="00B66BEA">
      <w:pPr>
        <w:rPr>
          <w:rFonts w:cstheme="minorHAnsi"/>
          <w:kern w:val="0"/>
        </w:rPr>
      </w:pPr>
    </w:p>
    <w:p w14:paraId="01942E1B" w14:textId="77777777" w:rsidR="0019504D" w:rsidRDefault="0019504D" w:rsidP="00B66BEA">
      <w:pPr>
        <w:rPr>
          <w:rFonts w:cstheme="minorHAnsi"/>
          <w:kern w:val="0"/>
        </w:rPr>
      </w:pPr>
    </w:p>
    <w:p w14:paraId="0A157697" w14:textId="77777777" w:rsidR="007D2B66" w:rsidRDefault="007D2B66" w:rsidP="00B66BEA">
      <w:pPr>
        <w:rPr>
          <w:rFonts w:cstheme="minorHAnsi"/>
          <w:b/>
          <w:bCs/>
          <w:kern w:val="0"/>
        </w:rPr>
      </w:pPr>
    </w:p>
    <w:p w14:paraId="59FA084D" w14:textId="4B795DEF" w:rsidR="00EC36BD" w:rsidRPr="00EC36BD" w:rsidRDefault="00EC36BD" w:rsidP="00B66BEA">
      <w:pPr>
        <w:rPr>
          <w:rFonts w:cstheme="minorHAnsi"/>
          <w:b/>
          <w:bCs/>
          <w:kern w:val="0"/>
        </w:rPr>
      </w:pPr>
      <w:r w:rsidRPr="00EC36BD">
        <w:rPr>
          <w:rFonts w:cstheme="minorHAnsi"/>
          <w:b/>
          <w:bCs/>
          <w:kern w:val="0"/>
        </w:rPr>
        <w:t>References</w:t>
      </w:r>
    </w:p>
    <w:p w14:paraId="366B17DA" w14:textId="77777777" w:rsidR="00D422D5" w:rsidRDefault="00D422D5" w:rsidP="00B66BEA">
      <w:pPr>
        <w:rPr>
          <w:rFonts w:cstheme="minorHAnsi"/>
          <w:kern w:val="0"/>
        </w:rPr>
      </w:pPr>
    </w:p>
    <w:p w14:paraId="4A78F062" w14:textId="77777777" w:rsidR="0019504D" w:rsidRPr="0019504D" w:rsidRDefault="00D422D5" w:rsidP="0019504D">
      <w:pPr>
        <w:pStyle w:val="EndNoteBibliography"/>
        <w:spacing w:after="0"/>
        <w:ind w:left="720" w:hanging="720"/>
      </w:pPr>
      <w:r>
        <w:rPr>
          <w:rFonts w:cstheme="minorHAnsi"/>
          <w:kern w:val="0"/>
        </w:rPr>
        <w:fldChar w:fldCharType="begin"/>
      </w:r>
      <w:r w:rsidRPr="007D2B66">
        <w:rPr>
          <w:rFonts w:cstheme="minorHAnsi"/>
          <w:kern w:val="0"/>
        </w:rPr>
        <w:instrText xml:space="preserve"> ADDIN EN.REFLIST </w:instrText>
      </w:r>
      <w:r>
        <w:rPr>
          <w:rFonts w:cstheme="minorHAnsi"/>
          <w:kern w:val="0"/>
        </w:rPr>
        <w:fldChar w:fldCharType="separate"/>
      </w:r>
      <w:r w:rsidR="0019504D" w:rsidRPr="0019504D">
        <w:t>1.</w:t>
      </w:r>
      <w:r w:rsidR="0019504D" w:rsidRPr="0019504D">
        <w:tab/>
        <w:t xml:space="preserve">Barr, R.D., et al., </w:t>
      </w:r>
      <w:r w:rsidR="0019504D" w:rsidRPr="0019504D">
        <w:rPr>
          <w:i/>
        </w:rPr>
        <w:t>A system for classifying cancers diagnosed in adolescents and young adults.</w:t>
      </w:r>
      <w:r w:rsidR="0019504D" w:rsidRPr="0019504D">
        <w:t xml:space="preserve"> Available at SSRN 3502376, 2019.</w:t>
      </w:r>
    </w:p>
    <w:p w14:paraId="45866186" w14:textId="77777777" w:rsidR="0019504D" w:rsidRPr="0019504D" w:rsidRDefault="0019504D" w:rsidP="0019504D">
      <w:pPr>
        <w:pStyle w:val="EndNoteBibliography"/>
        <w:spacing w:after="0"/>
        <w:ind w:left="720" w:hanging="720"/>
      </w:pPr>
      <w:r w:rsidRPr="0019504D">
        <w:t>2.</w:t>
      </w:r>
      <w:r w:rsidRPr="0019504D">
        <w:tab/>
        <w:t xml:space="preserve">Lenz, B., </w:t>
      </w:r>
      <w:r w:rsidRPr="0019504D">
        <w:rPr>
          <w:i/>
        </w:rPr>
        <w:t>The transition from adolescence to young adulthood: a theoretical perspective.</w:t>
      </w:r>
      <w:r w:rsidRPr="0019504D">
        <w:t xml:space="preserve"> The Journal of School Nursing, 2001. </w:t>
      </w:r>
      <w:r w:rsidRPr="0019504D">
        <w:rPr>
          <w:b/>
        </w:rPr>
        <w:t>17</w:t>
      </w:r>
      <w:r w:rsidRPr="0019504D">
        <w:t>(6): p. 300-306.</w:t>
      </w:r>
    </w:p>
    <w:p w14:paraId="054DD633" w14:textId="77777777" w:rsidR="0019504D" w:rsidRPr="0019504D" w:rsidRDefault="0019504D" w:rsidP="0019504D">
      <w:pPr>
        <w:pStyle w:val="EndNoteBibliography"/>
        <w:spacing w:after="0"/>
        <w:ind w:left="720" w:hanging="720"/>
      </w:pPr>
      <w:r w:rsidRPr="0019504D">
        <w:t>3.</w:t>
      </w:r>
      <w:r w:rsidRPr="0019504D">
        <w:tab/>
        <w:t xml:space="preserve">Erikson, E.H., </w:t>
      </w:r>
      <w:r w:rsidRPr="0019504D">
        <w:rPr>
          <w:i/>
        </w:rPr>
        <w:t>Identity youth and crisis</w:t>
      </w:r>
      <w:r w:rsidRPr="0019504D">
        <w:t>. 1968: WW Norton &amp; company.</w:t>
      </w:r>
    </w:p>
    <w:p w14:paraId="4EAB8E5F" w14:textId="77777777" w:rsidR="0019504D" w:rsidRPr="0019504D" w:rsidRDefault="0019504D" w:rsidP="0019504D">
      <w:pPr>
        <w:pStyle w:val="EndNoteBibliography"/>
        <w:spacing w:after="0"/>
        <w:ind w:left="720" w:hanging="720"/>
      </w:pPr>
      <w:r w:rsidRPr="0019504D">
        <w:t>4.</w:t>
      </w:r>
      <w:r w:rsidRPr="0019504D">
        <w:tab/>
        <w:t xml:space="preserve">Michael, S., G. Skaczkowski, and C. Wilson, </w:t>
      </w:r>
      <w:r w:rsidRPr="0019504D">
        <w:rPr>
          <w:i/>
        </w:rPr>
        <w:t>Sexual satisfaction and sexual distress after cancer: The role of body image disruption, self‐compassion, sexual pain and relationship satisfaction.</w:t>
      </w:r>
      <w:r w:rsidRPr="0019504D">
        <w:t xml:space="preserve"> Psycho‐Oncology, 2021. </w:t>
      </w:r>
      <w:r w:rsidRPr="0019504D">
        <w:rPr>
          <w:b/>
        </w:rPr>
        <w:t>30</w:t>
      </w:r>
      <w:r w:rsidRPr="0019504D">
        <w:t>(11): p. 1902-1909.</w:t>
      </w:r>
    </w:p>
    <w:p w14:paraId="1143B917" w14:textId="77777777" w:rsidR="0019504D" w:rsidRPr="0019504D" w:rsidRDefault="0019504D" w:rsidP="0019504D">
      <w:pPr>
        <w:pStyle w:val="EndNoteBibliography"/>
        <w:spacing w:after="0"/>
        <w:ind w:left="720" w:hanging="720"/>
      </w:pPr>
      <w:r w:rsidRPr="0019504D">
        <w:t>5.</w:t>
      </w:r>
      <w:r w:rsidRPr="0019504D">
        <w:tab/>
        <w:t xml:space="preserve">Dietz, A.C. and D.A. Mulrooney, </w:t>
      </w:r>
      <w:r w:rsidRPr="0019504D">
        <w:rPr>
          <w:i/>
        </w:rPr>
        <w:t>Life beyond the disease: relationships, parenting, and quality of life among survivors of childhood cancer.</w:t>
      </w:r>
      <w:r w:rsidRPr="0019504D">
        <w:t xml:space="preserve"> Haematologica, 2011. </w:t>
      </w:r>
      <w:r w:rsidRPr="0019504D">
        <w:rPr>
          <w:b/>
        </w:rPr>
        <w:t>96</w:t>
      </w:r>
      <w:r w:rsidRPr="0019504D">
        <w:t>(5): p. 643.</w:t>
      </w:r>
    </w:p>
    <w:p w14:paraId="6BDBDCF1" w14:textId="77777777" w:rsidR="0019504D" w:rsidRPr="0019504D" w:rsidRDefault="0019504D" w:rsidP="0019504D">
      <w:pPr>
        <w:pStyle w:val="EndNoteBibliography"/>
        <w:spacing w:after="0"/>
        <w:ind w:left="720" w:hanging="720"/>
      </w:pPr>
      <w:r w:rsidRPr="0019504D">
        <w:t>6.</w:t>
      </w:r>
      <w:r w:rsidRPr="0019504D">
        <w:tab/>
        <w:t xml:space="preserve">Thompson, A.L., et al., </w:t>
      </w:r>
      <w:r w:rsidRPr="0019504D">
        <w:rPr>
          <w:i/>
        </w:rPr>
        <w:t>Romantic relationships of emerging adult survivors of childhood cancer.</w:t>
      </w:r>
      <w:r w:rsidRPr="0019504D">
        <w:t xml:space="preserve"> Psycho‐Oncology: Journal of the Psychological, Social and Behavioral Dimensions of Cancer, 2009. </w:t>
      </w:r>
      <w:r w:rsidRPr="0019504D">
        <w:rPr>
          <w:b/>
        </w:rPr>
        <w:t>18</w:t>
      </w:r>
      <w:r w:rsidRPr="0019504D">
        <w:t>(7): p. 767-774.</w:t>
      </w:r>
    </w:p>
    <w:p w14:paraId="46EFA4FB" w14:textId="77777777" w:rsidR="0019504D" w:rsidRPr="0019504D" w:rsidRDefault="0019504D" w:rsidP="0019504D">
      <w:pPr>
        <w:pStyle w:val="EndNoteBibliography"/>
        <w:spacing w:after="0"/>
        <w:ind w:left="720" w:hanging="720"/>
      </w:pPr>
      <w:r w:rsidRPr="0019504D">
        <w:t>7.</w:t>
      </w:r>
      <w:r w:rsidRPr="0019504D">
        <w:tab/>
        <w:t xml:space="preserve">Moules, N.J., et al., </w:t>
      </w:r>
      <w:r w:rsidRPr="0019504D">
        <w:rPr>
          <w:i/>
        </w:rPr>
        <w:t>"A Tribe Apart": Sexuality and Cancer in Adolescence.</w:t>
      </w:r>
      <w:r w:rsidRPr="0019504D">
        <w:t xml:space="preserve"> J Pediatr Oncol Nurs, 2017. </w:t>
      </w:r>
      <w:r w:rsidRPr="0019504D">
        <w:rPr>
          <w:b/>
        </w:rPr>
        <w:t>34</w:t>
      </w:r>
      <w:r w:rsidRPr="0019504D">
        <w:t>(4): p. 295-308.</w:t>
      </w:r>
    </w:p>
    <w:p w14:paraId="7BB20489" w14:textId="77777777" w:rsidR="0019504D" w:rsidRPr="0019504D" w:rsidRDefault="0019504D" w:rsidP="0019504D">
      <w:pPr>
        <w:pStyle w:val="EndNoteBibliography"/>
        <w:spacing w:after="0"/>
        <w:ind w:left="720" w:hanging="720"/>
      </w:pPr>
      <w:r w:rsidRPr="0019504D">
        <w:t>8.</w:t>
      </w:r>
      <w:r w:rsidRPr="0019504D">
        <w:tab/>
        <w:t xml:space="preserve">Stinson, J.N., et al., </w:t>
      </w:r>
      <w:r w:rsidRPr="0019504D">
        <w:rPr>
          <w:i/>
        </w:rPr>
        <w:t>A Qualitative Study of the Impact of Cancer on Romantic Relationships, Sexual Relationships, and Fertility: Perspectives of Canadian Adolescents and Parents During and After Treatment.</w:t>
      </w:r>
      <w:r w:rsidRPr="0019504D">
        <w:t xml:space="preserve"> J Adolesc Young Adult Oncol, 2015. </w:t>
      </w:r>
      <w:r w:rsidRPr="0019504D">
        <w:rPr>
          <w:b/>
        </w:rPr>
        <w:t>4</w:t>
      </w:r>
      <w:r w:rsidRPr="0019504D">
        <w:t>(2): p. 84-90.</w:t>
      </w:r>
    </w:p>
    <w:p w14:paraId="13D3CDE2" w14:textId="77777777" w:rsidR="0019504D" w:rsidRPr="0019504D" w:rsidRDefault="0019504D" w:rsidP="0019504D">
      <w:pPr>
        <w:pStyle w:val="EndNoteBibliography"/>
        <w:spacing w:after="0"/>
        <w:ind w:left="720" w:hanging="720"/>
      </w:pPr>
      <w:r w:rsidRPr="0019504D">
        <w:t>9.</w:t>
      </w:r>
      <w:r w:rsidRPr="0019504D">
        <w:tab/>
        <w:t xml:space="preserve">Rabin, C., </w:t>
      </w:r>
      <w:r w:rsidRPr="0019504D">
        <w:rPr>
          <w:i/>
        </w:rPr>
        <w:t>Impact of cancer on romantic relationships among young adults: a systematic review.</w:t>
      </w:r>
      <w:r w:rsidRPr="0019504D">
        <w:t xml:space="preserve"> Journal of clinical psychology in medical settings, 2019. </w:t>
      </w:r>
      <w:r w:rsidRPr="0019504D">
        <w:rPr>
          <w:b/>
        </w:rPr>
        <w:t>26</w:t>
      </w:r>
      <w:r w:rsidRPr="0019504D">
        <w:t>(1): p. 1-12.</w:t>
      </w:r>
    </w:p>
    <w:p w14:paraId="4A747C31" w14:textId="77777777" w:rsidR="0019504D" w:rsidRPr="0019504D" w:rsidRDefault="0019504D" w:rsidP="0019504D">
      <w:pPr>
        <w:pStyle w:val="EndNoteBibliography"/>
        <w:spacing w:after="0"/>
        <w:ind w:left="720" w:hanging="720"/>
      </w:pPr>
      <w:r w:rsidRPr="0019504D">
        <w:t>10.</w:t>
      </w:r>
      <w:r w:rsidRPr="0019504D">
        <w:tab/>
        <w:t xml:space="preserve">Janson, C., et al., </w:t>
      </w:r>
      <w:r w:rsidRPr="0019504D">
        <w:rPr>
          <w:i/>
        </w:rPr>
        <w:t>Predictors of marriage and divorce in adult survivors of childhood cancers: a report from the Childhood Cancer Survivor Study.</w:t>
      </w:r>
      <w:r w:rsidRPr="0019504D">
        <w:t xml:space="preserve"> Cancer epidemiology, biomarkers &amp; prevention, 2009. </w:t>
      </w:r>
      <w:r w:rsidRPr="0019504D">
        <w:rPr>
          <w:b/>
        </w:rPr>
        <w:t>18</w:t>
      </w:r>
      <w:r w:rsidRPr="0019504D">
        <w:t>(10): p. 2626-2635.</w:t>
      </w:r>
    </w:p>
    <w:p w14:paraId="1AFEC7CD" w14:textId="77777777" w:rsidR="0019504D" w:rsidRPr="0019504D" w:rsidRDefault="0019504D" w:rsidP="0019504D">
      <w:pPr>
        <w:pStyle w:val="EndNoteBibliography"/>
        <w:spacing w:after="0"/>
        <w:ind w:left="720" w:hanging="720"/>
      </w:pPr>
      <w:r w:rsidRPr="0019504D">
        <w:t>11.</w:t>
      </w:r>
      <w:r w:rsidRPr="0019504D">
        <w:tab/>
        <w:t xml:space="preserve">Lewis, P.E., et al., </w:t>
      </w:r>
      <w:r w:rsidRPr="0019504D">
        <w:rPr>
          <w:i/>
        </w:rPr>
        <w:t>Psychosocial concerns of young African American breast cancer survivors.</w:t>
      </w:r>
      <w:r w:rsidRPr="0019504D">
        <w:t xml:space="preserve"> J Psychosoc Oncol, 2012. </w:t>
      </w:r>
      <w:r w:rsidRPr="0019504D">
        <w:rPr>
          <w:b/>
        </w:rPr>
        <w:t>30</w:t>
      </w:r>
      <w:r w:rsidRPr="0019504D">
        <w:t>(2): p. 168-84.</w:t>
      </w:r>
    </w:p>
    <w:p w14:paraId="557D4166" w14:textId="77777777" w:rsidR="0019504D" w:rsidRPr="0019504D" w:rsidRDefault="0019504D" w:rsidP="0019504D">
      <w:pPr>
        <w:pStyle w:val="EndNoteBibliography"/>
        <w:spacing w:after="0"/>
        <w:ind w:left="720" w:hanging="720"/>
      </w:pPr>
      <w:r w:rsidRPr="0019504D">
        <w:t>12.</w:t>
      </w:r>
      <w:r w:rsidRPr="0019504D">
        <w:tab/>
        <w:t xml:space="preserve">Goodwin, J.S., et al., </w:t>
      </w:r>
      <w:r w:rsidRPr="0019504D">
        <w:rPr>
          <w:i/>
        </w:rPr>
        <w:t>The effect of marital status on stage, treatment, and survival of cancer patients.</w:t>
      </w:r>
      <w:r w:rsidRPr="0019504D">
        <w:t xml:space="preserve"> Jama, 1987. </w:t>
      </w:r>
      <w:r w:rsidRPr="0019504D">
        <w:rPr>
          <w:b/>
        </w:rPr>
        <w:t>258</w:t>
      </w:r>
      <w:r w:rsidRPr="0019504D">
        <w:t>(21): p. 3125-3130.</w:t>
      </w:r>
    </w:p>
    <w:p w14:paraId="6F943F4E" w14:textId="77777777" w:rsidR="0019504D" w:rsidRPr="0019504D" w:rsidRDefault="0019504D" w:rsidP="0019504D">
      <w:pPr>
        <w:pStyle w:val="EndNoteBibliography"/>
        <w:spacing w:after="0"/>
        <w:ind w:left="720" w:hanging="720"/>
      </w:pPr>
      <w:r w:rsidRPr="0019504D">
        <w:t>13.</w:t>
      </w:r>
      <w:r w:rsidRPr="0019504D">
        <w:tab/>
        <w:t xml:space="preserve">Smith, A.W., et al., </w:t>
      </w:r>
      <w:r w:rsidRPr="0019504D">
        <w:rPr>
          <w:i/>
        </w:rPr>
        <w:t>Health-related quality of life of adolescent and young adult patients with cancer in the United States: the Adolescent and Young Adult Health Outcomes and Patient Experience study.</w:t>
      </w:r>
      <w:r w:rsidRPr="0019504D">
        <w:t xml:space="preserve"> Journal of clinical oncology, 2013. </w:t>
      </w:r>
      <w:r w:rsidRPr="0019504D">
        <w:rPr>
          <w:b/>
        </w:rPr>
        <w:t>31</w:t>
      </w:r>
      <w:r w:rsidRPr="0019504D">
        <w:t>(17): p. 2136-2145.</w:t>
      </w:r>
    </w:p>
    <w:p w14:paraId="2BEB4943" w14:textId="77777777" w:rsidR="0019504D" w:rsidRPr="0019504D" w:rsidRDefault="0019504D" w:rsidP="0019504D">
      <w:pPr>
        <w:pStyle w:val="EndNoteBibliography"/>
        <w:spacing w:after="0"/>
        <w:ind w:left="720" w:hanging="720"/>
      </w:pPr>
      <w:r w:rsidRPr="0019504D">
        <w:t>14.</w:t>
      </w:r>
      <w:r w:rsidRPr="0019504D">
        <w:tab/>
        <w:t xml:space="preserve">Borstelmann, N.A., et al., </w:t>
      </w:r>
      <w:r w:rsidRPr="0019504D">
        <w:rPr>
          <w:i/>
        </w:rPr>
        <w:t>Partner support and anxiety in young women with breast cancer.</w:t>
      </w:r>
      <w:r w:rsidRPr="0019504D">
        <w:t xml:space="preserve"> Psycho‐Oncology, 2015. </w:t>
      </w:r>
      <w:r w:rsidRPr="0019504D">
        <w:rPr>
          <w:b/>
        </w:rPr>
        <w:t>24</w:t>
      </w:r>
      <w:r w:rsidRPr="0019504D">
        <w:t>(12): p. 1679-1685.</w:t>
      </w:r>
    </w:p>
    <w:p w14:paraId="73564C6C" w14:textId="77777777" w:rsidR="0019504D" w:rsidRPr="0019504D" w:rsidRDefault="0019504D" w:rsidP="0019504D">
      <w:pPr>
        <w:pStyle w:val="EndNoteBibliography"/>
        <w:spacing w:after="0"/>
        <w:ind w:left="720" w:hanging="720"/>
      </w:pPr>
      <w:r w:rsidRPr="0019504D">
        <w:t>15.</w:t>
      </w:r>
      <w:r w:rsidRPr="0019504D">
        <w:tab/>
        <w:t xml:space="preserve">Rini, C., et al., </w:t>
      </w:r>
      <w:r w:rsidRPr="0019504D">
        <w:rPr>
          <w:i/>
        </w:rPr>
        <w:t>Effectiveness of partner social support predicts enduring psychological distress after hematopoietic stem cell transplantation.</w:t>
      </w:r>
      <w:r w:rsidRPr="0019504D">
        <w:t xml:space="preserve"> Journal of Consulting and Clinical Psychology, 2011. </w:t>
      </w:r>
      <w:r w:rsidRPr="0019504D">
        <w:rPr>
          <w:b/>
        </w:rPr>
        <w:t>79</w:t>
      </w:r>
      <w:r w:rsidRPr="0019504D">
        <w:t>(1): p. 64.</w:t>
      </w:r>
    </w:p>
    <w:p w14:paraId="2C084098" w14:textId="77777777" w:rsidR="0019504D" w:rsidRPr="0019504D" w:rsidRDefault="0019504D" w:rsidP="0019504D">
      <w:pPr>
        <w:pStyle w:val="EndNoteBibliography"/>
        <w:spacing w:after="0"/>
        <w:ind w:left="720" w:hanging="720"/>
      </w:pPr>
      <w:r w:rsidRPr="0019504D">
        <w:lastRenderedPageBreak/>
        <w:t>16.</w:t>
      </w:r>
      <w:r w:rsidRPr="0019504D">
        <w:tab/>
        <w:t xml:space="preserve">Carpentier, M.Y., et al., </w:t>
      </w:r>
      <w:r w:rsidRPr="0019504D">
        <w:rPr>
          <w:i/>
        </w:rPr>
        <w:t>Perceptions of masculinity and self-image in adolescent and young adult testicular cancer survivors: implications for romantic and sexual relationships.</w:t>
      </w:r>
      <w:r w:rsidRPr="0019504D">
        <w:t xml:space="preserve"> Psychooncology, 2011. </w:t>
      </w:r>
      <w:r w:rsidRPr="0019504D">
        <w:rPr>
          <w:b/>
        </w:rPr>
        <w:t>20</w:t>
      </w:r>
      <w:r w:rsidRPr="0019504D">
        <w:t>(7): p. 738-45.</w:t>
      </w:r>
    </w:p>
    <w:p w14:paraId="2AF70A3E" w14:textId="77777777" w:rsidR="0019504D" w:rsidRPr="0019504D" w:rsidRDefault="0019504D" w:rsidP="0019504D">
      <w:pPr>
        <w:pStyle w:val="EndNoteBibliography"/>
        <w:spacing w:after="0"/>
        <w:ind w:left="720" w:hanging="720"/>
      </w:pPr>
      <w:r w:rsidRPr="0019504D">
        <w:t>17.</w:t>
      </w:r>
      <w:r w:rsidRPr="0019504D">
        <w:tab/>
        <w:t xml:space="preserve">Robinson, L., B. Miedema, and J. Easley, </w:t>
      </w:r>
      <w:r w:rsidRPr="0019504D">
        <w:rPr>
          <w:i/>
        </w:rPr>
        <w:t>Young adult cancer survivors and the challenges of intimacy.</w:t>
      </w:r>
      <w:r w:rsidRPr="0019504D">
        <w:t xml:space="preserve"> J Psychosoc Oncol, 2014. </w:t>
      </w:r>
      <w:r w:rsidRPr="0019504D">
        <w:rPr>
          <w:b/>
        </w:rPr>
        <w:t>32</w:t>
      </w:r>
      <w:r w:rsidRPr="0019504D">
        <w:t>(4): p. 447-62.</w:t>
      </w:r>
    </w:p>
    <w:p w14:paraId="49145203" w14:textId="77777777" w:rsidR="0019504D" w:rsidRPr="0019504D" w:rsidRDefault="0019504D" w:rsidP="0019504D">
      <w:pPr>
        <w:pStyle w:val="EndNoteBibliography"/>
        <w:spacing w:after="0"/>
        <w:ind w:left="720" w:hanging="720"/>
      </w:pPr>
      <w:r w:rsidRPr="0019504D">
        <w:t>18.</w:t>
      </w:r>
      <w:r w:rsidRPr="0019504D">
        <w:tab/>
        <w:t xml:space="preserve">Thompson, A.L., K.A. Long, and A.L. Marsland, </w:t>
      </w:r>
      <w:r w:rsidRPr="0019504D">
        <w:rPr>
          <w:i/>
        </w:rPr>
        <w:t>Impact of childhood cancer on emerging adult survivors' romantic relationships: a qualitative account.</w:t>
      </w:r>
      <w:r w:rsidRPr="0019504D">
        <w:t xml:space="preserve"> J Sex Med, 2013. </w:t>
      </w:r>
      <w:r w:rsidRPr="0019504D">
        <w:rPr>
          <w:b/>
        </w:rPr>
        <w:t>10 Suppl 1</w:t>
      </w:r>
      <w:r w:rsidRPr="0019504D">
        <w:t>: p. 65-73.</w:t>
      </w:r>
    </w:p>
    <w:p w14:paraId="34168855" w14:textId="77777777" w:rsidR="0019504D" w:rsidRPr="0019504D" w:rsidRDefault="0019504D" w:rsidP="0019504D">
      <w:pPr>
        <w:pStyle w:val="EndNoteBibliography"/>
        <w:spacing w:after="0"/>
        <w:ind w:left="720" w:hanging="720"/>
      </w:pPr>
      <w:r w:rsidRPr="0019504D">
        <w:t>19.</w:t>
      </w:r>
      <w:r w:rsidRPr="0019504D">
        <w:tab/>
        <w:t xml:space="preserve">Sansom-Daly, U.M. and C.E. Wakefield, </w:t>
      </w:r>
      <w:r w:rsidRPr="0019504D">
        <w:rPr>
          <w:i/>
        </w:rPr>
        <w:t>Distress and adjustment among adolescents and young adults with cancer: an empirical and conceptual review.</w:t>
      </w:r>
      <w:r w:rsidRPr="0019504D">
        <w:t xml:space="preserve"> Translational pediatrics, 2013. </w:t>
      </w:r>
      <w:r w:rsidRPr="0019504D">
        <w:rPr>
          <w:b/>
        </w:rPr>
        <w:t>2</w:t>
      </w:r>
      <w:r w:rsidRPr="0019504D">
        <w:t>(4): p. 167.</w:t>
      </w:r>
    </w:p>
    <w:p w14:paraId="148C18F5" w14:textId="77777777" w:rsidR="0019504D" w:rsidRPr="0019504D" w:rsidRDefault="0019504D" w:rsidP="0019504D">
      <w:pPr>
        <w:pStyle w:val="EndNoteBibliography"/>
        <w:spacing w:after="0"/>
        <w:ind w:left="720" w:hanging="720"/>
      </w:pPr>
      <w:r w:rsidRPr="0019504D">
        <w:t>20.</w:t>
      </w:r>
      <w:r w:rsidRPr="0019504D">
        <w:tab/>
        <w:t xml:space="preserve">Rowe, </w:t>
      </w:r>
      <w:r w:rsidRPr="0019504D">
        <w:rPr>
          <w:i/>
        </w:rPr>
        <w:t>The Effects of Cancer on Romantic and Sexual Relationships for Young People Entering Adulthood</w:t>
      </w:r>
      <w:r w:rsidRPr="0019504D">
        <w:t>. 2018, East London: UEL Research Depository.</w:t>
      </w:r>
    </w:p>
    <w:p w14:paraId="4B76E3FB" w14:textId="77777777" w:rsidR="0019504D" w:rsidRPr="0019504D" w:rsidRDefault="0019504D" w:rsidP="0019504D">
      <w:pPr>
        <w:pStyle w:val="EndNoteBibliography"/>
        <w:spacing w:after="0"/>
        <w:ind w:left="720" w:hanging="720"/>
      </w:pPr>
      <w:r w:rsidRPr="0019504D">
        <w:t>21.</w:t>
      </w:r>
      <w:r w:rsidRPr="0019504D">
        <w:tab/>
        <w:t xml:space="preserve">Husson, O., et al., </w:t>
      </w:r>
      <w:r w:rsidRPr="0019504D">
        <w:rPr>
          <w:i/>
        </w:rPr>
        <w:t>Protocol for the development of a Core Outcome Set (COS) for Adolescents and Young Adults (AYAs) with cancer.</w:t>
      </w:r>
      <w:r w:rsidRPr="0019504D">
        <w:t xml:space="preserve"> BMC cancer, 2024. </w:t>
      </w:r>
      <w:r w:rsidRPr="0019504D">
        <w:rPr>
          <w:b/>
        </w:rPr>
        <w:t>24</w:t>
      </w:r>
      <w:r w:rsidRPr="0019504D">
        <w:t>(1): p. 126.</w:t>
      </w:r>
    </w:p>
    <w:p w14:paraId="7C677CF3" w14:textId="77777777" w:rsidR="0019504D" w:rsidRPr="0019504D" w:rsidRDefault="0019504D" w:rsidP="0019504D">
      <w:pPr>
        <w:pStyle w:val="EndNoteBibliography"/>
        <w:spacing w:after="0"/>
        <w:ind w:left="720" w:hanging="720"/>
      </w:pPr>
      <w:r w:rsidRPr="0019504D">
        <w:t>22.</w:t>
      </w:r>
      <w:r w:rsidRPr="0019504D">
        <w:tab/>
        <w:t xml:space="preserve">Janssen, S.H., et al., </w:t>
      </w:r>
      <w:r w:rsidRPr="0019504D">
        <w:rPr>
          <w:i/>
        </w:rPr>
        <w:t>Core Patient-Centered Outcomes for Adolescents and Young Adults with Cancer: A Comprehensive Review of the Literature from the STRONG-AYA Project.</w:t>
      </w:r>
      <w:r w:rsidRPr="0019504D">
        <w:t xml:space="preserve"> Cancers, 2025. </w:t>
      </w:r>
      <w:r w:rsidRPr="0019504D">
        <w:rPr>
          <w:b/>
        </w:rPr>
        <w:t>17</w:t>
      </w:r>
      <w:r w:rsidRPr="0019504D">
        <w:t>(3): p. 454.</w:t>
      </w:r>
    </w:p>
    <w:p w14:paraId="774FB20F" w14:textId="77777777" w:rsidR="0019504D" w:rsidRPr="0019504D" w:rsidRDefault="0019504D" w:rsidP="0019504D">
      <w:pPr>
        <w:pStyle w:val="EndNoteBibliography"/>
        <w:spacing w:after="0"/>
        <w:ind w:left="720" w:hanging="720"/>
      </w:pPr>
      <w:r w:rsidRPr="0019504D">
        <w:t>23.</w:t>
      </w:r>
      <w:r w:rsidRPr="0019504D">
        <w:tab/>
        <w:t xml:space="preserve">Tong, A., et al., </w:t>
      </w:r>
      <w:r w:rsidRPr="0019504D">
        <w:rPr>
          <w:i/>
        </w:rPr>
        <w:t>Enhancing transparency in reporting the synthesis of qualitative research: ENTREQ.</w:t>
      </w:r>
      <w:r w:rsidRPr="0019504D">
        <w:t xml:space="preserve"> BMC medical research methodology, 2012. </w:t>
      </w:r>
      <w:r w:rsidRPr="0019504D">
        <w:rPr>
          <w:b/>
        </w:rPr>
        <w:t>12</w:t>
      </w:r>
      <w:r w:rsidRPr="0019504D">
        <w:t>: p. 1-8.</w:t>
      </w:r>
    </w:p>
    <w:p w14:paraId="0614B143" w14:textId="77777777" w:rsidR="0019504D" w:rsidRPr="0019504D" w:rsidRDefault="0019504D" w:rsidP="0019504D">
      <w:pPr>
        <w:pStyle w:val="EndNoteBibliography"/>
        <w:spacing w:after="0"/>
        <w:ind w:left="720" w:hanging="720"/>
      </w:pPr>
      <w:r w:rsidRPr="0019504D">
        <w:t>24.</w:t>
      </w:r>
      <w:r w:rsidRPr="0019504D">
        <w:tab/>
        <w:t xml:space="preserve">Dodd, S., et al., </w:t>
      </w:r>
      <w:r w:rsidRPr="0019504D">
        <w:rPr>
          <w:i/>
        </w:rPr>
        <w:t>A taxonomy has been developed for outcomes in medical research to help improve knowledge discovery.</w:t>
      </w:r>
      <w:r w:rsidRPr="0019504D">
        <w:t xml:space="preserve"> Journal of clinical epidemiology, 2018. </w:t>
      </w:r>
      <w:r w:rsidRPr="0019504D">
        <w:rPr>
          <w:b/>
        </w:rPr>
        <w:t>96</w:t>
      </w:r>
      <w:r w:rsidRPr="0019504D">
        <w:t>: p. 84-92.</w:t>
      </w:r>
    </w:p>
    <w:p w14:paraId="349EA5ED" w14:textId="24091920" w:rsidR="0019504D" w:rsidRPr="0019504D" w:rsidRDefault="0019504D" w:rsidP="0019504D">
      <w:pPr>
        <w:pStyle w:val="EndNoteBibliography"/>
        <w:spacing w:after="0"/>
        <w:ind w:left="720" w:hanging="720"/>
      </w:pPr>
      <w:r w:rsidRPr="0019504D">
        <w:t>25.</w:t>
      </w:r>
      <w:r w:rsidRPr="0019504D">
        <w:tab/>
        <w:t xml:space="preserve">Programme, C.A.S. </w:t>
      </w:r>
      <w:r w:rsidRPr="0019504D">
        <w:rPr>
          <w:i/>
        </w:rPr>
        <w:t>Critical Appraisal Skills Programme (CASP) for Qualitative Studies checklist</w:t>
      </w:r>
      <w:r w:rsidRPr="0019504D">
        <w:t xml:space="preserve">. 2018; Available from: </w:t>
      </w:r>
      <w:hyperlink r:id="rId8" w:history="1">
        <w:r w:rsidRPr="0019504D">
          <w:rPr>
            <w:rStyle w:val="Hyperlink"/>
          </w:rPr>
          <w:t>https://casp-uk.net/checklists-archive/casp-qualitative-studies-checklist-fillable.pdf</w:t>
        </w:r>
      </w:hyperlink>
      <w:r w:rsidRPr="0019504D">
        <w:t>.</w:t>
      </w:r>
    </w:p>
    <w:p w14:paraId="6A06F3CF" w14:textId="77777777" w:rsidR="0019504D" w:rsidRPr="0019504D" w:rsidRDefault="0019504D" w:rsidP="0019504D">
      <w:pPr>
        <w:pStyle w:val="EndNoteBibliography"/>
        <w:spacing w:after="0"/>
        <w:ind w:left="720" w:hanging="720"/>
      </w:pPr>
      <w:r w:rsidRPr="0019504D">
        <w:t>26.</w:t>
      </w:r>
      <w:r w:rsidRPr="0019504D">
        <w:tab/>
        <w:t xml:space="preserve">Butler, A., H. Hall, and B. Copnell, </w:t>
      </w:r>
      <w:r w:rsidRPr="0019504D">
        <w:rPr>
          <w:i/>
        </w:rPr>
        <w:t>A guide to writing a qualitative systematic review protocol to enhance evidence‐based practice in nursing and health care.</w:t>
      </w:r>
      <w:r w:rsidRPr="0019504D">
        <w:t xml:space="preserve"> Worldviews on Evidence‐Based Nursing, 2016. </w:t>
      </w:r>
      <w:r w:rsidRPr="0019504D">
        <w:rPr>
          <w:b/>
        </w:rPr>
        <w:t>13</w:t>
      </w:r>
      <w:r w:rsidRPr="0019504D">
        <w:t>(3): p. 241-249.</w:t>
      </w:r>
    </w:p>
    <w:p w14:paraId="30C23C72" w14:textId="77777777" w:rsidR="0019504D" w:rsidRPr="0019504D" w:rsidRDefault="0019504D" w:rsidP="0019504D">
      <w:pPr>
        <w:pStyle w:val="EndNoteBibliography"/>
        <w:spacing w:after="0"/>
        <w:ind w:left="720" w:hanging="720"/>
      </w:pPr>
      <w:r w:rsidRPr="0019504D">
        <w:t>27.</w:t>
      </w:r>
      <w:r w:rsidRPr="0019504D">
        <w:tab/>
        <w:t xml:space="preserve">Harden, A. and J. Thomas, </w:t>
      </w:r>
      <w:r w:rsidRPr="0019504D">
        <w:rPr>
          <w:i/>
        </w:rPr>
        <w:t>Thematic synthesis.</w:t>
      </w:r>
      <w:r w:rsidRPr="0019504D">
        <w:t xml:space="preserve"> ESRC Research Methods Festival, 2008.</w:t>
      </w:r>
    </w:p>
    <w:p w14:paraId="1BD854A3" w14:textId="77777777" w:rsidR="0019504D" w:rsidRPr="0019504D" w:rsidRDefault="0019504D" w:rsidP="0019504D">
      <w:pPr>
        <w:pStyle w:val="EndNoteBibliography"/>
        <w:spacing w:after="0"/>
        <w:ind w:left="720" w:hanging="720"/>
      </w:pPr>
      <w:r w:rsidRPr="0019504D">
        <w:t>28.</w:t>
      </w:r>
      <w:r w:rsidRPr="0019504D">
        <w:tab/>
        <w:t xml:space="preserve">Sandelowski, M., J. Barroso, and C.I. Voils, </w:t>
      </w:r>
      <w:r w:rsidRPr="0019504D">
        <w:rPr>
          <w:i/>
        </w:rPr>
        <w:t>Using qualitative metasummary to synthesize qualitative and quantitative descriptive findings.</w:t>
      </w:r>
      <w:r w:rsidRPr="0019504D">
        <w:t xml:space="preserve"> Research in nursing &amp; health, 2007. </w:t>
      </w:r>
      <w:r w:rsidRPr="0019504D">
        <w:rPr>
          <w:b/>
        </w:rPr>
        <w:t>30</w:t>
      </w:r>
      <w:r w:rsidRPr="0019504D">
        <w:t>(1): p. 99-111.</w:t>
      </w:r>
    </w:p>
    <w:p w14:paraId="5A6C9B78" w14:textId="77777777" w:rsidR="0019504D" w:rsidRPr="0019504D" w:rsidRDefault="0019504D" w:rsidP="0019504D">
      <w:pPr>
        <w:pStyle w:val="EndNoteBibliography"/>
        <w:spacing w:after="0"/>
        <w:ind w:left="720" w:hanging="720"/>
      </w:pPr>
      <w:r w:rsidRPr="0019504D">
        <w:t>29.</w:t>
      </w:r>
      <w:r w:rsidRPr="0019504D">
        <w:tab/>
        <w:t xml:space="preserve">Dobinson, K.A., et al., </w:t>
      </w:r>
      <w:r w:rsidRPr="0019504D">
        <w:rPr>
          <w:i/>
        </w:rPr>
        <w:t>A Grounded Theory Investigation into the Psychosexual Unmet Needs of Adolescent and Young Adult Cancer Survivors.</w:t>
      </w:r>
      <w:r w:rsidRPr="0019504D">
        <w:t xml:space="preserve"> J Adolesc Young Adult Oncol, 2016. </w:t>
      </w:r>
      <w:r w:rsidRPr="0019504D">
        <w:rPr>
          <w:b/>
        </w:rPr>
        <w:t>5</w:t>
      </w:r>
      <w:r w:rsidRPr="0019504D">
        <w:t>(2): p. 135-45.</w:t>
      </w:r>
    </w:p>
    <w:p w14:paraId="42D5231D" w14:textId="77777777" w:rsidR="0019504D" w:rsidRPr="0019504D" w:rsidRDefault="0019504D" w:rsidP="0019504D">
      <w:pPr>
        <w:pStyle w:val="EndNoteBibliography"/>
        <w:spacing w:after="0"/>
        <w:ind w:left="720" w:hanging="720"/>
      </w:pPr>
      <w:r w:rsidRPr="0019504D">
        <w:t>30.</w:t>
      </w:r>
      <w:r w:rsidRPr="0019504D">
        <w:tab/>
        <w:t xml:space="preserve">Wirtz, M.R., Z.N. Ahmad, and J.S. Ford, </w:t>
      </w:r>
      <w:r w:rsidRPr="0019504D">
        <w:rPr>
          <w:i/>
        </w:rPr>
        <w:t>“What if I die and no one had ever romantically loved me?”: sexual well-being in a sample of YA cancer survivors.</w:t>
      </w:r>
      <w:r w:rsidRPr="0019504D">
        <w:t xml:space="preserve"> Journal of Cancer Survivorship, 2024. </w:t>
      </w:r>
      <w:r w:rsidRPr="0019504D">
        <w:rPr>
          <w:b/>
        </w:rPr>
        <w:t>18</w:t>
      </w:r>
      <w:r w:rsidRPr="0019504D">
        <w:t>(1): p. 186-195.</w:t>
      </w:r>
    </w:p>
    <w:p w14:paraId="7E4E2497" w14:textId="77777777" w:rsidR="0019504D" w:rsidRPr="0019504D" w:rsidRDefault="0019504D" w:rsidP="0019504D">
      <w:pPr>
        <w:pStyle w:val="EndNoteBibliography"/>
        <w:spacing w:after="0"/>
        <w:ind w:left="720" w:hanging="720"/>
      </w:pPr>
      <w:r w:rsidRPr="0019504D">
        <w:t>31.</w:t>
      </w:r>
      <w:r w:rsidRPr="0019504D">
        <w:tab/>
        <w:t xml:space="preserve">Yoshida, K. and Y. Matsui, </w:t>
      </w:r>
      <w:r w:rsidRPr="0019504D">
        <w:rPr>
          <w:i/>
        </w:rPr>
        <w:t>The Impact of Cancer on Romantic Relationships and Marriage Postdiagnosis Among Young Adult Cancer Survivors in Japan: A Qualitative Study.</w:t>
      </w:r>
      <w:r w:rsidRPr="0019504D">
        <w:t xml:space="preserve"> J Adolesc Young Adult Oncol, 2022. </w:t>
      </w:r>
      <w:r w:rsidRPr="0019504D">
        <w:rPr>
          <w:b/>
        </w:rPr>
        <w:t>11</w:t>
      </w:r>
      <w:r w:rsidRPr="0019504D">
        <w:t>(2): p. 146-155.</w:t>
      </w:r>
    </w:p>
    <w:p w14:paraId="7770623B" w14:textId="77777777" w:rsidR="0019504D" w:rsidRPr="0019504D" w:rsidRDefault="0019504D" w:rsidP="0019504D">
      <w:pPr>
        <w:pStyle w:val="EndNoteBibliography"/>
        <w:spacing w:after="0"/>
        <w:ind w:left="720" w:hanging="720"/>
      </w:pPr>
      <w:r w:rsidRPr="0019504D">
        <w:t>32.</w:t>
      </w:r>
      <w:r w:rsidRPr="0019504D">
        <w:tab/>
        <w:t xml:space="preserve">Hauken, M.A. and T.M. Larsen, </w:t>
      </w:r>
      <w:r w:rsidRPr="0019504D">
        <w:rPr>
          <w:i/>
        </w:rPr>
        <w:t>Young adult cancer patients’ experiences of private social network support during cancer treatment.</w:t>
      </w:r>
      <w:r w:rsidRPr="0019504D">
        <w:t xml:space="preserve"> Journal of clinical nursing, 2019. </w:t>
      </w:r>
      <w:r w:rsidRPr="0019504D">
        <w:rPr>
          <w:b/>
        </w:rPr>
        <w:t>28</w:t>
      </w:r>
      <w:r w:rsidRPr="0019504D">
        <w:t>(15-16): p. 2953-2965.</w:t>
      </w:r>
    </w:p>
    <w:p w14:paraId="45C8E722" w14:textId="77777777" w:rsidR="0019504D" w:rsidRPr="0019504D" w:rsidRDefault="0019504D" w:rsidP="0019504D">
      <w:pPr>
        <w:pStyle w:val="EndNoteBibliography"/>
        <w:spacing w:after="0"/>
        <w:ind w:left="720" w:hanging="720"/>
      </w:pPr>
      <w:r w:rsidRPr="0019504D">
        <w:t>33.</w:t>
      </w:r>
      <w:r w:rsidRPr="0019504D">
        <w:tab/>
        <w:t xml:space="preserve">Moules, N.J., et al., </w:t>
      </w:r>
      <w:r w:rsidRPr="0019504D">
        <w:rPr>
          <w:i/>
        </w:rPr>
        <w:t>"Family Is Who They Say They Are"(a): Examining the Effects of Cancer on the Romantic Partners of Adolescents and Young Adults.</w:t>
      </w:r>
      <w:r w:rsidRPr="0019504D">
        <w:t xml:space="preserve"> J Fam Nurs, 2018. </w:t>
      </w:r>
      <w:r w:rsidRPr="0019504D">
        <w:rPr>
          <w:b/>
        </w:rPr>
        <w:t>24</w:t>
      </w:r>
      <w:r w:rsidRPr="0019504D">
        <w:t>(3): p. 374-404.</w:t>
      </w:r>
    </w:p>
    <w:p w14:paraId="0F535511" w14:textId="77777777" w:rsidR="0019504D" w:rsidRPr="0019504D" w:rsidRDefault="0019504D" w:rsidP="0019504D">
      <w:pPr>
        <w:pStyle w:val="EndNoteBibliography"/>
        <w:spacing w:after="0"/>
        <w:ind w:left="720" w:hanging="720"/>
      </w:pPr>
      <w:r w:rsidRPr="0019504D">
        <w:t>34.</w:t>
      </w:r>
      <w:r w:rsidRPr="0019504D">
        <w:tab/>
        <w:t xml:space="preserve">Gorman, J.R., et al., </w:t>
      </w:r>
      <w:r w:rsidRPr="0019504D">
        <w:rPr>
          <w:i/>
        </w:rPr>
        <w:t>Navigating sexual health in cancer survivorship: a dyadic perspective.</w:t>
      </w:r>
      <w:r w:rsidRPr="0019504D">
        <w:t xml:space="preserve"> Support Care Cancer, 2020. </w:t>
      </w:r>
      <w:r w:rsidRPr="0019504D">
        <w:rPr>
          <w:b/>
        </w:rPr>
        <w:t>28</w:t>
      </w:r>
      <w:r w:rsidRPr="0019504D">
        <w:t>(11): p. 5429-5439.</w:t>
      </w:r>
    </w:p>
    <w:p w14:paraId="2E520028" w14:textId="77777777" w:rsidR="0019504D" w:rsidRPr="0019504D" w:rsidRDefault="0019504D" w:rsidP="0019504D">
      <w:pPr>
        <w:pStyle w:val="EndNoteBibliography"/>
        <w:spacing w:after="0"/>
        <w:ind w:left="720" w:hanging="720"/>
      </w:pPr>
      <w:r w:rsidRPr="0019504D">
        <w:t>35.</w:t>
      </w:r>
      <w:r w:rsidRPr="0019504D">
        <w:tab/>
        <w:t xml:space="preserve">Bentsen, L., et al., </w:t>
      </w:r>
      <w:r w:rsidRPr="0019504D">
        <w:rPr>
          <w:i/>
        </w:rPr>
        <w:t>Sexuality, intimacy, and body image among adolescents and young adults with cancer: a qualitative, explorative study.</w:t>
      </w:r>
      <w:r w:rsidRPr="0019504D">
        <w:t xml:space="preserve"> Supportive Care in Cancer, 2024. </w:t>
      </w:r>
      <w:r w:rsidRPr="0019504D">
        <w:rPr>
          <w:b/>
        </w:rPr>
        <w:t>32</w:t>
      </w:r>
      <w:r w:rsidRPr="0019504D">
        <w:t>(4): p. 219.</w:t>
      </w:r>
    </w:p>
    <w:p w14:paraId="4AD27A0A" w14:textId="77777777" w:rsidR="0019504D" w:rsidRPr="0019504D" w:rsidRDefault="0019504D" w:rsidP="0019504D">
      <w:pPr>
        <w:pStyle w:val="EndNoteBibliography"/>
        <w:spacing w:after="0"/>
        <w:ind w:left="720" w:hanging="720"/>
      </w:pPr>
      <w:r w:rsidRPr="0019504D">
        <w:lastRenderedPageBreak/>
        <w:t>36.</w:t>
      </w:r>
      <w:r w:rsidRPr="0019504D">
        <w:tab/>
        <w:t xml:space="preserve">Freidus, R.A., </w:t>
      </w:r>
      <w:r w:rsidRPr="0019504D">
        <w:rPr>
          <w:i/>
        </w:rPr>
        <w:t>Experiences of men who commit to romantic relationships with younger breast cancer survivors: A qualitative study.</w:t>
      </w:r>
      <w:r w:rsidRPr="0019504D">
        <w:t xml:space="preserve"> J Psychosoc Oncol, 2017. </w:t>
      </w:r>
      <w:r w:rsidRPr="0019504D">
        <w:rPr>
          <w:b/>
        </w:rPr>
        <w:t>35</w:t>
      </w:r>
      <w:r w:rsidRPr="0019504D">
        <w:t>(4): p. 494-512.</w:t>
      </w:r>
    </w:p>
    <w:p w14:paraId="2DE8B4BA" w14:textId="77777777" w:rsidR="0019504D" w:rsidRPr="0019504D" w:rsidRDefault="0019504D" w:rsidP="0019504D">
      <w:pPr>
        <w:pStyle w:val="EndNoteBibliography"/>
        <w:spacing w:after="0"/>
        <w:ind w:left="720" w:hanging="720"/>
      </w:pPr>
      <w:r w:rsidRPr="0019504D">
        <w:t>37.</w:t>
      </w:r>
      <w:r w:rsidRPr="0019504D">
        <w:tab/>
        <w:t xml:space="preserve">Panjwani, A.A., et al., </w:t>
      </w:r>
      <w:r w:rsidRPr="0019504D">
        <w:rPr>
          <w:i/>
        </w:rPr>
        <w:t>Illness uncertainties tied to developmental tasks among young adult survivors of hematologic cancers.</w:t>
      </w:r>
      <w:r w:rsidRPr="0019504D">
        <w:t xml:space="preserve"> Journal of Adolescent and Young Adult Oncology, 2019. </w:t>
      </w:r>
      <w:r w:rsidRPr="0019504D">
        <w:rPr>
          <w:b/>
        </w:rPr>
        <w:t>8</w:t>
      </w:r>
      <w:r w:rsidRPr="0019504D">
        <w:t>(2): p. 149-156.</w:t>
      </w:r>
    </w:p>
    <w:p w14:paraId="0904387C" w14:textId="77777777" w:rsidR="0019504D" w:rsidRPr="0019504D" w:rsidRDefault="0019504D" w:rsidP="0019504D">
      <w:pPr>
        <w:pStyle w:val="EndNoteBibliography"/>
        <w:spacing w:after="0"/>
        <w:ind w:left="720" w:hanging="720"/>
      </w:pPr>
      <w:r w:rsidRPr="0019504D">
        <w:t>38.</w:t>
      </w:r>
      <w:r w:rsidRPr="0019504D">
        <w:tab/>
        <w:t xml:space="preserve">A, M.R., et al., </w:t>
      </w:r>
      <w:r w:rsidRPr="0019504D">
        <w:rPr>
          <w:i/>
        </w:rPr>
        <w:t>A comparison of heterosexual and LGBTQ cancer survivors' outlooks on relationships, family building, possible infertility, and patient-doctor fertility risk communication.</w:t>
      </w:r>
      <w:r w:rsidRPr="0019504D">
        <w:t xml:space="preserve"> J Cancer Surviv, 2016. </w:t>
      </w:r>
      <w:r w:rsidRPr="0019504D">
        <w:rPr>
          <w:b/>
        </w:rPr>
        <w:t>10</w:t>
      </w:r>
      <w:r w:rsidRPr="0019504D">
        <w:t>(5): p. 935-42.</w:t>
      </w:r>
    </w:p>
    <w:p w14:paraId="43D942E7" w14:textId="77777777" w:rsidR="0019504D" w:rsidRPr="0019504D" w:rsidRDefault="0019504D" w:rsidP="0019504D">
      <w:pPr>
        <w:pStyle w:val="EndNoteBibliography"/>
        <w:spacing w:after="0"/>
        <w:ind w:left="720" w:hanging="720"/>
      </w:pPr>
      <w:r w:rsidRPr="0019504D">
        <w:t>39.</w:t>
      </w:r>
      <w:r w:rsidRPr="0019504D">
        <w:tab/>
        <w:t xml:space="preserve">Davies, J., B. Hannigan, and D. Kelly, </w:t>
      </w:r>
      <w:r w:rsidRPr="0019504D">
        <w:rPr>
          <w:i/>
        </w:rPr>
        <w:t>The experience of partners supporting adolescents and young adults with cancer.</w:t>
      </w:r>
      <w:r w:rsidRPr="0019504D">
        <w:t xml:space="preserve"> Journal of advanced nursing, 2019. </w:t>
      </w:r>
      <w:r w:rsidRPr="0019504D">
        <w:rPr>
          <w:b/>
        </w:rPr>
        <w:t>75</w:t>
      </w:r>
      <w:r w:rsidRPr="0019504D">
        <w:t>(11): p. 2890-2898.</w:t>
      </w:r>
    </w:p>
    <w:p w14:paraId="710D6963" w14:textId="77777777" w:rsidR="0019504D" w:rsidRPr="0019504D" w:rsidRDefault="0019504D" w:rsidP="0019504D">
      <w:pPr>
        <w:pStyle w:val="EndNoteBibliography"/>
        <w:spacing w:after="0"/>
        <w:ind w:left="720" w:hanging="720"/>
      </w:pPr>
      <w:r w:rsidRPr="0019504D">
        <w:t>40.</w:t>
      </w:r>
      <w:r w:rsidRPr="0019504D">
        <w:tab/>
        <w:t xml:space="preserve">Gao, W., et al., </w:t>
      </w:r>
      <w:r w:rsidRPr="0019504D">
        <w:rPr>
          <w:i/>
        </w:rPr>
        <w:t>The role expectations of young women as wives after breast cancer treatment: A qualitative study.</w:t>
      </w:r>
      <w:r w:rsidRPr="0019504D">
        <w:t xml:space="preserve"> International Journal of Nursing Sciences, 2024. </w:t>
      </w:r>
      <w:r w:rsidRPr="0019504D">
        <w:rPr>
          <w:b/>
        </w:rPr>
        <w:t>11</w:t>
      </w:r>
      <w:r w:rsidRPr="0019504D">
        <w:t>(3): p. 366-373.</w:t>
      </w:r>
    </w:p>
    <w:p w14:paraId="3C8E422D" w14:textId="77777777" w:rsidR="0019504D" w:rsidRPr="0019504D" w:rsidRDefault="0019504D" w:rsidP="0019504D">
      <w:pPr>
        <w:pStyle w:val="EndNoteBibliography"/>
        <w:spacing w:after="0"/>
        <w:ind w:left="720" w:hanging="720"/>
      </w:pPr>
      <w:r w:rsidRPr="0019504D">
        <w:t>41.</w:t>
      </w:r>
      <w:r w:rsidRPr="0019504D">
        <w:tab/>
        <w:t xml:space="preserve">Robertson, E.G., et al., </w:t>
      </w:r>
      <w:r w:rsidRPr="0019504D">
        <w:rPr>
          <w:i/>
        </w:rPr>
        <w:t>Sexual and Romantic Relationships: Experiences of Adolescent and Young Adult Cancer Survivors.</w:t>
      </w:r>
      <w:r w:rsidRPr="0019504D">
        <w:t xml:space="preserve"> J Adolesc Young Adult Oncol, 2016. </w:t>
      </w:r>
      <w:r w:rsidRPr="0019504D">
        <w:rPr>
          <w:b/>
        </w:rPr>
        <w:t>5</w:t>
      </w:r>
      <w:r w:rsidRPr="0019504D">
        <w:t>(3): p. 286-91.</w:t>
      </w:r>
    </w:p>
    <w:p w14:paraId="362B4DE7" w14:textId="77777777" w:rsidR="0019504D" w:rsidRPr="0019504D" w:rsidRDefault="0019504D" w:rsidP="0019504D">
      <w:pPr>
        <w:pStyle w:val="EndNoteBibliography"/>
        <w:spacing w:after="0"/>
        <w:ind w:left="720" w:hanging="720"/>
      </w:pPr>
      <w:r w:rsidRPr="0019504D">
        <w:t>42.</w:t>
      </w:r>
      <w:r w:rsidRPr="0019504D">
        <w:tab/>
        <w:t xml:space="preserve">Yoshida, K., Y. Matsui, and S. Ando, </w:t>
      </w:r>
      <w:r w:rsidRPr="0019504D">
        <w:rPr>
          <w:i/>
        </w:rPr>
        <w:t>Partners’ Perspectives on the Impact of Cancer on Romantic Relationships and Marriage in Adolescent and Young Adult Cancer Survivors.</w:t>
      </w:r>
      <w:r w:rsidRPr="0019504D">
        <w:t xml:space="preserve"> Journal of Adolescent and Young Adult Oncology, 2025.</w:t>
      </w:r>
    </w:p>
    <w:p w14:paraId="3BABA8DB" w14:textId="77777777" w:rsidR="0019504D" w:rsidRPr="0019504D" w:rsidRDefault="0019504D" w:rsidP="0019504D">
      <w:pPr>
        <w:pStyle w:val="EndNoteBibliography"/>
        <w:spacing w:after="0"/>
        <w:ind w:left="720" w:hanging="720"/>
      </w:pPr>
      <w:r w:rsidRPr="0019504D">
        <w:t>43.</w:t>
      </w:r>
      <w:r w:rsidRPr="0019504D">
        <w:tab/>
        <w:t xml:space="preserve">M Russell, A., et al., </w:t>
      </w:r>
      <w:r w:rsidRPr="0019504D">
        <w:rPr>
          <w:i/>
        </w:rPr>
        <w:t>A comparison of heterosexual and LGBTQ cancer survivors’ outlooks on relationships, family building, possible infertility, and patient-doctor fertility risk communication.</w:t>
      </w:r>
      <w:r w:rsidRPr="0019504D">
        <w:t xml:space="preserve"> Journal of Cancer Survivorship, 2016. </w:t>
      </w:r>
      <w:r w:rsidRPr="0019504D">
        <w:rPr>
          <w:b/>
        </w:rPr>
        <w:t>10</w:t>
      </w:r>
      <w:r w:rsidRPr="0019504D">
        <w:t>: p. 935-942.</w:t>
      </w:r>
    </w:p>
    <w:p w14:paraId="78D6B146" w14:textId="77777777" w:rsidR="0019504D" w:rsidRPr="0019504D" w:rsidRDefault="0019504D" w:rsidP="0019504D">
      <w:pPr>
        <w:pStyle w:val="EndNoteBibliography"/>
        <w:spacing w:after="0"/>
        <w:ind w:left="720" w:hanging="720"/>
      </w:pPr>
      <w:r w:rsidRPr="0019504D">
        <w:t>44.</w:t>
      </w:r>
      <w:r w:rsidRPr="0019504D">
        <w:tab/>
        <w:t xml:space="preserve">Iannarino, N.T. and A.L. Palmer-Wackerly, </w:t>
      </w:r>
      <w:r w:rsidRPr="0019504D">
        <w:rPr>
          <w:i/>
        </w:rPr>
        <w:t>Fertility preservation decision-making communication between young adult cancer patients and their romantic partners: An application of the DECIDE typology.</w:t>
      </w:r>
      <w:r w:rsidRPr="0019504D">
        <w:t xml:space="preserve"> Health Communication, 2022. </w:t>
      </w:r>
      <w:r w:rsidRPr="0019504D">
        <w:rPr>
          <w:b/>
        </w:rPr>
        <w:t>37</w:t>
      </w:r>
      <w:r w:rsidRPr="0019504D">
        <w:t>(6): p. 778-789.</w:t>
      </w:r>
    </w:p>
    <w:p w14:paraId="58704395" w14:textId="77777777" w:rsidR="0019504D" w:rsidRPr="0019504D" w:rsidRDefault="0019504D" w:rsidP="0019504D">
      <w:pPr>
        <w:pStyle w:val="EndNoteBibliography"/>
        <w:spacing w:after="0"/>
        <w:ind w:left="720" w:hanging="720"/>
      </w:pPr>
      <w:r w:rsidRPr="0019504D">
        <w:t>45.</w:t>
      </w:r>
      <w:r w:rsidRPr="0019504D">
        <w:tab/>
        <w:t xml:space="preserve">Gorman, J.R., et al., </w:t>
      </w:r>
      <w:r w:rsidRPr="0019504D">
        <w:rPr>
          <w:i/>
        </w:rPr>
        <w:t>Adapting a theory-informed intervention to help young adult couples cope with reproductive and sexual concerns after cancer.</w:t>
      </w:r>
      <w:r w:rsidRPr="0019504D">
        <w:t xml:space="preserve"> Frontiers in Psychology, 2022. </w:t>
      </w:r>
      <w:r w:rsidRPr="0019504D">
        <w:rPr>
          <w:b/>
        </w:rPr>
        <w:t>13</w:t>
      </w:r>
      <w:r w:rsidRPr="0019504D">
        <w:t>: p. 813548.</w:t>
      </w:r>
    </w:p>
    <w:p w14:paraId="7D62B9D9" w14:textId="77777777" w:rsidR="0019504D" w:rsidRPr="0019504D" w:rsidRDefault="0019504D" w:rsidP="0019504D">
      <w:pPr>
        <w:pStyle w:val="EndNoteBibliography"/>
        <w:spacing w:after="0"/>
        <w:ind w:left="720" w:hanging="720"/>
      </w:pPr>
      <w:r w:rsidRPr="0019504D">
        <w:t>46.</w:t>
      </w:r>
      <w:r w:rsidRPr="0019504D">
        <w:tab/>
        <w:t xml:space="preserve">Bowlby, J., </w:t>
      </w:r>
      <w:r w:rsidRPr="0019504D">
        <w:rPr>
          <w:i/>
        </w:rPr>
        <w:t>Attachment and loss</w:t>
      </w:r>
      <w:r w:rsidRPr="0019504D">
        <w:t>. 1969: Random House.</w:t>
      </w:r>
    </w:p>
    <w:p w14:paraId="40AEE642" w14:textId="77777777" w:rsidR="0019504D" w:rsidRPr="0019504D" w:rsidRDefault="0019504D" w:rsidP="0019504D">
      <w:pPr>
        <w:pStyle w:val="EndNoteBibliography"/>
        <w:spacing w:after="0"/>
        <w:ind w:left="720" w:hanging="720"/>
      </w:pPr>
      <w:r w:rsidRPr="0019504D">
        <w:t>47.</w:t>
      </w:r>
      <w:r w:rsidRPr="0019504D">
        <w:tab/>
        <w:t xml:space="preserve">Nicholls, W., N. Hulbert‐Williams, and R. Bramwell, </w:t>
      </w:r>
      <w:r w:rsidRPr="0019504D">
        <w:rPr>
          <w:i/>
        </w:rPr>
        <w:t>The role of relationship attachment in psychological adjustment to cancer in patients and caregivers: a systematic review of the literature.</w:t>
      </w:r>
      <w:r w:rsidRPr="0019504D">
        <w:t xml:space="preserve"> Psycho‐Oncology, 2014. </w:t>
      </w:r>
      <w:r w:rsidRPr="0019504D">
        <w:rPr>
          <w:b/>
        </w:rPr>
        <w:t>23</w:t>
      </w:r>
      <w:r w:rsidRPr="0019504D">
        <w:t>(10): p. 1083-1095.</w:t>
      </w:r>
    </w:p>
    <w:p w14:paraId="6CFEC51D" w14:textId="77777777" w:rsidR="0019504D" w:rsidRPr="0019504D" w:rsidRDefault="0019504D" w:rsidP="0019504D">
      <w:pPr>
        <w:pStyle w:val="EndNoteBibliography"/>
        <w:spacing w:after="0"/>
        <w:ind w:left="720" w:hanging="720"/>
      </w:pPr>
      <w:r w:rsidRPr="0019504D">
        <w:t>48.</w:t>
      </w:r>
      <w:r w:rsidRPr="0019504D">
        <w:tab/>
        <w:t xml:space="preserve">Sira, N., et al., </w:t>
      </w:r>
      <w:r w:rsidRPr="0019504D">
        <w:rPr>
          <w:i/>
        </w:rPr>
        <w:t>Infertility and Identity: A Closer Look Into Experiences of Emerging Young Adult Childhood Cancer Survivors.</w:t>
      </w:r>
      <w:r w:rsidRPr="0019504D">
        <w:t xml:space="preserve"> Journal of Pediatric Hematology/Oncology Nursing, 2024. </w:t>
      </w:r>
      <w:r w:rsidRPr="0019504D">
        <w:rPr>
          <w:b/>
        </w:rPr>
        <w:t>41</w:t>
      </w:r>
      <w:r w:rsidRPr="0019504D">
        <w:t>(1): p. 32-43.</w:t>
      </w:r>
    </w:p>
    <w:p w14:paraId="28FFF4FE" w14:textId="77777777" w:rsidR="0019504D" w:rsidRPr="0019504D" w:rsidRDefault="0019504D" w:rsidP="0019504D">
      <w:pPr>
        <w:pStyle w:val="EndNoteBibliography"/>
        <w:spacing w:after="0"/>
        <w:ind w:left="720" w:hanging="720"/>
      </w:pPr>
      <w:r w:rsidRPr="0019504D">
        <w:t>49.</w:t>
      </w:r>
      <w:r w:rsidRPr="0019504D">
        <w:tab/>
        <w:t xml:space="preserve">Collaço, N., et al., </w:t>
      </w:r>
      <w:r w:rsidRPr="0019504D">
        <w:rPr>
          <w:i/>
        </w:rPr>
        <w:t>The experiences and needs of couples affected by prostate cancer aged 65 and under: a qualitative study.</w:t>
      </w:r>
      <w:r w:rsidRPr="0019504D">
        <w:t xml:space="preserve"> Journal of Cancer Survivorship, 2021. </w:t>
      </w:r>
      <w:r w:rsidRPr="0019504D">
        <w:rPr>
          <w:b/>
        </w:rPr>
        <w:t>15</w:t>
      </w:r>
      <w:r w:rsidRPr="0019504D">
        <w:t>: p. 358-366.</w:t>
      </w:r>
    </w:p>
    <w:p w14:paraId="0187EDA5" w14:textId="77777777" w:rsidR="0019504D" w:rsidRPr="0019504D" w:rsidRDefault="0019504D" w:rsidP="0019504D">
      <w:pPr>
        <w:pStyle w:val="EndNoteBibliography"/>
        <w:spacing w:after="0"/>
        <w:ind w:left="720" w:hanging="720"/>
      </w:pPr>
      <w:r w:rsidRPr="0019504D">
        <w:t>50.</w:t>
      </w:r>
      <w:r w:rsidRPr="0019504D">
        <w:tab/>
        <w:t xml:space="preserve">Pfund, G.N. and N.A. Lewis, </w:t>
      </w:r>
      <w:r w:rsidRPr="0019504D">
        <w:rPr>
          <w:i/>
        </w:rPr>
        <w:t>Aging with purpose: Developmental changes and benefits of purpose in life throughout the lifespan.</w:t>
      </w:r>
      <w:r w:rsidRPr="0019504D">
        <w:t xml:space="preserve"> Personality and healthy aging in adulthood: New directions and techniques, 2020: p. 27-42.</w:t>
      </w:r>
    </w:p>
    <w:p w14:paraId="70B36ABA" w14:textId="77777777" w:rsidR="0019504D" w:rsidRPr="0019504D" w:rsidRDefault="0019504D" w:rsidP="0019504D">
      <w:pPr>
        <w:pStyle w:val="EndNoteBibliography"/>
        <w:spacing w:after="0"/>
        <w:ind w:left="720" w:hanging="720"/>
      </w:pPr>
      <w:r w:rsidRPr="0019504D">
        <w:t>51.</w:t>
      </w:r>
      <w:r w:rsidRPr="0019504D">
        <w:tab/>
        <w:t xml:space="preserve">Acquati, C. and K. Kayser, </w:t>
      </w:r>
      <w:r w:rsidRPr="0019504D">
        <w:rPr>
          <w:i/>
        </w:rPr>
        <w:t>Dyadic coping across the lifespan: a comparison between younger and middle-aged couples with breast cancer.</w:t>
      </w:r>
      <w:r w:rsidRPr="0019504D">
        <w:t xml:space="preserve"> Frontiers in psychology, 2019. </w:t>
      </w:r>
      <w:r w:rsidRPr="0019504D">
        <w:rPr>
          <w:b/>
        </w:rPr>
        <w:t>10</w:t>
      </w:r>
      <w:r w:rsidRPr="0019504D">
        <w:t>: p. 404.</w:t>
      </w:r>
    </w:p>
    <w:p w14:paraId="106EEF93" w14:textId="77777777" w:rsidR="0019504D" w:rsidRPr="0019504D" w:rsidRDefault="0019504D" w:rsidP="0019504D">
      <w:pPr>
        <w:pStyle w:val="EndNoteBibliography"/>
        <w:spacing w:after="0"/>
        <w:ind w:left="720" w:hanging="720"/>
      </w:pPr>
      <w:r w:rsidRPr="0019504D">
        <w:t>52.</w:t>
      </w:r>
      <w:r w:rsidRPr="0019504D">
        <w:tab/>
        <w:t xml:space="preserve">Brown, B., </w:t>
      </w:r>
      <w:r w:rsidRPr="0019504D">
        <w:rPr>
          <w:i/>
        </w:rPr>
        <w:t>Daring greatly: How the courage to be vulnerable transforms the way we live, love, parent, and lead</w:t>
      </w:r>
      <w:r w:rsidRPr="0019504D">
        <w:t>. 2015: Penguin.</w:t>
      </w:r>
    </w:p>
    <w:p w14:paraId="29DDF958" w14:textId="77777777" w:rsidR="0019504D" w:rsidRPr="0019504D" w:rsidRDefault="0019504D" w:rsidP="0019504D">
      <w:pPr>
        <w:pStyle w:val="EndNoteBibliography"/>
        <w:spacing w:after="0"/>
        <w:ind w:left="720" w:hanging="720"/>
      </w:pPr>
      <w:r w:rsidRPr="0019504D">
        <w:t>53.</w:t>
      </w:r>
      <w:r w:rsidRPr="0019504D">
        <w:tab/>
        <w:t xml:space="preserve">Greup, S.R., et al., </w:t>
      </w:r>
      <w:r w:rsidRPr="0019504D">
        <w:rPr>
          <w:i/>
        </w:rPr>
        <w:t>Post-traumatic growth and resilience in adolescent and young adult cancer patients: An overview.</w:t>
      </w:r>
      <w:r w:rsidRPr="0019504D">
        <w:t xml:space="preserve"> Journal of adolescent and young adult oncology, 2018. </w:t>
      </w:r>
      <w:r w:rsidRPr="0019504D">
        <w:rPr>
          <w:b/>
        </w:rPr>
        <w:t>7</w:t>
      </w:r>
      <w:r w:rsidRPr="0019504D">
        <w:t>(1): p. 1-14.</w:t>
      </w:r>
    </w:p>
    <w:p w14:paraId="27EC0C57" w14:textId="77777777" w:rsidR="0019504D" w:rsidRPr="0019504D" w:rsidRDefault="0019504D" w:rsidP="0019504D">
      <w:pPr>
        <w:pStyle w:val="EndNoteBibliography"/>
        <w:spacing w:after="0"/>
        <w:ind w:left="720" w:hanging="720"/>
      </w:pPr>
      <w:r w:rsidRPr="0019504D">
        <w:t>54.</w:t>
      </w:r>
      <w:r w:rsidRPr="0019504D">
        <w:tab/>
        <w:t xml:space="preserve">Jim, H.S. and P.B. Jacobsen, </w:t>
      </w:r>
      <w:r w:rsidRPr="0019504D">
        <w:rPr>
          <w:i/>
        </w:rPr>
        <w:t>Posttraumatic stress and posttraumatic growth in cancer survivorship: a review.</w:t>
      </w:r>
      <w:r w:rsidRPr="0019504D">
        <w:t xml:space="preserve"> The Cancer Journal, 2008. </w:t>
      </w:r>
      <w:r w:rsidRPr="0019504D">
        <w:rPr>
          <w:b/>
        </w:rPr>
        <w:t>14</w:t>
      </w:r>
      <w:r w:rsidRPr="0019504D">
        <w:t>(6): p. 414-419.</w:t>
      </w:r>
    </w:p>
    <w:p w14:paraId="6CF8F602" w14:textId="77777777" w:rsidR="0019504D" w:rsidRPr="0019504D" w:rsidRDefault="0019504D" w:rsidP="0019504D">
      <w:pPr>
        <w:pStyle w:val="EndNoteBibliography"/>
        <w:spacing w:after="0"/>
        <w:ind w:left="720" w:hanging="720"/>
      </w:pPr>
      <w:r w:rsidRPr="0019504D">
        <w:t>55.</w:t>
      </w:r>
      <w:r w:rsidRPr="0019504D">
        <w:tab/>
        <w:t xml:space="preserve">Duran, B., </w:t>
      </w:r>
      <w:r w:rsidRPr="0019504D">
        <w:rPr>
          <w:i/>
        </w:rPr>
        <w:t>Posttraumatic growth as experienced by childhood cancer survivors and their families: a narrative synthesis of qualitative and quantitative research.</w:t>
      </w:r>
      <w:r w:rsidRPr="0019504D">
        <w:t xml:space="preserve"> Journal of Pediatric Oncology Nursing, 2013. </w:t>
      </w:r>
      <w:r w:rsidRPr="0019504D">
        <w:rPr>
          <w:b/>
        </w:rPr>
        <w:t>30</w:t>
      </w:r>
      <w:r w:rsidRPr="0019504D">
        <w:t>(4): p. 179-197.</w:t>
      </w:r>
    </w:p>
    <w:p w14:paraId="4C17243B" w14:textId="77777777" w:rsidR="0019504D" w:rsidRPr="0019504D" w:rsidRDefault="0019504D" w:rsidP="0019504D">
      <w:pPr>
        <w:pStyle w:val="EndNoteBibliography"/>
        <w:spacing w:after="0"/>
        <w:ind w:left="720" w:hanging="720"/>
      </w:pPr>
      <w:r w:rsidRPr="0019504D">
        <w:lastRenderedPageBreak/>
        <w:t>56.</w:t>
      </w:r>
      <w:r w:rsidRPr="0019504D">
        <w:tab/>
        <w:t xml:space="preserve">Nahata, L., et al., </w:t>
      </w:r>
      <w:r w:rsidRPr="0019504D">
        <w:rPr>
          <w:i/>
        </w:rPr>
        <w:t>Romantic Relationships and Physical Intimacy Among Survivors of Childhood Cancer.</w:t>
      </w:r>
      <w:r w:rsidRPr="0019504D">
        <w:t xml:space="preserve"> J Adolesc Young Adult Oncol, 2020. </w:t>
      </w:r>
      <w:r w:rsidRPr="0019504D">
        <w:rPr>
          <w:b/>
        </w:rPr>
        <w:t>9</w:t>
      </w:r>
      <w:r w:rsidRPr="0019504D">
        <w:t>(3): p. 359-366.</w:t>
      </w:r>
    </w:p>
    <w:p w14:paraId="469C96B8" w14:textId="77777777" w:rsidR="0019504D" w:rsidRPr="0019504D" w:rsidRDefault="0019504D" w:rsidP="0019504D">
      <w:pPr>
        <w:pStyle w:val="EndNoteBibliography"/>
        <w:spacing w:after="0"/>
        <w:ind w:left="720" w:hanging="720"/>
      </w:pPr>
      <w:r w:rsidRPr="0019504D">
        <w:t>57.</w:t>
      </w:r>
      <w:r w:rsidRPr="0019504D">
        <w:tab/>
        <w:t xml:space="preserve">Fergus, K.D. and R.E. Gray, </w:t>
      </w:r>
      <w:r w:rsidRPr="0019504D">
        <w:rPr>
          <w:i/>
        </w:rPr>
        <w:t>Relationship vulnerabilities during breast cancer: patient and partner perspectives.</w:t>
      </w:r>
      <w:r w:rsidRPr="0019504D">
        <w:t xml:space="preserve"> Psycho‐Oncology: Journal of the Psychological, Social and Behavioral Dimensions of Cancer, 2009. </w:t>
      </w:r>
      <w:r w:rsidRPr="0019504D">
        <w:rPr>
          <w:b/>
        </w:rPr>
        <w:t>18</w:t>
      </w:r>
      <w:r w:rsidRPr="0019504D">
        <w:t>(12): p. 1311-1322.</w:t>
      </w:r>
    </w:p>
    <w:p w14:paraId="250EE6EE" w14:textId="5A092839" w:rsidR="0019504D" w:rsidRPr="0019504D" w:rsidRDefault="0019504D" w:rsidP="0019504D">
      <w:pPr>
        <w:pStyle w:val="EndNoteBibliography"/>
        <w:spacing w:after="0"/>
        <w:ind w:left="720" w:hanging="720"/>
      </w:pPr>
      <w:r w:rsidRPr="0019504D">
        <w:t>58.</w:t>
      </w:r>
      <w:r w:rsidRPr="0019504D">
        <w:tab/>
        <w:t xml:space="preserve">Sansom-Daly, U., et al., </w:t>
      </w:r>
      <w:r w:rsidRPr="0019504D">
        <w:rPr>
          <w:i/>
        </w:rPr>
        <w:t>Online, group-based psychological support for adolescent and young adult cancer survivors: results from the recapture life randomized trial. Cancer s (Basel). 2021; 13 (10): 2460.</w:t>
      </w:r>
      <w:r w:rsidRPr="0019504D">
        <w:t xml:space="preserve"> DOI: </w:t>
      </w:r>
      <w:hyperlink r:id="rId9" w:history="1">
        <w:r w:rsidRPr="0019504D">
          <w:rPr>
            <w:rStyle w:val="Hyperlink"/>
          </w:rPr>
          <w:t>https://doi</w:t>
        </w:r>
      </w:hyperlink>
      <w:r w:rsidRPr="0019504D">
        <w:t xml:space="preserve">. org/10.3390/cancers13102460. PMID: </w:t>
      </w:r>
      <w:hyperlink r:id="rId10" w:history="1">
        <w:r w:rsidRPr="0019504D">
          <w:rPr>
            <w:rStyle w:val="Hyperlink"/>
          </w:rPr>
          <w:t>https://www</w:t>
        </w:r>
      </w:hyperlink>
      <w:r w:rsidRPr="0019504D">
        <w:t>. ncbi. nlm. nih. gov/pubmed/34070134, 2021.</w:t>
      </w:r>
    </w:p>
    <w:p w14:paraId="5D44BA05" w14:textId="77777777" w:rsidR="0019504D" w:rsidRPr="0019504D" w:rsidRDefault="0019504D" w:rsidP="0019504D">
      <w:pPr>
        <w:pStyle w:val="EndNoteBibliography"/>
        <w:spacing w:after="0"/>
        <w:ind w:left="720" w:hanging="720"/>
      </w:pPr>
      <w:r w:rsidRPr="0019504D">
        <w:t>59.</w:t>
      </w:r>
      <w:r w:rsidRPr="0019504D">
        <w:tab/>
        <w:t xml:space="preserve">Richter, D., et al., </w:t>
      </w:r>
      <w:r w:rsidRPr="0019504D">
        <w:rPr>
          <w:i/>
        </w:rPr>
        <w:t>Psychosocial interventions for adolescents and young adult cancer patients: a systematic review and meta-analysis.</w:t>
      </w:r>
      <w:r w:rsidRPr="0019504D">
        <w:t xml:space="preserve"> Critical reviews in oncology/hematology, 2015. </w:t>
      </w:r>
      <w:r w:rsidRPr="0019504D">
        <w:rPr>
          <w:b/>
        </w:rPr>
        <w:t>95</w:t>
      </w:r>
      <w:r w:rsidRPr="0019504D">
        <w:t>(3): p. 370-386.</w:t>
      </w:r>
    </w:p>
    <w:p w14:paraId="5789821E" w14:textId="77777777" w:rsidR="0019504D" w:rsidRPr="0019504D" w:rsidRDefault="0019504D" w:rsidP="0019504D">
      <w:pPr>
        <w:pStyle w:val="EndNoteBibliography"/>
        <w:ind w:left="720" w:hanging="720"/>
      </w:pPr>
      <w:r w:rsidRPr="0019504D">
        <w:t>60.</w:t>
      </w:r>
      <w:r w:rsidRPr="0019504D">
        <w:tab/>
        <w:t xml:space="preserve">Kelly, D., </w:t>
      </w:r>
      <w:r w:rsidRPr="0019504D">
        <w:rPr>
          <w:i/>
        </w:rPr>
        <w:t>Developing age appropriate psychosexual support for adolescent cancer survivors: a discussion paper.</w:t>
      </w:r>
      <w:r w:rsidRPr="0019504D">
        <w:t xml:space="preserve"> The journal of sexual medicine, 2013. </w:t>
      </w:r>
      <w:r w:rsidRPr="0019504D">
        <w:rPr>
          <w:b/>
        </w:rPr>
        <w:t>10</w:t>
      </w:r>
      <w:r w:rsidRPr="0019504D">
        <w:t>: p. 133-138.</w:t>
      </w:r>
    </w:p>
    <w:p w14:paraId="608C11A8" w14:textId="34EBDCFC" w:rsidR="0006429C" w:rsidRPr="00363C6A" w:rsidRDefault="00D422D5" w:rsidP="007A2A50">
      <w:pPr>
        <w:rPr>
          <w:rFonts w:cstheme="minorHAnsi"/>
          <w:kern w:val="0"/>
          <w:sz w:val="16"/>
          <w:szCs w:val="16"/>
        </w:rPr>
      </w:pPr>
      <w:r>
        <w:rPr>
          <w:rFonts w:cstheme="minorHAnsi"/>
          <w:kern w:val="0"/>
        </w:rPr>
        <w:fldChar w:fldCharType="end"/>
      </w:r>
    </w:p>
    <w:sectPr w:rsidR="0006429C" w:rsidRPr="00363C6A">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BD4B23" w14:textId="77777777" w:rsidR="004A2D6E" w:rsidRDefault="004A2D6E" w:rsidP="002A3EA8">
      <w:pPr>
        <w:spacing w:after="0" w:line="240" w:lineRule="auto"/>
      </w:pPr>
      <w:r>
        <w:separator/>
      </w:r>
    </w:p>
  </w:endnote>
  <w:endnote w:type="continuationSeparator" w:id="0">
    <w:p w14:paraId="38BBC0DD" w14:textId="77777777" w:rsidR="004A2D6E" w:rsidRDefault="004A2D6E" w:rsidP="002A3E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TIX-Regula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2056226"/>
      <w:docPartObj>
        <w:docPartGallery w:val="Page Numbers (Bottom of Page)"/>
        <w:docPartUnique/>
      </w:docPartObj>
    </w:sdtPr>
    <w:sdtEndPr>
      <w:rPr>
        <w:noProof/>
      </w:rPr>
    </w:sdtEndPr>
    <w:sdtContent>
      <w:p w14:paraId="589002DC" w14:textId="13145D26" w:rsidR="00E77FB1" w:rsidRDefault="00E77FB1">
        <w:pPr>
          <w:pStyle w:val="Footer"/>
          <w:jc w:val="center"/>
        </w:pPr>
        <w:r>
          <w:fldChar w:fldCharType="begin"/>
        </w:r>
        <w:r>
          <w:instrText xml:space="preserve"> PAGE   \* MERGEFORMAT </w:instrText>
        </w:r>
        <w:r>
          <w:fldChar w:fldCharType="separate"/>
        </w:r>
        <w:r w:rsidR="00AD6576">
          <w:rPr>
            <w:noProof/>
          </w:rPr>
          <w:t>1</w:t>
        </w:r>
        <w:r>
          <w:rPr>
            <w:noProof/>
          </w:rPr>
          <w:fldChar w:fldCharType="end"/>
        </w:r>
      </w:p>
    </w:sdtContent>
  </w:sdt>
  <w:p w14:paraId="1050B400" w14:textId="77777777" w:rsidR="00E77FB1" w:rsidRDefault="00E77F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EF0864" w14:textId="77777777" w:rsidR="004A2D6E" w:rsidRDefault="004A2D6E" w:rsidP="002A3EA8">
      <w:pPr>
        <w:spacing w:after="0" w:line="240" w:lineRule="auto"/>
      </w:pPr>
      <w:r>
        <w:separator/>
      </w:r>
    </w:p>
  </w:footnote>
  <w:footnote w:type="continuationSeparator" w:id="0">
    <w:p w14:paraId="18424614" w14:textId="77777777" w:rsidR="004A2D6E" w:rsidRDefault="004A2D6E" w:rsidP="002A3E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F2A97"/>
    <w:multiLevelType w:val="multilevel"/>
    <w:tmpl w:val="2C30AD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863425"/>
    <w:multiLevelType w:val="hybridMultilevel"/>
    <w:tmpl w:val="6B0E7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0D4D91"/>
    <w:multiLevelType w:val="multilevel"/>
    <w:tmpl w:val="F952741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22A558F"/>
    <w:multiLevelType w:val="multilevel"/>
    <w:tmpl w:val="13A2953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0D632D"/>
    <w:multiLevelType w:val="multilevel"/>
    <w:tmpl w:val="1E7A9F4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172CEF"/>
    <w:multiLevelType w:val="multilevel"/>
    <w:tmpl w:val="FD32F8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3EF098E"/>
    <w:multiLevelType w:val="multilevel"/>
    <w:tmpl w:val="6324E1B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747D6F"/>
    <w:multiLevelType w:val="multilevel"/>
    <w:tmpl w:val="AF5CF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36F3B91"/>
    <w:multiLevelType w:val="multilevel"/>
    <w:tmpl w:val="BFE8E1D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4941B69"/>
    <w:multiLevelType w:val="hybridMultilevel"/>
    <w:tmpl w:val="52863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203974"/>
    <w:multiLevelType w:val="multilevel"/>
    <w:tmpl w:val="8B2A4C5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DD3FFB"/>
    <w:multiLevelType w:val="multilevel"/>
    <w:tmpl w:val="673601E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AFD21EA"/>
    <w:multiLevelType w:val="hybridMultilevel"/>
    <w:tmpl w:val="ADE6B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D07D71"/>
    <w:multiLevelType w:val="multilevel"/>
    <w:tmpl w:val="79F2B3B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78F556B"/>
    <w:multiLevelType w:val="hybridMultilevel"/>
    <w:tmpl w:val="87683496"/>
    <w:lvl w:ilvl="0" w:tplc="DC2E6028">
      <w:start w:val="1"/>
      <w:numFmt w:val="bullet"/>
      <w:lvlText w:val=""/>
      <w:lvlJc w:val="left"/>
      <w:pPr>
        <w:ind w:left="1080" w:hanging="360"/>
      </w:pPr>
      <w:rPr>
        <w:rFonts w:ascii="Symbol" w:hAnsi="Symbol"/>
      </w:rPr>
    </w:lvl>
    <w:lvl w:ilvl="1" w:tplc="4906C3F6">
      <w:start w:val="1"/>
      <w:numFmt w:val="bullet"/>
      <w:lvlText w:val=""/>
      <w:lvlJc w:val="left"/>
      <w:pPr>
        <w:ind w:left="1080" w:hanging="360"/>
      </w:pPr>
      <w:rPr>
        <w:rFonts w:ascii="Symbol" w:hAnsi="Symbol"/>
      </w:rPr>
    </w:lvl>
    <w:lvl w:ilvl="2" w:tplc="4ED01A6C">
      <w:start w:val="1"/>
      <w:numFmt w:val="bullet"/>
      <w:lvlText w:val=""/>
      <w:lvlJc w:val="left"/>
      <w:pPr>
        <w:ind w:left="1080" w:hanging="360"/>
      </w:pPr>
      <w:rPr>
        <w:rFonts w:ascii="Symbol" w:hAnsi="Symbol"/>
      </w:rPr>
    </w:lvl>
    <w:lvl w:ilvl="3" w:tplc="FA6A7BBE">
      <w:start w:val="1"/>
      <w:numFmt w:val="bullet"/>
      <w:lvlText w:val=""/>
      <w:lvlJc w:val="left"/>
      <w:pPr>
        <w:ind w:left="1080" w:hanging="360"/>
      </w:pPr>
      <w:rPr>
        <w:rFonts w:ascii="Symbol" w:hAnsi="Symbol"/>
      </w:rPr>
    </w:lvl>
    <w:lvl w:ilvl="4" w:tplc="B4BC1134">
      <w:start w:val="1"/>
      <w:numFmt w:val="bullet"/>
      <w:lvlText w:val=""/>
      <w:lvlJc w:val="left"/>
      <w:pPr>
        <w:ind w:left="1080" w:hanging="360"/>
      </w:pPr>
      <w:rPr>
        <w:rFonts w:ascii="Symbol" w:hAnsi="Symbol"/>
      </w:rPr>
    </w:lvl>
    <w:lvl w:ilvl="5" w:tplc="57E0A6CA">
      <w:start w:val="1"/>
      <w:numFmt w:val="bullet"/>
      <w:lvlText w:val=""/>
      <w:lvlJc w:val="left"/>
      <w:pPr>
        <w:ind w:left="1080" w:hanging="360"/>
      </w:pPr>
      <w:rPr>
        <w:rFonts w:ascii="Symbol" w:hAnsi="Symbol"/>
      </w:rPr>
    </w:lvl>
    <w:lvl w:ilvl="6" w:tplc="043006D2">
      <w:start w:val="1"/>
      <w:numFmt w:val="bullet"/>
      <w:lvlText w:val=""/>
      <w:lvlJc w:val="left"/>
      <w:pPr>
        <w:ind w:left="1080" w:hanging="360"/>
      </w:pPr>
      <w:rPr>
        <w:rFonts w:ascii="Symbol" w:hAnsi="Symbol"/>
      </w:rPr>
    </w:lvl>
    <w:lvl w:ilvl="7" w:tplc="29E6DDD8">
      <w:start w:val="1"/>
      <w:numFmt w:val="bullet"/>
      <w:lvlText w:val=""/>
      <w:lvlJc w:val="left"/>
      <w:pPr>
        <w:ind w:left="1080" w:hanging="360"/>
      </w:pPr>
      <w:rPr>
        <w:rFonts w:ascii="Symbol" w:hAnsi="Symbol"/>
      </w:rPr>
    </w:lvl>
    <w:lvl w:ilvl="8" w:tplc="5D0C1108">
      <w:start w:val="1"/>
      <w:numFmt w:val="bullet"/>
      <w:lvlText w:val=""/>
      <w:lvlJc w:val="left"/>
      <w:pPr>
        <w:ind w:left="1080" w:hanging="360"/>
      </w:pPr>
      <w:rPr>
        <w:rFonts w:ascii="Symbol" w:hAnsi="Symbol"/>
      </w:rPr>
    </w:lvl>
  </w:abstractNum>
  <w:abstractNum w:abstractNumId="15" w15:restartNumberingAfterBreak="0">
    <w:nsid w:val="57F21F0E"/>
    <w:multiLevelType w:val="multilevel"/>
    <w:tmpl w:val="2C201C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D569C"/>
    <w:multiLevelType w:val="multilevel"/>
    <w:tmpl w:val="EB12CEC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F271B42"/>
    <w:multiLevelType w:val="hybridMultilevel"/>
    <w:tmpl w:val="ED5EB394"/>
    <w:lvl w:ilvl="0" w:tplc="B3182524">
      <w:start w:val="1"/>
      <w:numFmt w:val="decimal"/>
      <w:lvlText w:val="%1."/>
      <w:lvlJc w:val="left"/>
      <w:pPr>
        <w:ind w:left="1020" w:hanging="360"/>
      </w:pPr>
    </w:lvl>
    <w:lvl w:ilvl="1" w:tplc="5908E2B8">
      <w:start w:val="1"/>
      <w:numFmt w:val="decimal"/>
      <w:lvlText w:val="%2."/>
      <w:lvlJc w:val="left"/>
      <w:pPr>
        <w:ind w:left="1020" w:hanging="360"/>
      </w:pPr>
    </w:lvl>
    <w:lvl w:ilvl="2" w:tplc="299A77A6">
      <w:start w:val="1"/>
      <w:numFmt w:val="decimal"/>
      <w:lvlText w:val="%3."/>
      <w:lvlJc w:val="left"/>
      <w:pPr>
        <w:ind w:left="1020" w:hanging="360"/>
      </w:pPr>
    </w:lvl>
    <w:lvl w:ilvl="3" w:tplc="7DC44674">
      <w:start w:val="1"/>
      <w:numFmt w:val="decimal"/>
      <w:lvlText w:val="%4."/>
      <w:lvlJc w:val="left"/>
      <w:pPr>
        <w:ind w:left="1020" w:hanging="360"/>
      </w:pPr>
    </w:lvl>
    <w:lvl w:ilvl="4" w:tplc="25F48ACC">
      <w:start w:val="1"/>
      <w:numFmt w:val="decimal"/>
      <w:lvlText w:val="%5."/>
      <w:lvlJc w:val="left"/>
      <w:pPr>
        <w:ind w:left="1020" w:hanging="360"/>
      </w:pPr>
    </w:lvl>
    <w:lvl w:ilvl="5" w:tplc="4E48940C">
      <w:start w:val="1"/>
      <w:numFmt w:val="decimal"/>
      <w:lvlText w:val="%6."/>
      <w:lvlJc w:val="left"/>
      <w:pPr>
        <w:ind w:left="1020" w:hanging="360"/>
      </w:pPr>
    </w:lvl>
    <w:lvl w:ilvl="6" w:tplc="18D85536">
      <w:start w:val="1"/>
      <w:numFmt w:val="decimal"/>
      <w:lvlText w:val="%7."/>
      <w:lvlJc w:val="left"/>
      <w:pPr>
        <w:ind w:left="1020" w:hanging="360"/>
      </w:pPr>
    </w:lvl>
    <w:lvl w:ilvl="7" w:tplc="6256D9C2">
      <w:start w:val="1"/>
      <w:numFmt w:val="decimal"/>
      <w:lvlText w:val="%8."/>
      <w:lvlJc w:val="left"/>
      <w:pPr>
        <w:ind w:left="1020" w:hanging="360"/>
      </w:pPr>
    </w:lvl>
    <w:lvl w:ilvl="8" w:tplc="A1BAC626">
      <w:start w:val="1"/>
      <w:numFmt w:val="decimal"/>
      <w:lvlText w:val="%9."/>
      <w:lvlJc w:val="left"/>
      <w:pPr>
        <w:ind w:left="1020" w:hanging="360"/>
      </w:pPr>
    </w:lvl>
  </w:abstractNum>
  <w:abstractNum w:abstractNumId="18" w15:restartNumberingAfterBreak="0">
    <w:nsid w:val="5F7B35F8"/>
    <w:multiLevelType w:val="multilevel"/>
    <w:tmpl w:val="5E3CB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FF83D49"/>
    <w:multiLevelType w:val="multilevel"/>
    <w:tmpl w:val="CE341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26E2740"/>
    <w:multiLevelType w:val="multilevel"/>
    <w:tmpl w:val="11E857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46E5F74"/>
    <w:multiLevelType w:val="multilevel"/>
    <w:tmpl w:val="8488FB2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60F72A2"/>
    <w:multiLevelType w:val="multilevel"/>
    <w:tmpl w:val="0680A4A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9325803"/>
    <w:multiLevelType w:val="multilevel"/>
    <w:tmpl w:val="4BE4FA5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84724737">
    <w:abstractNumId w:val="4"/>
  </w:num>
  <w:num w:numId="2" w16cid:durableId="331446263">
    <w:abstractNumId w:val="13"/>
  </w:num>
  <w:num w:numId="3" w16cid:durableId="469632850">
    <w:abstractNumId w:val="6"/>
  </w:num>
  <w:num w:numId="4" w16cid:durableId="529608362">
    <w:abstractNumId w:val="19"/>
  </w:num>
  <w:num w:numId="5" w16cid:durableId="193812302">
    <w:abstractNumId w:val="16"/>
  </w:num>
  <w:num w:numId="6" w16cid:durableId="1906598274">
    <w:abstractNumId w:val="20"/>
  </w:num>
  <w:num w:numId="7" w16cid:durableId="825515120">
    <w:abstractNumId w:val="22"/>
  </w:num>
  <w:num w:numId="8" w16cid:durableId="239490566">
    <w:abstractNumId w:val="5"/>
  </w:num>
  <w:num w:numId="9" w16cid:durableId="1116634867">
    <w:abstractNumId w:val="8"/>
  </w:num>
  <w:num w:numId="10" w16cid:durableId="432938983">
    <w:abstractNumId w:val="2"/>
  </w:num>
  <w:num w:numId="11" w16cid:durableId="100957786">
    <w:abstractNumId w:val="7"/>
  </w:num>
  <w:num w:numId="12" w16cid:durableId="191263346">
    <w:abstractNumId w:val="10"/>
  </w:num>
  <w:num w:numId="13" w16cid:durableId="985814244">
    <w:abstractNumId w:val="21"/>
  </w:num>
  <w:num w:numId="14" w16cid:durableId="643436938">
    <w:abstractNumId w:val="23"/>
  </w:num>
  <w:num w:numId="15" w16cid:durableId="2069527964">
    <w:abstractNumId w:val="11"/>
  </w:num>
  <w:num w:numId="16" w16cid:durableId="2088646215">
    <w:abstractNumId w:val="3"/>
  </w:num>
  <w:num w:numId="17" w16cid:durableId="154155441">
    <w:abstractNumId w:val="18"/>
  </w:num>
  <w:num w:numId="18" w16cid:durableId="1442068364">
    <w:abstractNumId w:val="0"/>
  </w:num>
  <w:num w:numId="19" w16cid:durableId="741171990">
    <w:abstractNumId w:val="15"/>
  </w:num>
  <w:num w:numId="20" w16cid:durableId="4482921">
    <w:abstractNumId w:val="1"/>
  </w:num>
  <w:num w:numId="21" w16cid:durableId="1915775539">
    <w:abstractNumId w:val="9"/>
  </w:num>
  <w:num w:numId="22" w16cid:durableId="312177589">
    <w:abstractNumId w:val="12"/>
  </w:num>
  <w:num w:numId="23" w16cid:durableId="30500275">
    <w:abstractNumId w:val="14"/>
  </w:num>
  <w:num w:numId="24" w16cid:durableId="208610557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e222vrz905xaee0t5xzpwrrvepe9vxw09s&quot;&gt;Romantic Relationships AYA My EndNote Library&lt;record-ids&gt;&lt;item&gt;1&lt;/item&gt;&lt;item&gt;2&lt;/item&gt;&lt;item&gt;4&lt;/item&gt;&lt;item&gt;5&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4&lt;/item&gt;&lt;item&gt;25&lt;/item&gt;&lt;item&gt;26&lt;/item&gt;&lt;item&gt;30&lt;/item&gt;&lt;item&gt;32&lt;/item&gt;&lt;item&gt;33&lt;/item&gt;&lt;item&gt;34&lt;/item&gt;&lt;item&gt;35&lt;/item&gt;&lt;item&gt;37&lt;/item&gt;&lt;item&gt;38&lt;/item&gt;&lt;item&gt;39&lt;/item&gt;&lt;item&gt;41&lt;/item&gt;&lt;item&gt;42&lt;/item&gt;&lt;item&gt;43&lt;/item&gt;&lt;item&gt;46&lt;/item&gt;&lt;item&gt;47&lt;/item&gt;&lt;item&gt;48&lt;/item&gt;&lt;item&gt;49&lt;/item&gt;&lt;item&gt;50&lt;/item&gt;&lt;item&gt;51&lt;/item&gt;&lt;item&gt;54&lt;/item&gt;&lt;item&gt;62&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722AE4"/>
    <w:rsid w:val="0000186B"/>
    <w:rsid w:val="00001D24"/>
    <w:rsid w:val="00007487"/>
    <w:rsid w:val="00022CE8"/>
    <w:rsid w:val="00023BFF"/>
    <w:rsid w:val="000250F6"/>
    <w:rsid w:val="00027A73"/>
    <w:rsid w:val="000313C7"/>
    <w:rsid w:val="00031B9F"/>
    <w:rsid w:val="000350E5"/>
    <w:rsid w:val="00040963"/>
    <w:rsid w:val="00046FCB"/>
    <w:rsid w:val="00047337"/>
    <w:rsid w:val="00053C89"/>
    <w:rsid w:val="00054A20"/>
    <w:rsid w:val="00055BB3"/>
    <w:rsid w:val="000575E3"/>
    <w:rsid w:val="0006391C"/>
    <w:rsid w:val="00063B3A"/>
    <w:rsid w:val="0006429C"/>
    <w:rsid w:val="00064A87"/>
    <w:rsid w:val="00076C3E"/>
    <w:rsid w:val="00077A45"/>
    <w:rsid w:val="00080A0C"/>
    <w:rsid w:val="00081A94"/>
    <w:rsid w:val="00086141"/>
    <w:rsid w:val="000908AB"/>
    <w:rsid w:val="00092817"/>
    <w:rsid w:val="00096754"/>
    <w:rsid w:val="000971E8"/>
    <w:rsid w:val="000A0344"/>
    <w:rsid w:val="000A115B"/>
    <w:rsid w:val="000A30D6"/>
    <w:rsid w:val="000A50E5"/>
    <w:rsid w:val="000B3E15"/>
    <w:rsid w:val="000B758C"/>
    <w:rsid w:val="000C093D"/>
    <w:rsid w:val="000C126A"/>
    <w:rsid w:val="000C1E50"/>
    <w:rsid w:val="000C2CA2"/>
    <w:rsid w:val="000C438A"/>
    <w:rsid w:val="000C48F9"/>
    <w:rsid w:val="000D182B"/>
    <w:rsid w:val="000D3347"/>
    <w:rsid w:val="000D79ED"/>
    <w:rsid w:val="000E10FF"/>
    <w:rsid w:val="000E5E27"/>
    <w:rsid w:val="000E6DD2"/>
    <w:rsid w:val="000F1E92"/>
    <w:rsid w:val="000F1F98"/>
    <w:rsid w:val="000F52E1"/>
    <w:rsid w:val="000F612A"/>
    <w:rsid w:val="00105115"/>
    <w:rsid w:val="001070C8"/>
    <w:rsid w:val="00112323"/>
    <w:rsid w:val="001139D7"/>
    <w:rsid w:val="00114418"/>
    <w:rsid w:val="0012074B"/>
    <w:rsid w:val="00120B5B"/>
    <w:rsid w:val="001239A2"/>
    <w:rsid w:val="00123B95"/>
    <w:rsid w:val="0012420A"/>
    <w:rsid w:val="00124CC1"/>
    <w:rsid w:val="00125452"/>
    <w:rsid w:val="0013077C"/>
    <w:rsid w:val="001309AD"/>
    <w:rsid w:val="001346CD"/>
    <w:rsid w:val="001379A4"/>
    <w:rsid w:val="00137E49"/>
    <w:rsid w:val="001403C7"/>
    <w:rsid w:val="00142644"/>
    <w:rsid w:val="001434D0"/>
    <w:rsid w:val="001444E1"/>
    <w:rsid w:val="00145D81"/>
    <w:rsid w:val="00145FF4"/>
    <w:rsid w:val="00150759"/>
    <w:rsid w:val="0016318F"/>
    <w:rsid w:val="00166149"/>
    <w:rsid w:val="00166FB5"/>
    <w:rsid w:val="00173040"/>
    <w:rsid w:val="001768F9"/>
    <w:rsid w:val="00176D40"/>
    <w:rsid w:val="00177373"/>
    <w:rsid w:val="0018570E"/>
    <w:rsid w:val="001905ED"/>
    <w:rsid w:val="0019070D"/>
    <w:rsid w:val="0019183F"/>
    <w:rsid w:val="00192F4D"/>
    <w:rsid w:val="0019504D"/>
    <w:rsid w:val="00196443"/>
    <w:rsid w:val="00196C48"/>
    <w:rsid w:val="001A09A1"/>
    <w:rsid w:val="001A0A02"/>
    <w:rsid w:val="001A16EB"/>
    <w:rsid w:val="001B1305"/>
    <w:rsid w:val="001B56AF"/>
    <w:rsid w:val="001C6270"/>
    <w:rsid w:val="001D18FC"/>
    <w:rsid w:val="001D250E"/>
    <w:rsid w:val="001D6165"/>
    <w:rsid w:val="001E1961"/>
    <w:rsid w:val="001E2FA5"/>
    <w:rsid w:val="001F3698"/>
    <w:rsid w:val="001F5CF9"/>
    <w:rsid w:val="001F77D4"/>
    <w:rsid w:val="002007DA"/>
    <w:rsid w:val="00201836"/>
    <w:rsid w:val="00202E0E"/>
    <w:rsid w:val="0021421C"/>
    <w:rsid w:val="00214348"/>
    <w:rsid w:val="00214617"/>
    <w:rsid w:val="00216387"/>
    <w:rsid w:val="00216549"/>
    <w:rsid w:val="00217335"/>
    <w:rsid w:val="00220171"/>
    <w:rsid w:val="00220CC2"/>
    <w:rsid w:val="0022228F"/>
    <w:rsid w:val="00223598"/>
    <w:rsid w:val="00223A80"/>
    <w:rsid w:val="00223BB9"/>
    <w:rsid w:val="0022427B"/>
    <w:rsid w:val="00226081"/>
    <w:rsid w:val="00232E2C"/>
    <w:rsid w:val="0023621F"/>
    <w:rsid w:val="00242E1B"/>
    <w:rsid w:val="002471B0"/>
    <w:rsid w:val="00263F7C"/>
    <w:rsid w:val="00266A88"/>
    <w:rsid w:val="00271A3E"/>
    <w:rsid w:val="00273185"/>
    <w:rsid w:val="00275118"/>
    <w:rsid w:val="002755A7"/>
    <w:rsid w:val="00275922"/>
    <w:rsid w:val="0027682F"/>
    <w:rsid w:val="00276FEC"/>
    <w:rsid w:val="00285DBE"/>
    <w:rsid w:val="00292E4C"/>
    <w:rsid w:val="002942E9"/>
    <w:rsid w:val="00295F41"/>
    <w:rsid w:val="002A2C0A"/>
    <w:rsid w:val="002A3EA8"/>
    <w:rsid w:val="002B0348"/>
    <w:rsid w:val="002B6844"/>
    <w:rsid w:val="002C471C"/>
    <w:rsid w:val="002D0C10"/>
    <w:rsid w:val="002D58EE"/>
    <w:rsid w:val="002E2103"/>
    <w:rsid w:val="002E215C"/>
    <w:rsid w:val="002E5A87"/>
    <w:rsid w:val="002E676E"/>
    <w:rsid w:val="002E71C6"/>
    <w:rsid w:val="002F0133"/>
    <w:rsid w:val="002F02BF"/>
    <w:rsid w:val="002F055C"/>
    <w:rsid w:val="002F2923"/>
    <w:rsid w:val="002F7F56"/>
    <w:rsid w:val="003009B9"/>
    <w:rsid w:val="00301005"/>
    <w:rsid w:val="00306ED7"/>
    <w:rsid w:val="003118EA"/>
    <w:rsid w:val="00311C87"/>
    <w:rsid w:val="00313A48"/>
    <w:rsid w:val="003143AE"/>
    <w:rsid w:val="00314899"/>
    <w:rsid w:val="00316046"/>
    <w:rsid w:val="00316226"/>
    <w:rsid w:val="003205FB"/>
    <w:rsid w:val="00323BA1"/>
    <w:rsid w:val="003248B6"/>
    <w:rsid w:val="00324B54"/>
    <w:rsid w:val="00324DBA"/>
    <w:rsid w:val="00324EBC"/>
    <w:rsid w:val="00325284"/>
    <w:rsid w:val="00327F43"/>
    <w:rsid w:val="00330359"/>
    <w:rsid w:val="003317C7"/>
    <w:rsid w:val="003348B0"/>
    <w:rsid w:val="00335C5B"/>
    <w:rsid w:val="00335EF0"/>
    <w:rsid w:val="00337186"/>
    <w:rsid w:val="003407C5"/>
    <w:rsid w:val="003422E3"/>
    <w:rsid w:val="00342A3D"/>
    <w:rsid w:val="00343BF9"/>
    <w:rsid w:val="003443E8"/>
    <w:rsid w:val="00354146"/>
    <w:rsid w:val="00354F9D"/>
    <w:rsid w:val="00361C59"/>
    <w:rsid w:val="00363C6A"/>
    <w:rsid w:val="00365989"/>
    <w:rsid w:val="00366E10"/>
    <w:rsid w:val="00367E87"/>
    <w:rsid w:val="003705FB"/>
    <w:rsid w:val="003759E1"/>
    <w:rsid w:val="003771E8"/>
    <w:rsid w:val="00377AA8"/>
    <w:rsid w:val="003810D6"/>
    <w:rsid w:val="00381245"/>
    <w:rsid w:val="00381C50"/>
    <w:rsid w:val="003821AB"/>
    <w:rsid w:val="00382301"/>
    <w:rsid w:val="003834A1"/>
    <w:rsid w:val="003906B2"/>
    <w:rsid w:val="003944F1"/>
    <w:rsid w:val="00394B22"/>
    <w:rsid w:val="0039789E"/>
    <w:rsid w:val="003A0A91"/>
    <w:rsid w:val="003A6248"/>
    <w:rsid w:val="003B03BA"/>
    <w:rsid w:val="003B23E3"/>
    <w:rsid w:val="003B534E"/>
    <w:rsid w:val="003C107E"/>
    <w:rsid w:val="003D0408"/>
    <w:rsid w:val="003D04CC"/>
    <w:rsid w:val="003D359A"/>
    <w:rsid w:val="003D48A0"/>
    <w:rsid w:val="003D49B4"/>
    <w:rsid w:val="003E3FDA"/>
    <w:rsid w:val="003E639B"/>
    <w:rsid w:val="003F0B58"/>
    <w:rsid w:val="003F23FA"/>
    <w:rsid w:val="003F2DEB"/>
    <w:rsid w:val="003F3369"/>
    <w:rsid w:val="00404475"/>
    <w:rsid w:val="00407717"/>
    <w:rsid w:val="00410888"/>
    <w:rsid w:val="00412E70"/>
    <w:rsid w:val="0041611E"/>
    <w:rsid w:val="004162B6"/>
    <w:rsid w:val="00422649"/>
    <w:rsid w:val="004254ED"/>
    <w:rsid w:val="00427E70"/>
    <w:rsid w:val="004314AA"/>
    <w:rsid w:val="00432782"/>
    <w:rsid w:val="00435834"/>
    <w:rsid w:val="00436EEE"/>
    <w:rsid w:val="00441103"/>
    <w:rsid w:val="0044113C"/>
    <w:rsid w:val="00444F6D"/>
    <w:rsid w:val="00446E98"/>
    <w:rsid w:val="00447E68"/>
    <w:rsid w:val="00452625"/>
    <w:rsid w:val="004534A6"/>
    <w:rsid w:val="00455CE7"/>
    <w:rsid w:val="0046259C"/>
    <w:rsid w:val="00466159"/>
    <w:rsid w:val="00466AD0"/>
    <w:rsid w:val="00472C63"/>
    <w:rsid w:val="00477876"/>
    <w:rsid w:val="00482DDD"/>
    <w:rsid w:val="00483A24"/>
    <w:rsid w:val="004850BD"/>
    <w:rsid w:val="00485357"/>
    <w:rsid w:val="00491A99"/>
    <w:rsid w:val="004964A8"/>
    <w:rsid w:val="0049726F"/>
    <w:rsid w:val="00497A55"/>
    <w:rsid w:val="004A2143"/>
    <w:rsid w:val="004A2D6E"/>
    <w:rsid w:val="004B3C1D"/>
    <w:rsid w:val="004B4450"/>
    <w:rsid w:val="004B5A1F"/>
    <w:rsid w:val="004C1EC8"/>
    <w:rsid w:val="004C26B3"/>
    <w:rsid w:val="004D16CC"/>
    <w:rsid w:val="004D1A76"/>
    <w:rsid w:val="004D3346"/>
    <w:rsid w:val="004D347B"/>
    <w:rsid w:val="004D57C2"/>
    <w:rsid w:val="004D6961"/>
    <w:rsid w:val="004E264F"/>
    <w:rsid w:val="004E2D7D"/>
    <w:rsid w:val="004E3820"/>
    <w:rsid w:val="004E46A3"/>
    <w:rsid w:val="004E46E0"/>
    <w:rsid w:val="004E5BAD"/>
    <w:rsid w:val="004E7390"/>
    <w:rsid w:val="004F1814"/>
    <w:rsid w:val="004F22DE"/>
    <w:rsid w:val="005017C8"/>
    <w:rsid w:val="00507334"/>
    <w:rsid w:val="00507C48"/>
    <w:rsid w:val="00507DF3"/>
    <w:rsid w:val="00511FB6"/>
    <w:rsid w:val="00514593"/>
    <w:rsid w:val="005176D5"/>
    <w:rsid w:val="00520E00"/>
    <w:rsid w:val="00525569"/>
    <w:rsid w:val="005262F6"/>
    <w:rsid w:val="005269C7"/>
    <w:rsid w:val="00526C8C"/>
    <w:rsid w:val="00527209"/>
    <w:rsid w:val="00527990"/>
    <w:rsid w:val="00527A30"/>
    <w:rsid w:val="0053061A"/>
    <w:rsid w:val="00532135"/>
    <w:rsid w:val="0053271D"/>
    <w:rsid w:val="00534FB7"/>
    <w:rsid w:val="00536F58"/>
    <w:rsid w:val="005372CA"/>
    <w:rsid w:val="00540A4F"/>
    <w:rsid w:val="00541CAD"/>
    <w:rsid w:val="0054442D"/>
    <w:rsid w:val="00544500"/>
    <w:rsid w:val="005463C3"/>
    <w:rsid w:val="005465B6"/>
    <w:rsid w:val="00550C1A"/>
    <w:rsid w:val="00551BD4"/>
    <w:rsid w:val="00552D97"/>
    <w:rsid w:val="00553B7D"/>
    <w:rsid w:val="00555A5A"/>
    <w:rsid w:val="00562A23"/>
    <w:rsid w:val="005654D4"/>
    <w:rsid w:val="005705C4"/>
    <w:rsid w:val="005722D3"/>
    <w:rsid w:val="00575874"/>
    <w:rsid w:val="00576333"/>
    <w:rsid w:val="0057698E"/>
    <w:rsid w:val="0058006D"/>
    <w:rsid w:val="00585FF3"/>
    <w:rsid w:val="00586ACA"/>
    <w:rsid w:val="00586E21"/>
    <w:rsid w:val="005870D8"/>
    <w:rsid w:val="00587BE1"/>
    <w:rsid w:val="00591895"/>
    <w:rsid w:val="00591A0A"/>
    <w:rsid w:val="0059225C"/>
    <w:rsid w:val="00594835"/>
    <w:rsid w:val="00595626"/>
    <w:rsid w:val="0059698C"/>
    <w:rsid w:val="00597698"/>
    <w:rsid w:val="005A3722"/>
    <w:rsid w:val="005A37CC"/>
    <w:rsid w:val="005A4375"/>
    <w:rsid w:val="005A58FF"/>
    <w:rsid w:val="005B308A"/>
    <w:rsid w:val="005B6E55"/>
    <w:rsid w:val="005B7498"/>
    <w:rsid w:val="005C1598"/>
    <w:rsid w:val="005C2D08"/>
    <w:rsid w:val="005C6F20"/>
    <w:rsid w:val="005D159A"/>
    <w:rsid w:val="005E3AA2"/>
    <w:rsid w:val="005E7965"/>
    <w:rsid w:val="005F2326"/>
    <w:rsid w:val="005F3370"/>
    <w:rsid w:val="005F4F9B"/>
    <w:rsid w:val="00603968"/>
    <w:rsid w:val="00607A61"/>
    <w:rsid w:val="006120A0"/>
    <w:rsid w:val="0061290F"/>
    <w:rsid w:val="00612ED4"/>
    <w:rsid w:val="006134A9"/>
    <w:rsid w:val="0061366E"/>
    <w:rsid w:val="00613C82"/>
    <w:rsid w:val="00616009"/>
    <w:rsid w:val="00626A5A"/>
    <w:rsid w:val="00626CAE"/>
    <w:rsid w:val="00626FB0"/>
    <w:rsid w:val="0063159C"/>
    <w:rsid w:val="00633C9A"/>
    <w:rsid w:val="006355A7"/>
    <w:rsid w:val="00635F17"/>
    <w:rsid w:val="00637CF5"/>
    <w:rsid w:val="00646937"/>
    <w:rsid w:val="00650B4E"/>
    <w:rsid w:val="00655357"/>
    <w:rsid w:val="006556CB"/>
    <w:rsid w:val="0065607B"/>
    <w:rsid w:val="00656F55"/>
    <w:rsid w:val="00661BC7"/>
    <w:rsid w:val="00664BC5"/>
    <w:rsid w:val="00664E22"/>
    <w:rsid w:val="006713F3"/>
    <w:rsid w:val="0067319D"/>
    <w:rsid w:val="00673A9E"/>
    <w:rsid w:val="0067446C"/>
    <w:rsid w:val="006762B9"/>
    <w:rsid w:val="00684C73"/>
    <w:rsid w:val="006871CC"/>
    <w:rsid w:val="006913C0"/>
    <w:rsid w:val="00693567"/>
    <w:rsid w:val="006938C9"/>
    <w:rsid w:val="00695A7E"/>
    <w:rsid w:val="00695E8C"/>
    <w:rsid w:val="006A03B7"/>
    <w:rsid w:val="006A7718"/>
    <w:rsid w:val="006B012C"/>
    <w:rsid w:val="006B0F54"/>
    <w:rsid w:val="006B2800"/>
    <w:rsid w:val="006B7023"/>
    <w:rsid w:val="006C74ED"/>
    <w:rsid w:val="006D0958"/>
    <w:rsid w:val="006D2FDF"/>
    <w:rsid w:val="006D302D"/>
    <w:rsid w:val="006D4EED"/>
    <w:rsid w:val="006D79EF"/>
    <w:rsid w:val="006E1637"/>
    <w:rsid w:val="006E1DF6"/>
    <w:rsid w:val="006E2C90"/>
    <w:rsid w:val="006F1709"/>
    <w:rsid w:val="006F37B0"/>
    <w:rsid w:val="006F6C90"/>
    <w:rsid w:val="006F7984"/>
    <w:rsid w:val="00700066"/>
    <w:rsid w:val="007020A3"/>
    <w:rsid w:val="007070D3"/>
    <w:rsid w:val="007076D4"/>
    <w:rsid w:val="00710276"/>
    <w:rsid w:val="007132A4"/>
    <w:rsid w:val="0071472D"/>
    <w:rsid w:val="0071521F"/>
    <w:rsid w:val="007152F4"/>
    <w:rsid w:val="00715E95"/>
    <w:rsid w:val="00717586"/>
    <w:rsid w:val="00720C1C"/>
    <w:rsid w:val="00722AE4"/>
    <w:rsid w:val="00723D1B"/>
    <w:rsid w:val="00727BCF"/>
    <w:rsid w:val="00732765"/>
    <w:rsid w:val="0073370D"/>
    <w:rsid w:val="00736CA3"/>
    <w:rsid w:val="00736D92"/>
    <w:rsid w:val="00740E5F"/>
    <w:rsid w:val="00741776"/>
    <w:rsid w:val="00743007"/>
    <w:rsid w:val="0074480C"/>
    <w:rsid w:val="007455CE"/>
    <w:rsid w:val="00745704"/>
    <w:rsid w:val="00745E4C"/>
    <w:rsid w:val="00747514"/>
    <w:rsid w:val="00747545"/>
    <w:rsid w:val="007508B3"/>
    <w:rsid w:val="00751B60"/>
    <w:rsid w:val="007528A5"/>
    <w:rsid w:val="007532C6"/>
    <w:rsid w:val="00754919"/>
    <w:rsid w:val="00755640"/>
    <w:rsid w:val="00762BBA"/>
    <w:rsid w:val="007669CC"/>
    <w:rsid w:val="007707F3"/>
    <w:rsid w:val="007753CE"/>
    <w:rsid w:val="00775448"/>
    <w:rsid w:val="0077779A"/>
    <w:rsid w:val="007779AB"/>
    <w:rsid w:val="0078041D"/>
    <w:rsid w:val="00780A0B"/>
    <w:rsid w:val="00780BEC"/>
    <w:rsid w:val="00780F43"/>
    <w:rsid w:val="007819A3"/>
    <w:rsid w:val="00783BE2"/>
    <w:rsid w:val="00784C1E"/>
    <w:rsid w:val="0078777C"/>
    <w:rsid w:val="007907E3"/>
    <w:rsid w:val="0079126B"/>
    <w:rsid w:val="007947AD"/>
    <w:rsid w:val="00794DD3"/>
    <w:rsid w:val="0079711D"/>
    <w:rsid w:val="00797C9C"/>
    <w:rsid w:val="007A127B"/>
    <w:rsid w:val="007A1E1A"/>
    <w:rsid w:val="007A2A50"/>
    <w:rsid w:val="007A5899"/>
    <w:rsid w:val="007B4408"/>
    <w:rsid w:val="007C4F72"/>
    <w:rsid w:val="007C5712"/>
    <w:rsid w:val="007C69D5"/>
    <w:rsid w:val="007D1F6C"/>
    <w:rsid w:val="007D2B66"/>
    <w:rsid w:val="007D5860"/>
    <w:rsid w:val="007D5D97"/>
    <w:rsid w:val="007D607C"/>
    <w:rsid w:val="007D64AE"/>
    <w:rsid w:val="007D70A6"/>
    <w:rsid w:val="007D7673"/>
    <w:rsid w:val="007E1C9F"/>
    <w:rsid w:val="007E2685"/>
    <w:rsid w:val="007E3122"/>
    <w:rsid w:val="007E6C4E"/>
    <w:rsid w:val="007E6D6F"/>
    <w:rsid w:val="007F071B"/>
    <w:rsid w:val="007F1BE4"/>
    <w:rsid w:val="007F2785"/>
    <w:rsid w:val="007F65C1"/>
    <w:rsid w:val="007F782A"/>
    <w:rsid w:val="007F7FD6"/>
    <w:rsid w:val="00807707"/>
    <w:rsid w:val="00810EC8"/>
    <w:rsid w:val="00816E8B"/>
    <w:rsid w:val="00821DE7"/>
    <w:rsid w:val="00823286"/>
    <w:rsid w:val="00825D21"/>
    <w:rsid w:val="00830869"/>
    <w:rsid w:val="00834181"/>
    <w:rsid w:val="008432BA"/>
    <w:rsid w:val="00846650"/>
    <w:rsid w:val="00846B17"/>
    <w:rsid w:val="00850D89"/>
    <w:rsid w:val="008515F6"/>
    <w:rsid w:val="00851AB4"/>
    <w:rsid w:val="00852B93"/>
    <w:rsid w:val="00856D92"/>
    <w:rsid w:val="0085732B"/>
    <w:rsid w:val="00867954"/>
    <w:rsid w:val="008724AE"/>
    <w:rsid w:val="00872CD7"/>
    <w:rsid w:val="00876BBD"/>
    <w:rsid w:val="00877060"/>
    <w:rsid w:val="00877094"/>
    <w:rsid w:val="00882468"/>
    <w:rsid w:val="00882B13"/>
    <w:rsid w:val="00884167"/>
    <w:rsid w:val="0088426B"/>
    <w:rsid w:val="0088647C"/>
    <w:rsid w:val="00890F8E"/>
    <w:rsid w:val="00893680"/>
    <w:rsid w:val="0089383A"/>
    <w:rsid w:val="0089466B"/>
    <w:rsid w:val="008958BD"/>
    <w:rsid w:val="00895D41"/>
    <w:rsid w:val="00897C7D"/>
    <w:rsid w:val="008A2890"/>
    <w:rsid w:val="008A2EAA"/>
    <w:rsid w:val="008A3AB7"/>
    <w:rsid w:val="008A7FAE"/>
    <w:rsid w:val="008B1577"/>
    <w:rsid w:val="008B2E5E"/>
    <w:rsid w:val="008B3A2B"/>
    <w:rsid w:val="008B4137"/>
    <w:rsid w:val="008B4E24"/>
    <w:rsid w:val="008B5024"/>
    <w:rsid w:val="008B796F"/>
    <w:rsid w:val="008B7CEA"/>
    <w:rsid w:val="008C670C"/>
    <w:rsid w:val="008D4A3D"/>
    <w:rsid w:val="008D60DD"/>
    <w:rsid w:val="008E0DFD"/>
    <w:rsid w:val="008E305C"/>
    <w:rsid w:val="008E7F03"/>
    <w:rsid w:val="008F1B9B"/>
    <w:rsid w:val="008F4B3F"/>
    <w:rsid w:val="008F77D5"/>
    <w:rsid w:val="00903638"/>
    <w:rsid w:val="00904543"/>
    <w:rsid w:val="0090501F"/>
    <w:rsid w:val="00905358"/>
    <w:rsid w:val="00905D13"/>
    <w:rsid w:val="009104B7"/>
    <w:rsid w:val="00915DA9"/>
    <w:rsid w:val="00916231"/>
    <w:rsid w:val="0091670E"/>
    <w:rsid w:val="009201EE"/>
    <w:rsid w:val="009256FF"/>
    <w:rsid w:val="00926E09"/>
    <w:rsid w:val="009331E2"/>
    <w:rsid w:val="0093389A"/>
    <w:rsid w:val="00935601"/>
    <w:rsid w:val="00936B14"/>
    <w:rsid w:val="0093746D"/>
    <w:rsid w:val="00940579"/>
    <w:rsid w:val="00940CE3"/>
    <w:rsid w:val="00942CED"/>
    <w:rsid w:val="00943E04"/>
    <w:rsid w:val="0094688E"/>
    <w:rsid w:val="009509D7"/>
    <w:rsid w:val="00952E9D"/>
    <w:rsid w:val="00953B13"/>
    <w:rsid w:val="009559A3"/>
    <w:rsid w:val="009565D5"/>
    <w:rsid w:val="00964A71"/>
    <w:rsid w:val="0096732A"/>
    <w:rsid w:val="00970FEE"/>
    <w:rsid w:val="0097358B"/>
    <w:rsid w:val="0097401D"/>
    <w:rsid w:val="00975C67"/>
    <w:rsid w:val="009767C1"/>
    <w:rsid w:val="00976CAB"/>
    <w:rsid w:val="0098392F"/>
    <w:rsid w:val="00985E2E"/>
    <w:rsid w:val="00985E46"/>
    <w:rsid w:val="00990BAE"/>
    <w:rsid w:val="009953BE"/>
    <w:rsid w:val="00996814"/>
    <w:rsid w:val="009A0524"/>
    <w:rsid w:val="009A1206"/>
    <w:rsid w:val="009A5ED7"/>
    <w:rsid w:val="009A75BD"/>
    <w:rsid w:val="009A7AF7"/>
    <w:rsid w:val="009B40AE"/>
    <w:rsid w:val="009B5C11"/>
    <w:rsid w:val="009B73FB"/>
    <w:rsid w:val="009B7F50"/>
    <w:rsid w:val="009D0838"/>
    <w:rsid w:val="009D08D6"/>
    <w:rsid w:val="009D0AEA"/>
    <w:rsid w:val="009D1434"/>
    <w:rsid w:val="009D32F6"/>
    <w:rsid w:val="009D6ED6"/>
    <w:rsid w:val="009E25CE"/>
    <w:rsid w:val="009E3C7B"/>
    <w:rsid w:val="009E585B"/>
    <w:rsid w:val="009E6205"/>
    <w:rsid w:val="009E701A"/>
    <w:rsid w:val="009F4515"/>
    <w:rsid w:val="009F74C9"/>
    <w:rsid w:val="009F7A31"/>
    <w:rsid w:val="009F7BAF"/>
    <w:rsid w:val="00A010B5"/>
    <w:rsid w:val="00A03CA3"/>
    <w:rsid w:val="00A10102"/>
    <w:rsid w:val="00A17856"/>
    <w:rsid w:val="00A20322"/>
    <w:rsid w:val="00A21F9D"/>
    <w:rsid w:val="00A227CB"/>
    <w:rsid w:val="00A2567E"/>
    <w:rsid w:val="00A3462C"/>
    <w:rsid w:val="00A349C9"/>
    <w:rsid w:val="00A3691C"/>
    <w:rsid w:val="00A417F8"/>
    <w:rsid w:val="00A41A2B"/>
    <w:rsid w:val="00A51299"/>
    <w:rsid w:val="00A54983"/>
    <w:rsid w:val="00A54F1C"/>
    <w:rsid w:val="00A5749D"/>
    <w:rsid w:val="00A613C0"/>
    <w:rsid w:val="00A649D3"/>
    <w:rsid w:val="00A6605D"/>
    <w:rsid w:val="00A67BB4"/>
    <w:rsid w:val="00A67D46"/>
    <w:rsid w:val="00A70096"/>
    <w:rsid w:val="00A71880"/>
    <w:rsid w:val="00A72078"/>
    <w:rsid w:val="00A72339"/>
    <w:rsid w:val="00A72650"/>
    <w:rsid w:val="00A72E47"/>
    <w:rsid w:val="00A776D7"/>
    <w:rsid w:val="00A82948"/>
    <w:rsid w:val="00A86B28"/>
    <w:rsid w:val="00A90ECF"/>
    <w:rsid w:val="00A94BF0"/>
    <w:rsid w:val="00A95E51"/>
    <w:rsid w:val="00AA0449"/>
    <w:rsid w:val="00AA0EC5"/>
    <w:rsid w:val="00AA1151"/>
    <w:rsid w:val="00AA13F1"/>
    <w:rsid w:val="00AA2EC8"/>
    <w:rsid w:val="00AA6094"/>
    <w:rsid w:val="00AB09EB"/>
    <w:rsid w:val="00AC06E4"/>
    <w:rsid w:val="00AC1187"/>
    <w:rsid w:val="00AC46C2"/>
    <w:rsid w:val="00AC628B"/>
    <w:rsid w:val="00AD32C1"/>
    <w:rsid w:val="00AD57EC"/>
    <w:rsid w:val="00AD6576"/>
    <w:rsid w:val="00AE2685"/>
    <w:rsid w:val="00AE310C"/>
    <w:rsid w:val="00AE36BD"/>
    <w:rsid w:val="00AE57CB"/>
    <w:rsid w:val="00AE6035"/>
    <w:rsid w:val="00AE634B"/>
    <w:rsid w:val="00AF095C"/>
    <w:rsid w:val="00AF122F"/>
    <w:rsid w:val="00AF3F66"/>
    <w:rsid w:val="00B017EF"/>
    <w:rsid w:val="00B0354B"/>
    <w:rsid w:val="00B0633A"/>
    <w:rsid w:val="00B07B30"/>
    <w:rsid w:val="00B10EC8"/>
    <w:rsid w:val="00B11013"/>
    <w:rsid w:val="00B12476"/>
    <w:rsid w:val="00B13860"/>
    <w:rsid w:val="00B139CD"/>
    <w:rsid w:val="00B13A68"/>
    <w:rsid w:val="00B24904"/>
    <w:rsid w:val="00B25835"/>
    <w:rsid w:val="00B377F7"/>
    <w:rsid w:val="00B43D38"/>
    <w:rsid w:val="00B504CD"/>
    <w:rsid w:val="00B576F4"/>
    <w:rsid w:val="00B628E7"/>
    <w:rsid w:val="00B66665"/>
    <w:rsid w:val="00B66BEA"/>
    <w:rsid w:val="00B67761"/>
    <w:rsid w:val="00B730C3"/>
    <w:rsid w:val="00B76B91"/>
    <w:rsid w:val="00B83B4C"/>
    <w:rsid w:val="00B843A2"/>
    <w:rsid w:val="00B87952"/>
    <w:rsid w:val="00B91888"/>
    <w:rsid w:val="00B93DD1"/>
    <w:rsid w:val="00B94CA6"/>
    <w:rsid w:val="00B95BF2"/>
    <w:rsid w:val="00BA0427"/>
    <w:rsid w:val="00BA0AA0"/>
    <w:rsid w:val="00BA1F62"/>
    <w:rsid w:val="00BA25C6"/>
    <w:rsid w:val="00BA6836"/>
    <w:rsid w:val="00BA7AD2"/>
    <w:rsid w:val="00BB059A"/>
    <w:rsid w:val="00BB12A2"/>
    <w:rsid w:val="00BB4AF8"/>
    <w:rsid w:val="00BB6240"/>
    <w:rsid w:val="00BB759C"/>
    <w:rsid w:val="00BB7D02"/>
    <w:rsid w:val="00BC3FC5"/>
    <w:rsid w:val="00BC41C3"/>
    <w:rsid w:val="00BC68B0"/>
    <w:rsid w:val="00BD0560"/>
    <w:rsid w:val="00BD1B92"/>
    <w:rsid w:val="00BD520A"/>
    <w:rsid w:val="00BD6AAB"/>
    <w:rsid w:val="00BD6B87"/>
    <w:rsid w:val="00BE1BA1"/>
    <w:rsid w:val="00BE412B"/>
    <w:rsid w:val="00BE76B6"/>
    <w:rsid w:val="00BE791F"/>
    <w:rsid w:val="00BF3B6D"/>
    <w:rsid w:val="00BF7547"/>
    <w:rsid w:val="00C02CC8"/>
    <w:rsid w:val="00C04558"/>
    <w:rsid w:val="00C0737F"/>
    <w:rsid w:val="00C11F3E"/>
    <w:rsid w:val="00C12515"/>
    <w:rsid w:val="00C12E2B"/>
    <w:rsid w:val="00C145A2"/>
    <w:rsid w:val="00C14AF5"/>
    <w:rsid w:val="00C15713"/>
    <w:rsid w:val="00C22C59"/>
    <w:rsid w:val="00C23F8E"/>
    <w:rsid w:val="00C3119F"/>
    <w:rsid w:val="00C34B31"/>
    <w:rsid w:val="00C44E77"/>
    <w:rsid w:val="00C44FD0"/>
    <w:rsid w:val="00C51F8C"/>
    <w:rsid w:val="00C536F7"/>
    <w:rsid w:val="00C548EF"/>
    <w:rsid w:val="00C565D5"/>
    <w:rsid w:val="00C607A5"/>
    <w:rsid w:val="00C61513"/>
    <w:rsid w:val="00C6157B"/>
    <w:rsid w:val="00C64D3C"/>
    <w:rsid w:val="00C658FA"/>
    <w:rsid w:val="00C6604D"/>
    <w:rsid w:val="00C67716"/>
    <w:rsid w:val="00C70748"/>
    <w:rsid w:val="00C70811"/>
    <w:rsid w:val="00C70C97"/>
    <w:rsid w:val="00C71C25"/>
    <w:rsid w:val="00C73CDC"/>
    <w:rsid w:val="00C755E1"/>
    <w:rsid w:val="00C779C7"/>
    <w:rsid w:val="00C807B8"/>
    <w:rsid w:val="00C8482D"/>
    <w:rsid w:val="00C90B91"/>
    <w:rsid w:val="00C91F12"/>
    <w:rsid w:val="00C93169"/>
    <w:rsid w:val="00CA43DE"/>
    <w:rsid w:val="00CA4B59"/>
    <w:rsid w:val="00CA573A"/>
    <w:rsid w:val="00CA733D"/>
    <w:rsid w:val="00CB0553"/>
    <w:rsid w:val="00CB0C61"/>
    <w:rsid w:val="00CB0CB7"/>
    <w:rsid w:val="00CB3730"/>
    <w:rsid w:val="00CB3B33"/>
    <w:rsid w:val="00CB5E3F"/>
    <w:rsid w:val="00CC05A5"/>
    <w:rsid w:val="00CC0CA6"/>
    <w:rsid w:val="00CC0EE6"/>
    <w:rsid w:val="00CC1A2A"/>
    <w:rsid w:val="00CC3545"/>
    <w:rsid w:val="00CC36DA"/>
    <w:rsid w:val="00CC4249"/>
    <w:rsid w:val="00CC4C29"/>
    <w:rsid w:val="00CC6F43"/>
    <w:rsid w:val="00CD051C"/>
    <w:rsid w:val="00CD54BF"/>
    <w:rsid w:val="00CD5577"/>
    <w:rsid w:val="00CE7A39"/>
    <w:rsid w:val="00CF1519"/>
    <w:rsid w:val="00CF1B89"/>
    <w:rsid w:val="00CF3B88"/>
    <w:rsid w:val="00CF7FA8"/>
    <w:rsid w:val="00D021E7"/>
    <w:rsid w:val="00D03567"/>
    <w:rsid w:val="00D05A62"/>
    <w:rsid w:val="00D073AA"/>
    <w:rsid w:val="00D10BAC"/>
    <w:rsid w:val="00D139C6"/>
    <w:rsid w:val="00D1739A"/>
    <w:rsid w:val="00D20D62"/>
    <w:rsid w:val="00D21A92"/>
    <w:rsid w:val="00D40764"/>
    <w:rsid w:val="00D41D82"/>
    <w:rsid w:val="00D422D5"/>
    <w:rsid w:val="00D425FB"/>
    <w:rsid w:val="00D43A53"/>
    <w:rsid w:val="00D46432"/>
    <w:rsid w:val="00D53786"/>
    <w:rsid w:val="00D56155"/>
    <w:rsid w:val="00D56A62"/>
    <w:rsid w:val="00D6171E"/>
    <w:rsid w:val="00D62C8A"/>
    <w:rsid w:val="00D63B21"/>
    <w:rsid w:val="00D63FA8"/>
    <w:rsid w:val="00D64366"/>
    <w:rsid w:val="00D65ADB"/>
    <w:rsid w:val="00D65EB8"/>
    <w:rsid w:val="00D71050"/>
    <w:rsid w:val="00D7190D"/>
    <w:rsid w:val="00D723A9"/>
    <w:rsid w:val="00D73B48"/>
    <w:rsid w:val="00D774A9"/>
    <w:rsid w:val="00D85DB8"/>
    <w:rsid w:val="00D87049"/>
    <w:rsid w:val="00D87628"/>
    <w:rsid w:val="00D90458"/>
    <w:rsid w:val="00D92AD5"/>
    <w:rsid w:val="00D93AA1"/>
    <w:rsid w:val="00D9415D"/>
    <w:rsid w:val="00D96BDF"/>
    <w:rsid w:val="00D9776F"/>
    <w:rsid w:val="00D97F2D"/>
    <w:rsid w:val="00DA0CE7"/>
    <w:rsid w:val="00DA18A4"/>
    <w:rsid w:val="00DA36DD"/>
    <w:rsid w:val="00DA4AED"/>
    <w:rsid w:val="00DA4FC1"/>
    <w:rsid w:val="00DB08D2"/>
    <w:rsid w:val="00DB0FB2"/>
    <w:rsid w:val="00DB279E"/>
    <w:rsid w:val="00DB3236"/>
    <w:rsid w:val="00DB3FAE"/>
    <w:rsid w:val="00DB6EFB"/>
    <w:rsid w:val="00DB7637"/>
    <w:rsid w:val="00DC0A3A"/>
    <w:rsid w:val="00DC395D"/>
    <w:rsid w:val="00DC5A4F"/>
    <w:rsid w:val="00DC7439"/>
    <w:rsid w:val="00DD33DC"/>
    <w:rsid w:val="00DD3868"/>
    <w:rsid w:val="00DD56C8"/>
    <w:rsid w:val="00DD5FE0"/>
    <w:rsid w:val="00DE102A"/>
    <w:rsid w:val="00DE1C8C"/>
    <w:rsid w:val="00DE1E1E"/>
    <w:rsid w:val="00DE510C"/>
    <w:rsid w:val="00DE63EB"/>
    <w:rsid w:val="00DE6CD7"/>
    <w:rsid w:val="00DE764C"/>
    <w:rsid w:val="00DF0E9E"/>
    <w:rsid w:val="00DF28BB"/>
    <w:rsid w:val="00DF4A51"/>
    <w:rsid w:val="00DF4EED"/>
    <w:rsid w:val="00DF5BCD"/>
    <w:rsid w:val="00DF5F5A"/>
    <w:rsid w:val="00E002F6"/>
    <w:rsid w:val="00E00798"/>
    <w:rsid w:val="00E03005"/>
    <w:rsid w:val="00E04B5A"/>
    <w:rsid w:val="00E10568"/>
    <w:rsid w:val="00E1521A"/>
    <w:rsid w:val="00E15CB5"/>
    <w:rsid w:val="00E16CE7"/>
    <w:rsid w:val="00E1730F"/>
    <w:rsid w:val="00E20072"/>
    <w:rsid w:val="00E20A53"/>
    <w:rsid w:val="00E27DD3"/>
    <w:rsid w:val="00E33B49"/>
    <w:rsid w:val="00E35714"/>
    <w:rsid w:val="00E36458"/>
    <w:rsid w:val="00E36DAA"/>
    <w:rsid w:val="00E43931"/>
    <w:rsid w:val="00E44585"/>
    <w:rsid w:val="00E45537"/>
    <w:rsid w:val="00E47664"/>
    <w:rsid w:val="00E51989"/>
    <w:rsid w:val="00E54413"/>
    <w:rsid w:val="00E57AE7"/>
    <w:rsid w:val="00E57EE3"/>
    <w:rsid w:val="00E63247"/>
    <w:rsid w:val="00E66A9D"/>
    <w:rsid w:val="00E677B8"/>
    <w:rsid w:val="00E709E8"/>
    <w:rsid w:val="00E73A75"/>
    <w:rsid w:val="00E76BE0"/>
    <w:rsid w:val="00E77FB1"/>
    <w:rsid w:val="00E815D3"/>
    <w:rsid w:val="00E84156"/>
    <w:rsid w:val="00E91BF1"/>
    <w:rsid w:val="00E93B2D"/>
    <w:rsid w:val="00EA0505"/>
    <w:rsid w:val="00EA1A8F"/>
    <w:rsid w:val="00EA2394"/>
    <w:rsid w:val="00EA3283"/>
    <w:rsid w:val="00EA6F35"/>
    <w:rsid w:val="00EB0A5A"/>
    <w:rsid w:val="00EB2393"/>
    <w:rsid w:val="00EB2560"/>
    <w:rsid w:val="00EB26AB"/>
    <w:rsid w:val="00EB2CD6"/>
    <w:rsid w:val="00EB419E"/>
    <w:rsid w:val="00EB5E54"/>
    <w:rsid w:val="00EB7F12"/>
    <w:rsid w:val="00EC00A9"/>
    <w:rsid w:val="00EC02FC"/>
    <w:rsid w:val="00EC36BD"/>
    <w:rsid w:val="00ED04AF"/>
    <w:rsid w:val="00ED16CF"/>
    <w:rsid w:val="00ED402B"/>
    <w:rsid w:val="00ED4C75"/>
    <w:rsid w:val="00ED65E6"/>
    <w:rsid w:val="00ED72D5"/>
    <w:rsid w:val="00EE04AD"/>
    <w:rsid w:val="00EE7479"/>
    <w:rsid w:val="00EF042E"/>
    <w:rsid w:val="00EF1933"/>
    <w:rsid w:val="00EF2C89"/>
    <w:rsid w:val="00EF64BF"/>
    <w:rsid w:val="00F02915"/>
    <w:rsid w:val="00F02CB9"/>
    <w:rsid w:val="00F0519C"/>
    <w:rsid w:val="00F13133"/>
    <w:rsid w:val="00F1660C"/>
    <w:rsid w:val="00F16EB2"/>
    <w:rsid w:val="00F217B3"/>
    <w:rsid w:val="00F25379"/>
    <w:rsid w:val="00F27252"/>
    <w:rsid w:val="00F30C90"/>
    <w:rsid w:val="00F30D2C"/>
    <w:rsid w:val="00F30F34"/>
    <w:rsid w:val="00F3115A"/>
    <w:rsid w:val="00F31215"/>
    <w:rsid w:val="00F31488"/>
    <w:rsid w:val="00F336AA"/>
    <w:rsid w:val="00F36BD3"/>
    <w:rsid w:val="00F373D7"/>
    <w:rsid w:val="00F440FD"/>
    <w:rsid w:val="00F44972"/>
    <w:rsid w:val="00F454FA"/>
    <w:rsid w:val="00F47DE1"/>
    <w:rsid w:val="00F50ED4"/>
    <w:rsid w:val="00F57DB7"/>
    <w:rsid w:val="00F6106D"/>
    <w:rsid w:val="00F64B14"/>
    <w:rsid w:val="00F67080"/>
    <w:rsid w:val="00F749D9"/>
    <w:rsid w:val="00F848C7"/>
    <w:rsid w:val="00F862BF"/>
    <w:rsid w:val="00F91E54"/>
    <w:rsid w:val="00F922EB"/>
    <w:rsid w:val="00FA00EB"/>
    <w:rsid w:val="00FA21E5"/>
    <w:rsid w:val="00FA47A9"/>
    <w:rsid w:val="00FA4AE5"/>
    <w:rsid w:val="00FB0E99"/>
    <w:rsid w:val="00FB1AFB"/>
    <w:rsid w:val="00FB303D"/>
    <w:rsid w:val="00FB74DC"/>
    <w:rsid w:val="00FC530F"/>
    <w:rsid w:val="00FC5EA3"/>
    <w:rsid w:val="00FC6125"/>
    <w:rsid w:val="00FD17E4"/>
    <w:rsid w:val="00FD2FAA"/>
    <w:rsid w:val="00FD3C6C"/>
    <w:rsid w:val="00FD6AD8"/>
    <w:rsid w:val="00FE2ACC"/>
    <w:rsid w:val="00FE4BD5"/>
    <w:rsid w:val="00FE4F7C"/>
    <w:rsid w:val="00FE72BE"/>
    <w:rsid w:val="00FF0116"/>
    <w:rsid w:val="00FF10BD"/>
    <w:rsid w:val="00FF53F6"/>
    <w:rsid w:val="00FF5E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88488D"/>
  <w15:chartTrackingRefBased/>
  <w15:docId w15:val="{406F16B1-6B73-4AED-98C6-DFF68E724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73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1C9F"/>
    <w:rPr>
      <w:sz w:val="16"/>
      <w:szCs w:val="16"/>
    </w:rPr>
  </w:style>
  <w:style w:type="paragraph" w:styleId="CommentText">
    <w:name w:val="annotation text"/>
    <w:basedOn w:val="Normal"/>
    <w:link w:val="CommentTextChar"/>
    <w:uiPriority w:val="99"/>
    <w:unhideWhenUsed/>
    <w:rsid w:val="007E1C9F"/>
    <w:pPr>
      <w:spacing w:line="240" w:lineRule="auto"/>
    </w:pPr>
    <w:rPr>
      <w:sz w:val="20"/>
      <w:szCs w:val="20"/>
    </w:rPr>
  </w:style>
  <w:style w:type="character" w:customStyle="1" w:styleId="CommentTextChar">
    <w:name w:val="Comment Text Char"/>
    <w:basedOn w:val="DefaultParagraphFont"/>
    <w:link w:val="CommentText"/>
    <w:uiPriority w:val="99"/>
    <w:rsid w:val="007E1C9F"/>
    <w:rPr>
      <w:sz w:val="20"/>
      <w:szCs w:val="20"/>
    </w:rPr>
  </w:style>
  <w:style w:type="paragraph" w:styleId="CommentSubject">
    <w:name w:val="annotation subject"/>
    <w:basedOn w:val="CommentText"/>
    <w:next w:val="CommentText"/>
    <w:link w:val="CommentSubjectChar"/>
    <w:uiPriority w:val="99"/>
    <w:semiHidden/>
    <w:unhideWhenUsed/>
    <w:rsid w:val="007E1C9F"/>
    <w:rPr>
      <w:b/>
      <w:bCs/>
    </w:rPr>
  </w:style>
  <w:style w:type="character" w:customStyle="1" w:styleId="CommentSubjectChar">
    <w:name w:val="Comment Subject Char"/>
    <w:basedOn w:val="CommentTextChar"/>
    <w:link w:val="CommentSubject"/>
    <w:uiPriority w:val="99"/>
    <w:semiHidden/>
    <w:rsid w:val="007E1C9F"/>
    <w:rPr>
      <w:b/>
      <w:bCs/>
      <w:sz w:val="20"/>
      <w:szCs w:val="20"/>
    </w:rPr>
  </w:style>
  <w:style w:type="paragraph" w:styleId="ListParagraph">
    <w:name w:val="List Paragraph"/>
    <w:basedOn w:val="Normal"/>
    <w:uiPriority w:val="34"/>
    <w:qFormat/>
    <w:rsid w:val="00DD56C8"/>
    <w:pPr>
      <w:ind w:left="720"/>
      <w:contextualSpacing/>
    </w:pPr>
  </w:style>
  <w:style w:type="paragraph" w:styleId="Revision">
    <w:name w:val="Revision"/>
    <w:hidden/>
    <w:uiPriority w:val="99"/>
    <w:semiHidden/>
    <w:rsid w:val="00A21F9D"/>
    <w:pPr>
      <w:spacing w:after="0" w:line="240" w:lineRule="auto"/>
    </w:pPr>
  </w:style>
  <w:style w:type="paragraph" w:customStyle="1" w:styleId="EndNoteBibliographyTitle">
    <w:name w:val="EndNote Bibliography Title"/>
    <w:basedOn w:val="Normal"/>
    <w:link w:val="EndNoteBibliographyTitleChar"/>
    <w:rsid w:val="00D422D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422D5"/>
    <w:rPr>
      <w:rFonts w:ascii="Calibri" w:hAnsi="Calibri" w:cs="Calibri"/>
      <w:noProof/>
      <w:lang w:val="en-US"/>
    </w:rPr>
  </w:style>
  <w:style w:type="paragraph" w:customStyle="1" w:styleId="EndNoteBibliography">
    <w:name w:val="EndNote Bibliography"/>
    <w:basedOn w:val="Normal"/>
    <w:link w:val="EndNoteBibliographyChar"/>
    <w:rsid w:val="00D422D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22D5"/>
    <w:rPr>
      <w:rFonts w:ascii="Calibri" w:hAnsi="Calibri" w:cs="Calibri"/>
      <w:noProof/>
      <w:lang w:val="en-US"/>
    </w:rPr>
  </w:style>
  <w:style w:type="character" w:styleId="Hyperlink">
    <w:name w:val="Hyperlink"/>
    <w:basedOn w:val="DefaultParagraphFont"/>
    <w:uiPriority w:val="99"/>
    <w:unhideWhenUsed/>
    <w:rsid w:val="007D5D97"/>
    <w:rPr>
      <w:color w:val="0563C1" w:themeColor="hyperlink"/>
      <w:u w:val="single"/>
    </w:rPr>
  </w:style>
  <w:style w:type="character" w:customStyle="1" w:styleId="UnresolvedMention1">
    <w:name w:val="Unresolved Mention1"/>
    <w:basedOn w:val="DefaultParagraphFont"/>
    <w:uiPriority w:val="99"/>
    <w:semiHidden/>
    <w:unhideWhenUsed/>
    <w:rsid w:val="007D5D97"/>
    <w:rPr>
      <w:color w:val="605E5C"/>
      <w:shd w:val="clear" w:color="auto" w:fill="E1DFDD"/>
    </w:rPr>
  </w:style>
  <w:style w:type="character" w:customStyle="1" w:styleId="cf01">
    <w:name w:val="cf01"/>
    <w:basedOn w:val="DefaultParagraphFont"/>
    <w:rsid w:val="003422E3"/>
    <w:rPr>
      <w:rFonts w:ascii="Segoe UI" w:hAnsi="Segoe UI" w:cs="Segoe UI" w:hint="default"/>
      <w:sz w:val="18"/>
      <w:szCs w:val="18"/>
    </w:rPr>
  </w:style>
  <w:style w:type="table" w:styleId="TableGrid">
    <w:name w:val="Table Grid"/>
    <w:basedOn w:val="TableNormal"/>
    <w:uiPriority w:val="39"/>
    <w:rsid w:val="00ED6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3E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3EA8"/>
  </w:style>
  <w:style w:type="paragraph" w:styleId="Footer">
    <w:name w:val="footer"/>
    <w:basedOn w:val="Normal"/>
    <w:link w:val="FooterChar"/>
    <w:uiPriority w:val="99"/>
    <w:unhideWhenUsed/>
    <w:rsid w:val="002A3E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3EA8"/>
  </w:style>
  <w:style w:type="paragraph" w:styleId="BalloonText">
    <w:name w:val="Balloon Text"/>
    <w:basedOn w:val="Normal"/>
    <w:link w:val="BalloonTextChar"/>
    <w:uiPriority w:val="99"/>
    <w:semiHidden/>
    <w:unhideWhenUsed/>
    <w:rsid w:val="001E19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1961"/>
    <w:rPr>
      <w:rFonts w:ascii="Segoe UI" w:hAnsi="Segoe UI" w:cs="Segoe UI"/>
      <w:sz w:val="18"/>
      <w:szCs w:val="18"/>
    </w:rPr>
  </w:style>
  <w:style w:type="character" w:customStyle="1" w:styleId="NichtaufgelsteErwhnung1">
    <w:name w:val="Nicht aufgelöste Erwähnung1"/>
    <w:basedOn w:val="DefaultParagraphFont"/>
    <w:uiPriority w:val="99"/>
    <w:semiHidden/>
    <w:unhideWhenUsed/>
    <w:rsid w:val="00507334"/>
    <w:rPr>
      <w:color w:val="605E5C"/>
      <w:shd w:val="clear" w:color="auto" w:fill="E1DFDD"/>
    </w:rPr>
  </w:style>
  <w:style w:type="paragraph" w:customStyle="1" w:styleId="pf0">
    <w:name w:val="pf0"/>
    <w:basedOn w:val="Normal"/>
    <w:rsid w:val="008F77D5"/>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UnresolvedMention">
    <w:name w:val="Unresolved Mention"/>
    <w:basedOn w:val="DefaultParagraphFont"/>
    <w:uiPriority w:val="99"/>
    <w:semiHidden/>
    <w:unhideWhenUsed/>
    <w:rsid w:val="005A3722"/>
    <w:rPr>
      <w:color w:val="605E5C"/>
      <w:shd w:val="clear" w:color="auto" w:fill="E1DFDD"/>
    </w:rPr>
  </w:style>
  <w:style w:type="character" w:styleId="FollowedHyperlink">
    <w:name w:val="FollowedHyperlink"/>
    <w:basedOn w:val="DefaultParagraphFont"/>
    <w:uiPriority w:val="99"/>
    <w:semiHidden/>
    <w:unhideWhenUsed/>
    <w:rsid w:val="0038230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423342">
      <w:bodyDiv w:val="1"/>
      <w:marLeft w:val="0"/>
      <w:marRight w:val="0"/>
      <w:marTop w:val="0"/>
      <w:marBottom w:val="0"/>
      <w:divBdr>
        <w:top w:val="none" w:sz="0" w:space="0" w:color="auto"/>
        <w:left w:val="none" w:sz="0" w:space="0" w:color="auto"/>
        <w:bottom w:val="none" w:sz="0" w:space="0" w:color="auto"/>
        <w:right w:val="none" w:sz="0" w:space="0" w:color="auto"/>
      </w:divBdr>
    </w:div>
    <w:div w:id="37365183">
      <w:bodyDiv w:val="1"/>
      <w:marLeft w:val="0"/>
      <w:marRight w:val="0"/>
      <w:marTop w:val="0"/>
      <w:marBottom w:val="0"/>
      <w:divBdr>
        <w:top w:val="none" w:sz="0" w:space="0" w:color="auto"/>
        <w:left w:val="none" w:sz="0" w:space="0" w:color="auto"/>
        <w:bottom w:val="none" w:sz="0" w:space="0" w:color="auto"/>
        <w:right w:val="none" w:sz="0" w:space="0" w:color="auto"/>
      </w:divBdr>
      <w:divsChild>
        <w:div w:id="1708800703">
          <w:marLeft w:val="0"/>
          <w:marRight w:val="0"/>
          <w:marTop w:val="0"/>
          <w:marBottom w:val="0"/>
          <w:divBdr>
            <w:top w:val="none" w:sz="0" w:space="0" w:color="auto"/>
            <w:left w:val="none" w:sz="0" w:space="0" w:color="auto"/>
            <w:bottom w:val="none" w:sz="0" w:space="0" w:color="auto"/>
            <w:right w:val="none" w:sz="0" w:space="0" w:color="auto"/>
          </w:divBdr>
          <w:divsChild>
            <w:div w:id="2077319409">
              <w:marLeft w:val="0"/>
              <w:marRight w:val="0"/>
              <w:marTop w:val="0"/>
              <w:marBottom w:val="0"/>
              <w:divBdr>
                <w:top w:val="none" w:sz="0" w:space="0" w:color="auto"/>
                <w:left w:val="none" w:sz="0" w:space="0" w:color="auto"/>
                <w:bottom w:val="none" w:sz="0" w:space="0" w:color="auto"/>
                <w:right w:val="none" w:sz="0" w:space="0" w:color="auto"/>
              </w:divBdr>
            </w:div>
            <w:div w:id="825360507">
              <w:marLeft w:val="240"/>
              <w:marRight w:val="0"/>
              <w:marTop w:val="0"/>
              <w:marBottom w:val="0"/>
              <w:divBdr>
                <w:top w:val="none" w:sz="0" w:space="0" w:color="auto"/>
                <w:left w:val="none" w:sz="0" w:space="0" w:color="auto"/>
                <w:bottom w:val="none" w:sz="0" w:space="0" w:color="auto"/>
                <w:right w:val="none" w:sz="0" w:space="0" w:color="auto"/>
              </w:divBdr>
            </w:div>
          </w:divsChild>
        </w:div>
        <w:div w:id="856624370">
          <w:marLeft w:val="0"/>
          <w:marRight w:val="0"/>
          <w:marTop w:val="0"/>
          <w:marBottom w:val="0"/>
          <w:divBdr>
            <w:top w:val="none" w:sz="0" w:space="0" w:color="auto"/>
            <w:left w:val="none" w:sz="0" w:space="0" w:color="auto"/>
            <w:bottom w:val="none" w:sz="0" w:space="0" w:color="auto"/>
            <w:right w:val="none" w:sz="0" w:space="0" w:color="auto"/>
          </w:divBdr>
          <w:divsChild>
            <w:div w:id="1165895323">
              <w:marLeft w:val="0"/>
              <w:marRight w:val="0"/>
              <w:marTop w:val="0"/>
              <w:marBottom w:val="0"/>
              <w:divBdr>
                <w:top w:val="none" w:sz="0" w:space="0" w:color="auto"/>
                <w:left w:val="none" w:sz="0" w:space="0" w:color="auto"/>
                <w:bottom w:val="none" w:sz="0" w:space="0" w:color="auto"/>
                <w:right w:val="none" w:sz="0" w:space="0" w:color="auto"/>
              </w:divBdr>
            </w:div>
            <w:div w:id="717165097">
              <w:marLeft w:val="240"/>
              <w:marRight w:val="0"/>
              <w:marTop w:val="0"/>
              <w:marBottom w:val="0"/>
              <w:divBdr>
                <w:top w:val="none" w:sz="0" w:space="0" w:color="auto"/>
                <w:left w:val="none" w:sz="0" w:space="0" w:color="auto"/>
                <w:bottom w:val="none" w:sz="0" w:space="0" w:color="auto"/>
                <w:right w:val="none" w:sz="0" w:space="0" w:color="auto"/>
              </w:divBdr>
            </w:div>
          </w:divsChild>
        </w:div>
        <w:div w:id="1666862582">
          <w:marLeft w:val="0"/>
          <w:marRight w:val="0"/>
          <w:marTop w:val="0"/>
          <w:marBottom w:val="0"/>
          <w:divBdr>
            <w:top w:val="none" w:sz="0" w:space="0" w:color="auto"/>
            <w:left w:val="none" w:sz="0" w:space="0" w:color="auto"/>
            <w:bottom w:val="none" w:sz="0" w:space="0" w:color="auto"/>
            <w:right w:val="none" w:sz="0" w:space="0" w:color="auto"/>
          </w:divBdr>
          <w:divsChild>
            <w:div w:id="757411350">
              <w:marLeft w:val="0"/>
              <w:marRight w:val="0"/>
              <w:marTop w:val="0"/>
              <w:marBottom w:val="0"/>
              <w:divBdr>
                <w:top w:val="none" w:sz="0" w:space="0" w:color="auto"/>
                <w:left w:val="none" w:sz="0" w:space="0" w:color="auto"/>
                <w:bottom w:val="none" w:sz="0" w:space="0" w:color="auto"/>
                <w:right w:val="none" w:sz="0" w:space="0" w:color="auto"/>
              </w:divBdr>
            </w:div>
            <w:div w:id="62431315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73086968">
      <w:bodyDiv w:val="1"/>
      <w:marLeft w:val="0"/>
      <w:marRight w:val="0"/>
      <w:marTop w:val="0"/>
      <w:marBottom w:val="0"/>
      <w:divBdr>
        <w:top w:val="none" w:sz="0" w:space="0" w:color="auto"/>
        <w:left w:val="none" w:sz="0" w:space="0" w:color="auto"/>
        <w:bottom w:val="none" w:sz="0" w:space="0" w:color="auto"/>
        <w:right w:val="none" w:sz="0" w:space="0" w:color="auto"/>
      </w:divBdr>
    </w:div>
    <w:div w:id="264963088">
      <w:bodyDiv w:val="1"/>
      <w:marLeft w:val="0"/>
      <w:marRight w:val="0"/>
      <w:marTop w:val="0"/>
      <w:marBottom w:val="0"/>
      <w:divBdr>
        <w:top w:val="none" w:sz="0" w:space="0" w:color="auto"/>
        <w:left w:val="none" w:sz="0" w:space="0" w:color="auto"/>
        <w:bottom w:val="none" w:sz="0" w:space="0" w:color="auto"/>
        <w:right w:val="none" w:sz="0" w:space="0" w:color="auto"/>
      </w:divBdr>
      <w:divsChild>
        <w:div w:id="1433086195">
          <w:marLeft w:val="0"/>
          <w:marRight w:val="0"/>
          <w:marTop w:val="0"/>
          <w:marBottom w:val="0"/>
          <w:divBdr>
            <w:top w:val="none" w:sz="0" w:space="0" w:color="auto"/>
            <w:left w:val="none" w:sz="0" w:space="0" w:color="auto"/>
            <w:bottom w:val="none" w:sz="0" w:space="0" w:color="auto"/>
            <w:right w:val="none" w:sz="0" w:space="0" w:color="auto"/>
          </w:divBdr>
          <w:divsChild>
            <w:div w:id="1209950259">
              <w:marLeft w:val="0"/>
              <w:marRight w:val="0"/>
              <w:marTop w:val="0"/>
              <w:marBottom w:val="0"/>
              <w:divBdr>
                <w:top w:val="none" w:sz="0" w:space="0" w:color="auto"/>
                <w:left w:val="none" w:sz="0" w:space="0" w:color="auto"/>
                <w:bottom w:val="none" w:sz="0" w:space="0" w:color="auto"/>
                <w:right w:val="none" w:sz="0" w:space="0" w:color="auto"/>
              </w:divBdr>
            </w:div>
            <w:div w:id="480922324">
              <w:marLeft w:val="240"/>
              <w:marRight w:val="0"/>
              <w:marTop w:val="0"/>
              <w:marBottom w:val="0"/>
              <w:divBdr>
                <w:top w:val="none" w:sz="0" w:space="0" w:color="auto"/>
                <w:left w:val="none" w:sz="0" w:space="0" w:color="auto"/>
                <w:bottom w:val="none" w:sz="0" w:space="0" w:color="auto"/>
                <w:right w:val="none" w:sz="0" w:space="0" w:color="auto"/>
              </w:divBdr>
            </w:div>
          </w:divsChild>
        </w:div>
        <w:div w:id="1357777791">
          <w:marLeft w:val="0"/>
          <w:marRight w:val="0"/>
          <w:marTop w:val="0"/>
          <w:marBottom w:val="0"/>
          <w:divBdr>
            <w:top w:val="none" w:sz="0" w:space="0" w:color="auto"/>
            <w:left w:val="none" w:sz="0" w:space="0" w:color="auto"/>
            <w:bottom w:val="none" w:sz="0" w:space="0" w:color="auto"/>
            <w:right w:val="none" w:sz="0" w:space="0" w:color="auto"/>
          </w:divBdr>
          <w:divsChild>
            <w:div w:id="166412078">
              <w:marLeft w:val="0"/>
              <w:marRight w:val="0"/>
              <w:marTop w:val="0"/>
              <w:marBottom w:val="0"/>
              <w:divBdr>
                <w:top w:val="none" w:sz="0" w:space="0" w:color="auto"/>
                <w:left w:val="none" w:sz="0" w:space="0" w:color="auto"/>
                <w:bottom w:val="none" w:sz="0" w:space="0" w:color="auto"/>
                <w:right w:val="none" w:sz="0" w:space="0" w:color="auto"/>
              </w:divBdr>
            </w:div>
            <w:div w:id="1571965852">
              <w:marLeft w:val="240"/>
              <w:marRight w:val="0"/>
              <w:marTop w:val="0"/>
              <w:marBottom w:val="0"/>
              <w:divBdr>
                <w:top w:val="none" w:sz="0" w:space="0" w:color="auto"/>
                <w:left w:val="none" w:sz="0" w:space="0" w:color="auto"/>
                <w:bottom w:val="none" w:sz="0" w:space="0" w:color="auto"/>
                <w:right w:val="none" w:sz="0" w:space="0" w:color="auto"/>
              </w:divBdr>
            </w:div>
          </w:divsChild>
        </w:div>
        <w:div w:id="801191710">
          <w:marLeft w:val="0"/>
          <w:marRight w:val="0"/>
          <w:marTop w:val="0"/>
          <w:marBottom w:val="0"/>
          <w:divBdr>
            <w:top w:val="none" w:sz="0" w:space="0" w:color="auto"/>
            <w:left w:val="none" w:sz="0" w:space="0" w:color="auto"/>
            <w:bottom w:val="none" w:sz="0" w:space="0" w:color="auto"/>
            <w:right w:val="none" w:sz="0" w:space="0" w:color="auto"/>
          </w:divBdr>
          <w:divsChild>
            <w:div w:id="348795213">
              <w:marLeft w:val="0"/>
              <w:marRight w:val="0"/>
              <w:marTop w:val="0"/>
              <w:marBottom w:val="0"/>
              <w:divBdr>
                <w:top w:val="none" w:sz="0" w:space="0" w:color="auto"/>
                <w:left w:val="none" w:sz="0" w:space="0" w:color="auto"/>
                <w:bottom w:val="none" w:sz="0" w:space="0" w:color="auto"/>
                <w:right w:val="none" w:sz="0" w:space="0" w:color="auto"/>
              </w:divBdr>
            </w:div>
            <w:div w:id="17185779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75604839">
      <w:bodyDiv w:val="1"/>
      <w:marLeft w:val="0"/>
      <w:marRight w:val="0"/>
      <w:marTop w:val="0"/>
      <w:marBottom w:val="0"/>
      <w:divBdr>
        <w:top w:val="none" w:sz="0" w:space="0" w:color="auto"/>
        <w:left w:val="none" w:sz="0" w:space="0" w:color="auto"/>
        <w:bottom w:val="none" w:sz="0" w:space="0" w:color="auto"/>
        <w:right w:val="none" w:sz="0" w:space="0" w:color="auto"/>
      </w:divBdr>
    </w:div>
    <w:div w:id="395472243">
      <w:bodyDiv w:val="1"/>
      <w:marLeft w:val="0"/>
      <w:marRight w:val="0"/>
      <w:marTop w:val="0"/>
      <w:marBottom w:val="0"/>
      <w:divBdr>
        <w:top w:val="none" w:sz="0" w:space="0" w:color="auto"/>
        <w:left w:val="none" w:sz="0" w:space="0" w:color="auto"/>
        <w:bottom w:val="none" w:sz="0" w:space="0" w:color="auto"/>
        <w:right w:val="none" w:sz="0" w:space="0" w:color="auto"/>
      </w:divBdr>
    </w:div>
    <w:div w:id="601764877">
      <w:bodyDiv w:val="1"/>
      <w:marLeft w:val="0"/>
      <w:marRight w:val="0"/>
      <w:marTop w:val="0"/>
      <w:marBottom w:val="0"/>
      <w:divBdr>
        <w:top w:val="none" w:sz="0" w:space="0" w:color="auto"/>
        <w:left w:val="none" w:sz="0" w:space="0" w:color="auto"/>
        <w:bottom w:val="none" w:sz="0" w:space="0" w:color="auto"/>
        <w:right w:val="none" w:sz="0" w:space="0" w:color="auto"/>
      </w:divBdr>
    </w:div>
    <w:div w:id="1025406520">
      <w:bodyDiv w:val="1"/>
      <w:marLeft w:val="0"/>
      <w:marRight w:val="0"/>
      <w:marTop w:val="0"/>
      <w:marBottom w:val="0"/>
      <w:divBdr>
        <w:top w:val="none" w:sz="0" w:space="0" w:color="auto"/>
        <w:left w:val="none" w:sz="0" w:space="0" w:color="auto"/>
        <w:bottom w:val="none" w:sz="0" w:space="0" w:color="auto"/>
        <w:right w:val="none" w:sz="0" w:space="0" w:color="auto"/>
      </w:divBdr>
    </w:div>
    <w:div w:id="1409187728">
      <w:bodyDiv w:val="1"/>
      <w:marLeft w:val="0"/>
      <w:marRight w:val="0"/>
      <w:marTop w:val="0"/>
      <w:marBottom w:val="0"/>
      <w:divBdr>
        <w:top w:val="none" w:sz="0" w:space="0" w:color="auto"/>
        <w:left w:val="none" w:sz="0" w:space="0" w:color="auto"/>
        <w:bottom w:val="none" w:sz="0" w:space="0" w:color="auto"/>
        <w:right w:val="none" w:sz="0" w:space="0" w:color="auto"/>
      </w:divBdr>
    </w:div>
    <w:div w:id="1655838839">
      <w:bodyDiv w:val="1"/>
      <w:marLeft w:val="0"/>
      <w:marRight w:val="0"/>
      <w:marTop w:val="0"/>
      <w:marBottom w:val="0"/>
      <w:divBdr>
        <w:top w:val="none" w:sz="0" w:space="0" w:color="auto"/>
        <w:left w:val="none" w:sz="0" w:space="0" w:color="auto"/>
        <w:bottom w:val="none" w:sz="0" w:space="0" w:color="auto"/>
        <w:right w:val="none" w:sz="0" w:space="0" w:color="auto"/>
      </w:divBdr>
    </w:div>
    <w:div w:id="1751656269">
      <w:bodyDiv w:val="1"/>
      <w:marLeft w:val="0"/>
      <w:marRight w:val="0"/>
      <w:marTop w:val="0"/>
      <w:marBottom w:val="0"/>
      <w:divBdr>
        <w:top w:val="none" w:sz="0" w:space="0" w:color="auto"/>
        <w:left w:val="none" w:sz="0" w:space="0" w:color="auto"/>
        <w:bottom w:val="none" w:sz="0" w:space="0" w:color="auto"/>
        <w:right w:val="none" w:sz="0" w:space="0" w:color="auto"/>
      </w:divBdr>
    </w:div>
    <w:div w:id="1981878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sp-uk.net/checklists-archive/casp-qualitative-studies-checklist-fillable.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 TargetMode="External"/><Relationship Id="rId4" Type="http://schemas.openxmlformats.org/officeDocument/2006/relationships/settings" Target="settings.xml"/><Relationship Id="rId9" Type="http://schemas.openxmlformats.org/officeDocument/2006/relationships/hyperlink" Target="https://do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06B25-FBF1-4969-AA69-6EA10BDFC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8234</Words>
  <Characters>126948</Characters>
  <Application>Microsoft Office Word</Application>
  <DocSecurity>4</DocSecurity>
  <Lines>2115</Lines>
  <Paragraphs>6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134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Collaço</dc:creator>
  <cp:keywords/>
  <dc:description/>
  <cp:lastModifiedBy>Samantha Sodergren</cp:lastModifiedBy>
  <cp:revision>2</cp:revision>
  <cp:lastPrinted>2025-03-09T13:21:00Z</cp:lastPrinted>
  <dcterms:created xsi:type="dcterms:W3CDTF">2025-10-20T11:35:00Z</dcterms:created>
  <dcterms:modified xsi:type="dcterms:W3CDTF">2025-10-20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349dd08f9b00e62810ce3774e4f5b5c8f24b971d2c8aa7fbbfafb9a03fe257</vt:lpwstr>
  </property>
  <property fmtid="{D5CDD505-2E9C-101B-9397-08002B2CF9AE}" pid="3" name="MSIP_Label_695cf23d-70b0-4a80-9221-1d774ac27fb2_Enabled">
    <vt:lpwstr>true</vt:lpwstr>
  </property>
  <property fmtid="{D5CDD505-2E9C-101B-9397-08002B2CF9AE}" pid="4" name="MSIP_Label_695cf23d-70b0-4a80-9221-1d774ac27fb2_SetDate">
    <vt:lpwstr>2025-05-05T15:08:34Z</vt:lpwstr>
  </property>
  <property fmtid="{D5CDD505-2E9C-101B-9397-08002B2CF9AE}" pid="5" name="MSIP_Label_695cf23d-70b0-4a80-9221-1d774ac27fb2_Method">
    <vt:lpwstr>Standard</vt:lpwstr>
  </property>
  <property fmtid="{D5CDD505-2E9C-101B-9397-08002B2CF9AE}" pid="6" name="MSIP_Label_695cf23d-70b0-4a80-9221-1d774ac27fb2_Name">
    <vt:lpwstr>Document internal</vt:lpwstr>
  </property>
  <property fmtid="{D5CDD505-2E9C-101B-9397-08002B2CF9AE}" pid="7" name="MSIP_Label_695cf23d-70b0-4a80-9221-1d774ac27fb2_SiteId">
    <vt:lpwstr>8482881e-3699-4b3f-b135-cf4800bc1efb</vt:lpwstr>
  </property>
  <property fmtid="{D5CDD505-2E9C-101B-9397-08002B2CF9AE}" pid="8" name="MSIP_Label_695cf23d-70b0-4a80-9221-1d774ac27fb2_ActionId">
    <vt:lpwstr>6f94343f-e009-4bb1-a954-db7de51afa1e</vt:lpwstr>
  </property>
  <property fmtid="{D5CDD505-2E9C-101B-9397-08002B2CF9AE}" pid="9" name="MSIP_Label_695cf23d-70b0-4a80-9221-1d774ac27fb2_ContentBits">
    <vt:lpwstr>0</vt:lpwstr>
  </property>
  <property fmtid="{D5CDD505-2E9C-101B-9397-08002B2CF9AE}" pid="10" name="MSIP_Label_695cf23d-70b0-4a80-9221-1d774ac27fb2_Tag">
    <vt:lpwstr>10, 3, 0, 1</vt:lpwstr>
  </property>
</Properties>
</file>